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065" w:type="dxa"/>
        <w:tblInd w:w="-459" w:type="dxa"/>
        <w:tblLayout w:type="fixed"/>
        <w:tblLook w:val="04A0" w:firstRow="1" w:lastRow="0" w:firstColumn="1" w:lastColumn="0" w:noHBand="0" w:noVBand="1"/>
      </w:tblPr>
      <w:tblGrid>
        <w:gridCol w:w="1526"/>
        <w:gridCol w:w="4711"/>
        <w:gridCol w:w="1701"/>
        <w:gridCol w:w="2127"/>
      </w:tblGrid>
      <w:tr w:rsidR="00CC7A56" w:rsidRPr="0000136C" w14:paraId="1E926ABC" w14:textId="77777777" w:rsidTr="32802B85">
        <w:trPr>
          <w:trHeight w:val="816"/>
        </w:trPr>
        <w:tc>
          <w:tcPr>
            <w:tcW w:w="1526" w:type="dxa"/>
            <w:vMerge w:val="restart"/>
            <w:vAlign w:val="center"/>
          </w:tcPr>
          <w:p w14:paraId="03146EBA" w14:textId="34835F5C" w:rsidR="00CF4999" w:rsidRPr="0000136C" w:rsidRDefault="13C27AF5" w:rsidP="004C7985">
            <w:pPr>
              <w:widowControl w:val="0"/>
              <w:autoSpaceDE w:val="0"/>
              <w:autoSpaceDN w:val="0"/>
              <w:jc w:val="center"/>
              <w:rPr>
                <w:b/>
                <w:bCs/>
                <w:sz w:val="32"/>
                <w:szCs w:val="32"/>
              </w:rPr>
            </w:pPr>
            <w:r>
              <w:rPr>
                <w:noProof/>
              </w:rPr>
              <w:drawing>
                <wp:inline distT="0" distB="0" distL="0" distR="0" wp14:anchorId="227A1553" wp14:editId="200B759B">
                  <wp:extent cx="883920" cy="518160"/>
                  <wp:effectExtent l="0" t="0" r="0" b="0"/>
                  <wp:docPr id="862073174"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11">
                            <a:extLst>
                              <a:ext uri="{28A0092B-C50C-407E-A947-70E740481C1C}">
                                <a14:useLocalDpi xmlns:a14="http://schemas.microsoft.com/office/drawing/2010/main" val="0"/>
                              </a:ext>
                            </a:extLst>
                          </a:blip>
                          <a:stretch>
                            <a:fillRect/>
                          </a:stretch>
                        </pic:blipFill>
                        <pic:spPr>
                          <a:xfrm>
                            <a:off x="0" y="0"/>
                            <a:ext cx="883920" cy="518160"/>
                          </a:xfrm>
                          <a:prstGeom prst="rect">
                            <a:avLst/>
                          </a:prstGeom>
                        </pic:spPr>
                      </pic:pic>
                    </a:graphicData>
                  </a:graphic>
                </wp:inline>
              </w:drawing>
            </w:r>
          </w:p>
        </w:tc>
        <w:tc>
          <w:tcPr>
            <w:tcW w:w="4711" w:type="dxa"/>
            <w:vMerge w:val="restart"/>
            <w:tcBorders>
              <w:right w:val="dotted" w:sz="4" w:space="0" w:color="auto"/>
            </w:tcBorders>
            <w:vAlign w:val="center"/>
          </w:tcPr>
          <w:p w14:paraId="41E88659" w14:textId="77777777" w:rsidR="00CF4999" w:rsidRPr="0000136C" w:rsidRDefault="00CF4999" w:rsidP="004C7985">
            <w:pPr>
              <w:widowControl w:val="0"/>
              <w:tabs>
                <w:tab w:val="center" w:pos="2194"/>
              </w:tabs>
              <w:autoSpaceDE w:val="0"/>
              <w:autoSpaceDN w:val="0"/>
              <w:rPr>
                <w:rFonts w:eastAsia="Calibri"/>
              </w:rPr>
            </w:pPr>
            <w:r w:rsidRPr="0000136C">
              <w:rPr>
                <w:rFonts w:eastAsia="Calibri"/>
              </w:rPr>
              <w:tab/>
            </w:r>
            <w:r w:rsidRPr="3180535C">
              <w:rPr>
                <w:rFonts w:eastAsia="Calibri"/>
              </w:rPr>
              <w:t>ĐẠI HỌC QUỐC GIA TP. HCM</w:t>
            </w:r>
          </w:p>
          <w:p w14:paraId="1076E7B1" w14:textId="77777777" w:rsidR="00CF4999" w:rsidRPr="0000136C" w:rsidRDefault="00CF4999" w:rsidP="004C7985">
            <w:pPr>
              <w:widowControl w:val="0"/>
              <w:tabs>
                <w:tab w:val="center" w:pos="2194"/>
              </w:tabs>
              <w:autoSpaceDE w:val="0"/>
              <w:autoSpaceDN w:val="0"/>
              <w:rPr>
                <w:rFonts w:eastAsia="Calibri"/>
              </w:rPr>
            </w:pPr>
            <w:r w:rsidRPr="0000136C">
              <w:rPr>
                <w:rFonts w:eastAsia="Calibri"/>
                <w:b/>
              </w:rPr>
              <w:tab/>
            </w:r>
            <w:r w:rsidRPr="3180535C">
              <w:rPr>
                <w:rFonts w:eastAsia="Calibri"/>
                <w:b/>
                <w:bCs/>
              </w:rPr>
              <w:t>TRƯỜNG ĐẠI HỌC CÔNG NGHỆ THÔNG TIN</w:t>
            </w:r>
          </w:p>
          <w:p w14:paraId="3CA3363C" w14:textId="77777777" w:rsidR="00CF4999" w:rsidRPr="0000136C" w:rsidRDefault="00CF4999" w:rsidP="004C7985">
            <w:pPr>
              <w:widowControl w:val="0"/>
              <w:autoSpaceDE w:val="0"/>
              <w:autoSpaceDN w:val="0"/>
              <w:jc w:val="center"/>
              <w:rPr>
                <w:b/>
                <w:bCs/>
                <w:sz w:val="32"/>
                <w:szCs w:val="32"/>
              </w:rPr>
            </w:pPr>
          </w:p>
        </w:tc>
        <w:tc>
          <w:tcPr>
            <w:tcW w:w="1701" w:type="dxa"/>
            <w:tcBorders>
              <w:top w:val="dotted" w:sz="4" w:space="0" w:color="auto"/>
              <w:left w:val="dotted" w:sz="4" w:space="0" w:color="auto"/>
              <w:right w:val="dotted" w:sz="4" w:space="0" w:color="auto"/>
            </w:tcBorders>
            <w:vAlign w:val="center"/>
          </w:tcPr>
          <w:p w14:paraId="5C6479D5" w14:textId="77777777" w:rsidR="00CF4999" w:rsidRPr="0000136C" w:rsidRDefault="00CF4999" w:rsidP="004C7985">
            <w:pPr>
              <w:widowControl w:val="0"/>
              <w:autoSpaceDE w:val="0"/>
              <w:autoSpaceDN w:val="0"/>
              <w:rPr>
                <w:b/>
                <w:bCs/>
                <w:sz w:val="32"/>
                <w:szCs w:val="32"/>
              </w:rPr>
            </w:pPr>
            <w:r w:rsidRPr="00A10CAB">
              <w:t>Ngày nhận hồ sơ</w:t>
            </w:r>
          </w:p>
        </w:tc>
        <w:tc>
          <w:tcPr>
            <w:tcW w:w="2127" w:type="dxa"/>
            <w:tcBorders>
              <w:top w:val="dotted" w:sz="4" w:space="0" w:color="auto"/>
              <w:left w:val="dotted" w:sz="4" w:space="0" w:color="auto"/>
              <w:right w:val="dotted" w:sz="4" w:space="0" w:color="auto"/>
            </w:tcBorders>
            <w:vAlign w:val="center"/>
          </w:tcPr>
          <w:p w14:paraId="15A2B8A6" w14:textId="77777777" w:rsidR="00CF4999" w:rsidRPr="0000136C" w:rsidRDefault="00CF4999" w:rsidP="004C7985">
            <w:pPr>
              <w:widowControl w:val="0"/>
              <w:autoSpaceDE w:val="0"/>
              <w:autoSpaceDN w:val="0"/>
              <w:jc w:val="center"/>
              <w:rPr>
                <w:b/>
                <w:bCs/>
                <w:sz w:val="32"/>
                <w:szCs w:val="32"/>
              </w:rPr>
            </w:pPr>
          </w:p>
        </w:tc>
      </w:tr>
      <w:tr w:rsidR="00CE339F" w:rsidRPr="0000136C" w14:paraId="3F72DDAF" w14:textId="77777777" w:rsidTr="32802B85">
        <w:trPr>
          <w:trHeight w:val="420"/>
        </w:trPr>
        <w:tc>
          <w:tcPr>
            <w:tcW w:w="1526" w:type="dxa"/>
            <w:vMerge/>
            <w:vAlign w:val="center"/>
          </w:tcPr>
          <w:p w14:paraId="72156B23" w14:textId="77777777" w:rsidR="00CE339F" w:rsidRPr="0000136C" w:rsidRDefault="00CE339F" w:rsidP="004C7985">
            <w:pPr>
              <w:widowControl w:val="0"/>
              <w:autoSpaceDE w:val="0"/>
              <w:autoSpaceDN w:val="0"/>
              <w:jc w:val="center"/>
              <w:rPr>
                <w:b/>
                <w:bCs/>
                <w:sz w:val="32"/>
                <w:szCs w:val="32"/>
              </w:rPr>
            </w:pPr>
          </w:p>
        </w:tc>
        <w:tc>
          <w:tcPr>
            <w:tcW w:w="4711" w:type="dxa"/>
            <w:vMerge/>
            <w:vAlign w:val="center"/>
          </w:tcPr>
          <w:p w14:paraId="3ABC0A70" w14:textId="77777777" w:rsidR="00CE339F" w:rsidRPr="0000136C" w:rsidRDefault="00CE339F" w:rsidP="004C7985">
            <w:pPr>
              <w:widowControl w:val="0"/>
              <w:autoSpaceDE w:val="0"/>
              <w:autoSpaceDN w:val="0"/>
              <w:jc w:val="center"/>
              <w:rPr>
                <w:b/>
                <w:bCs/>
                <w:sz w:val="32"/>
                <w:szCs w:val="32"/>
              </w:rPr>
            </w:pPr>
          </w:p>
        </w:tc>
        <w:tc>
          <w:tcPr>
            <w:tcW w:w="3828" w:type="dxa"/>
            <w:gridSpan w:val="2"/>
            <w:tcBorders>
              <w:top w:val="dotted" w:sz="4" w:space="0" w:color="auto"/>
              <w:left w:val="dotted" w:sz="4" w:space="0" w:color="auto"/>
              <w:bottom w:val="dotted" w:sz="4" w:space="0" w:color="auto"/>
              <w:right w:val="dotted" w:sz="4" w:space="0" w:color="auto"/>
            </w:tcBorders>
            <w:vAlign w:val="center"/>
          </w:tcPr>
          <w:p w14:paraId="5AE933BE" w14:textId="77777777" w:rsidR="00CE339F" w:rsidRPr="0000136C" w:rsidRDefault="00CE339F" w:rsidP="004C7985">
            <w:pPr>
              <w:widowControl w:val="0"/>
              <w:autoSpaceDE w:val="0"/>
              <w:autoSpaceDN w:val="0"/>
              <w:jc w:val="center"/>
              <w:rPr>
                <w:b/>
                <w:bCs/>
                <w:sz w:val="32"/>
                <w:szCs w:val="32"/>
              </w:rPr>
            </w:pPr>
            <w:r w:rsidRPr="3180535C">
              <w:rPr>
                <w:i/>
                <w:iCs/>
              </w:rPr>
              <w:t>(Do CQ quản lý ghi)</w:t>
            </w:r>
          </w:p>
        </w:tc>
      </w:tr>
    </w:tbl>
    <w:p w14:paraId="34AF5E5D" w14:textId="77777777" w:rsidR="003D0B26" w:rsidRPr="00D148DD" w:rsidRDefault="003D0B26" w:rsidP="00987B52">
      <w:pPr>
        <w:widowControl w:val="0"/>
        <w:jc w:val="center"/>
        <w:rPr>
          <w:b/>
          <w:bCs/>
          <w:color w:val="000000"/>
          <w:sz w:val="32"/>
          <w:szCs w:val="32"/>
        </w:rPr>
      </w:pPr>
    </w:p>
    <w:p w14:paraId="46C3DCD1" w14:textId="77777777" w:rsidR="00987B52" w:rsidRPr="00D148DD" w:rsidRDefault="002D35B5" w:rsidP="00987B52">
      <w:pPr>
        <w:widowControl w:val="0"/>
        <w:jc w:val="center"/>
        <w:rPr>
          <w:b/>
          <w:bCs/>
          <w:color w:val="000000"/>
          <w:sz w:val="32"/>
          <w:szCs w:val="32"/>
        </w:rPr>
      </w:pPr>
      <w:r w:rsidRPr="3180535C">
        <w:rPr>
          <w:b/>
          <w:bCs/>
          <w:color w:val="000000" w:themeColor="text1"/>
          <w:sz w:val="32"/>
          <w:szCs w:val="32"/>
        </w:rPr>
        <w:t>THUYẾT M</w:t>
      </w:r>
      <w:r w:rsidR="00987B52" w:rsidRPr="3180535C">
        <w:rPr>
          <w:b/>
          <w:bCs/>
          <w:color w:val="000000" w:themeColor="text1"/>
          <w:sz w:val="32"/>
          <w:szCs w:val="32"/>
        </w:rPr>
        <w:t>INH</w:t>
      </w:r>
    </w:p>
    <w:p w14:paraId="62FB1F41" w14:textId="549DECAC" w:rsidR="00987B52" w:rsidRPr="00D148DD" w:rsidRDefault="005562C9" w:rsidP="00987B52">
      <w:pPr>
        <w:widowControl w:val="0"/>
        <w:jc w:val="center"/>
        <w:rPr>
          <w:color w:val="000000"/>
          <w:sz w:val="32"/>
          <w:szCs w:val="32"/>
        </w:rPr>
      </w:pPr>
      <w:r w:rsidRPr="3180535C">
        <w:rPr>
          <w:color w:val="000000" w:themeColor="text1"/>
          <w:sz w:val="32"/>
          <w:szCs w:val="32"/>
        </w:rPr>
        <w:t xml:space="preserve">ĐỀ TÀI </w:t>
      </w:r>
      <w:r w:rsidR="00987B52" w:rsidRPr="3180535C">
        <w:rPr>
          <w:color w:val="000000" w:themeColor="text1"/>
          <w:sz w:val="32"/>
          <w:szCs w:val="32"/>
        </w:rPr>
        <w:t xml:space="preserve">KHOA HỌC </w:t>
      </w:r>
      <w:r w:rsidR="00D20163" w:rsidRPr="3180535C">
        <w:rPr>
          <w:color w:val="000000" w:themeColor="text1"/>
          <w:sz w:val="32"/>
          <w:szCs w:val="32"/>
        </w:rPr>
        <w:t>VÀ CÔNG NGH</w:t>
      </w:r>
      <w:r w:rsidR="00CA7600" w:rsidRPr="3180535C">
        <w:rPr>
          <w:color w:val="000000" w:themeColor="text1"/>
          <w:sz w:val="32"/>
          <w:szCs w:val="32"/>
        </w:rPr>
        <w:t>Ệ</w:t>
      </w:r>
      <w:r w:rsidR="00CF4999" w:rsidRPr="3180535C">
        <w:rPr>
          <w:color w:val="000000" w:themeColor="text1"/>
          <w:sz w:val="32"/>
          <w:szCs w:val="32"/>
        </w:rPr>
        <w:t xml:space="preserve"> CẤP SINH VIÊN </w:t>
      </w:r>
      <w:r w:rsidR="002D4B50" w:rsidRPr="3180535C">
        <w:rPr>
          <w:color w:val="000000" w:themeColor="text1"/>
          <w:sz w:val="32"/>
          <w:szCs w:val="32"/>
        </w:rPr>
        <w:t>2021</w:t>
      </w:r>
    </w:p>
    <w:p w14:paraId="56EAFEF1" w14:textId="77777777" w:rsidR="00D2310B" w:rsidRDefault="00D2310B" w:rsidP="00AF3268">
      <w:pPr>
        <w:spacing w:afterLines="40" w:after="96"/>
        <w:ind w:left="284"/>
        <w:rPr>
          <w:b/>
          <w:bCs/>
          <w:sz w:val="26"/>
          <w:szCs w:val="26"/>
        </w:rPr>
      </w:pPr>
    </w:p>
    <w:p w14:paraId="104346D6" w14:textId="77777777" w:rsidR="00481717" w:rsidRDefault="00481717" w:rsidP="006451D1">
      <w:pPr>
        <w:pStyle w:val="Heading1"/>
        <w:numPr>
          <w:ilvl w:val="0"/>
          <w:numId w:val="9"/>
        </w:numPr>
        <w:ind w:left="448" w:hanging="448"/>
        <w:rPr>
          <w:rFonts w:ascii="Times New Roman" w:hAnsi="Times New Roman"/>
          <w:sz w:val="26"/>
          <w:szCs w:val="26"/>
        </w:rPr>
      </w:pPr>
      <w:bookmarkStart w:id="0" w:name="_Toc413248937"/>
      <w:r w:rsidRPr="006451D1">
        <w:rPr>
          <w:rFonts w:ascii="Times New Roman" w:hAnsi="Times New Roman"/>
          <w:sz w:val="26"/>
          <w:szCs w:val="26"/>
        </w:rPr>
        <w:t>THÔNG TIN CHUN</w:t>
      </w:r>
      <w:r w:rsidR="00757EF4" w:rsidRPr="00757EF4">
        <w:rPr>
          <w:rFonts w:ascii="Times New Roman" w:hAnsi="Times New Roman"/>
          <w:sz w:val="26"/>
          <w:szCs w:val="26"/>
        </w:rPr>
        <w:t>G</w:t>
      </w:r>
      <w:bookmarkEnd w:id="0"/>
    </w:p>
    <w:p w14:paraId="000126B6" w14:textId="77777777" w:rsidR="0062581B" w:rsidRPr="0062581B" w:rsidRDefault="0062581B" w:rsidP="0062581B"/>
    <w:p w14:paraId="4736B29D" w14:textId="77777777" w:rsidR="0062581B" w:rsidRPr="0062581B" w:rsidRDefault="0062581B" w:rsidP="0062581B">
      <w:pPr>
        <w:pStyle w:val="Heading2"/>
        <w:framePr w:w="0" w:wrap="auto" w:vAnchor="margin" w:hAnchor="text" w:xAlign="left" w:yAlign="inline"/>
        <w:ind w:right="0"/>
        <w:jc w:val="left"/>
        <w:rPr>
          <w:rFonts w:ascii="Times New Roman" w:hAnsi="Times New Roman"/>
          <w:i w:val="0"/>
          <w:color w:val="0000FF"/>
          <w:sz w:val="26"/>
          <w:szCs w:val="26"/>
        </w:rPr>
      </w:pPr>
      <w:bookmarkStart w:id="1" w:name="_Toc413248938"/>
      <w:r w:rsidRPr="0062581B">
        <w:rPr>
          <w:rFonts w:ascii="Times New Roman" w:hAnsi="Times New Roman"/>
          <w:i w:val="0"/>
          <w:color w:val="0000FF"/>
          <w:sz w:val="26"/>
          <w:szCs w:val="26"/>
        </w:rPr>
        <w:t>A1. Tên đề tài</w:t>
      </w:r>
      <w:bookmarkEnd w:id="1"/>
    </w:p>
    <w:p w14:paraId="186F081B" w14:textId="77777777" w:rsidR="0062581B" w:rsidRPr="0062581B" w:rsidRDefault="0062581B" w:rsidP="0062581B"/>
    <w:p w14:paraId="7696B7B1" w14:textId="3A618123" w:rsidR="00CF489D" w:rsidRDefault="00CF489D" w:rsidP="003557AB">
      <w:pPr>
        <w:numPr>
          <w:ilvl w:val="0"/>
          <w:numId w:val="13"/>
        </w:numPr>
        <w:spacing w:line="360" w:lineRule="auto"/>
        <w:ind w:left="567" w:firstLine="0"/>
        <w:jc w:val="both"/>
        <w:rPr>
          <w:color w:val="000000"/>
          <w:sz w:val="26"/>
          <w:szCs w:val="26"/>
        </w:rPr>
      </w:pPr>
      <w:r w:rsidRPr="3180535C">
        <w:rPr>
          <w:color w:val="000000" w:themeColor="text1"/>
          <w:sz w:val="26"/>
          <w:szCs w:val="26"/>
        </w:rPr>
        <w:t>Tên tiếng Việt</w:t>
      </w:r>
      <w:r w:rsidR="002B7911" w:rsidRPr="3180535C">
        <w:rPr>
          <w:color w:val="000000" w:themeColor="text1"/>
          <w:sz w:val="26"/>
          <w:szCs w:val="26"/>
        </w:rPr>
        <w:t xml:space="preserve">: </w:t>
      </w:r>
      <w:r w:rsidR="00DE64C3" w:rsidRPr="3180535C">
        <w:rPr>
          <w:color w:val="000000" w:themeColor="text1"/>
          <w:sz w:val="26"/>
          <w:szCs w:val="26"/>
        </w:rPr>
        <w:t>NGHIÊN</w:t>
      </w:r>
      <w:r w:rsidR="00DE64C3" w:rsidRPr="3180535C">
        <w:rPr>
          <w:color w:val="000000" w:themeColor="text1"/>
          <w:sz w:val="26"/>
          <w:szCs w:val="26"/>
          <w:lang w:val="vi-VN"/>
        </w:rPr>
        <w:t xml:space="preserve"> CỨU ĐỌC HIỂU TỰ ĐỘNG </w:t>
      </w:r>
      <w:r w:rsidR="009953BC" w:rsidRPr="3180535C">
        <w:rPr>
          <w:color w:val="000000" w:themeColor="text1"/>
          <w:sz w:val="26"/>
          <w:szCs w:val="26"/>
        </w:rPr>
        <w:t>TRÊN</w:t>
      </w:r>
      <w:r w:rsidR="00DE64C3" w:rsidRPr="3180535C">
        <w:rPr>
          <w:color w:val="000000" w:themeColor="text1"/>
          <w:sz w:val="26"/>
          <w:szCs w:val="26"/>
          <w:lang w:val="vi-VN"/>
        </w:rPr>
        <w:t xml:space="preserve"> VĂN BẢN TIN TỨC TIẾNG VIỆT</w:t>
      </w:r>
    </w:p>
    <w:p w14:paraId="0F11F0DF" w14:textId="77777777" w:rsidR="007D13A6" w:rsidRPr="002B7911" w:rsidRDefault="007D13A6" w:rsidP="002B7911">
      <w:pPr>
        <w:ind w:left="567"/>
        <w:rPr>
          <w:color w:val="000000"/>
          <w:sz w:val="26"/>
          <w:szCs w:val="26"/>
        </w:rPr>
      </w:pPr>
    </w:p>
    <w:p w14:paraId="3E526052" w14:textId="7BB46E73" w:rsidR="00817041" w:rsidRPr="002B7911" w:rsidRDefault="00CF489D" w:rsidP="003557AB">
      <w:pPr>
        <w:numPr>
          <w:ilvl w:val="0"/>
          <w:numId w:val="13"/>
        </w:numPr>
        <w:spacing w:line="360" w:lineRule="auto"/>
        <w:ind w:left="567" w:firstLine="0"/>
        <w:jc w:val="both"/>
        <w:rPr>
          <w:color w:val="000000"/>
          <w:sz w:val="26"/>
          <w:szCs w:val="26"/>
        </w:rPr>
      </w:pPr>
      <w:r w:rsidRPr="3180535C">
        <w:rPr>
          <w:color w:val="000000" w:themeColor="text1"/>
          <w:sz w:val="26"/>
          <w:szCs w:val="26"/>
        </w:rPr>
        <w:t>Tên tiếng Anh:</w:t>
      </w:r>
      <w:r w:rsidR="00DC557B" w:rsidRPr="3180535C">
        <w:rPr>
          <w:color w:val="000000" w:themeColor="text1"/>
          <w:sz w:val="26"/>
          <w:szCs w:val="26"/>
        </w:rPr>
        <w:t xml:space="preserve"> </w:t>
      </w:r>
      <w:r w:rsidR="002B7911" w:rsidRPr="3180535C">
        <w:rPr>
          <w:color w:val="000000" w:themeColor="text1"/>
          <w:sz w:val="26"/>
          <w:szCs w:val="26"/>
        </w:rPr>
        <w:t xml:space="preserve">MACHINE READING COMPREHENSION </w:t>
      </w:r>
      <w:r w:rsidR="00DE64C3" w:rsidRPr="3180535C">
        <w:rPr>
          <w:color w:val="000000" w:themeColor="text1"/>
          <w:sz w:val="26"/>
          <w:szCs w:val="26"/>
          <w:lang w:val="en"/>
        </w:rPr>
        <w:t>FOR</w:t>
      </w:r>
      <w:r w:rsidR="00DE64C3" w:rsidRPr="3180535C">
        <w:rPr>
          <w:color w:val="000000" w:themeColor="text1"/>
          <w:sz w:val="26"/>
          <w:szCs w:val="26"/>
          <w:lang w:val="vi-VN"/>
        </w:rPr>
        <w:t xml:space="preserve"> VIETNAMESE NEWS</w:t>
      </w:r>
    </w:p>
    <w:p w14:paraId="7946044D" w14:textId="77777777" w:rsidR="00431963" w:rsidRPr="00431963" w:rsidRDefault="00431963" w:rsidP="00431963">
      <w:pPr>
        <w:rPr>
          <w:lang w:val="vi-VN"/>
        </w:rPr>
      </w:pPr>
    </w:p>
    <w:p w14:paraId="0E1FE800" w14:textId="77777777" w:rsidR="00C7030B" w:rsidRPr="00B76D40" w:rsidRDefault="00C7030B" w:rsidP="003557AB">
      <w:pPr>
        <w:pStyle w:val="Heading2"/>
        <w:framePr w:w="0" w:wrap="auto" w:vAnchor="margin" w:hAnchor="text" w:xAlign="left" w:yAlign="inline"/>
        <w:spacing w:line="360" w:lineRule="auto"/>
        <w:ind w:right="0"/>
        <w:jc w:val="left"/>
        <w:rPr>
          <w:rFonts w:ascii="Times New Roman" w:hAnsi="Times New Roman"/>
          <w:i w:val="0"/>
          <w:color w:val="0000FF"/>
          <w:sz w:val="26"/>
          <w:szCs w:val="26"/>
          <w:lang w:val="vi-VN"/>
        </w:rPr>
      </w:pPr>
      <w:bookmarkStart w:id="2" w:name="_Toc413248940"/>
      <w:bookmarkStart w:id="3" w:name="_Toc413248941"/>
      <w:r w:rsidRPr="00B76D40">
        <w:rPr>
          <w:rFonts w:ascii="Times New Roman" w:hAnsi="Times New Roman"/>
          <w:i w:val="0"/>
          <w:color w:val="0000FF"/>
          <w:sz w:val="26"/>
          <w:szCs w:val="26"/>
          <w:lang w:val="vi-VN"/>
        </w:rPr>
        <w:t>A</w:t>
      </w:r>
      <w:r>
        <w:rPr>
          <w:rFonts w:ascii="Times New Roman" w:hAnsi="Times New Roman"/>
          <w:i w:val="0"/>
          <w:color w:val="0000FF"/>
          <w:sz w:val="26"/>
          <w:szCs w:val="26"/>
          <w:lang w:val="vi-VN"/>
        </w:rPr>
        <w:t>2</w:t>
      </w:r>
      <w:r w:rsidRPr="00B76D40">
        <w:rPr>
          <w:rFonts w:ascii="Times New Roman" w:hAnsi="Times New Roman"/>
          <w:i w:val="0"/>
          <w:color w:val="0000FF"/>
          <w:sz w:val="26"/>
          <w:szCs w:val="26"/>
          <w:lang w:val="vi-VN"/>
        </w:rPr>
        <w:t>. Loại hình nghiên cứu</w:t>
      </w:r>
      <w:bookmarkEnd w:id="2"/>
    </w:p>
    <w:p w14:paraId="7913FC5F" w14:textId="77777777" w:rsidR="00C7030B" w:rsidRDefault="00C7030B" w:rsidP="003557AB">
      <w:pPr>
        <w:widowControl w:val="0"/>
        <w:spacing w:line="360" w:lineRule="auto"/>
        <w:jc w:val="both"/>
        <w:rPr>
          <w:i/>
          <w:iCs/>
          <w:spacing w:val="-4"/>
          <w:sz w:val="22"/>
          <w:szCs w:val="22"/>
          <w:lang w:val="pt-BR"/>
        </w:rPr>
      </w:pPr>
      <w:r w:rsidRPr="3180535C">
        <w:rPr>
          <w:i/>
          <w:iCs/>
          <w:spacing w:val="-4"/>
          <w:sz w:val="22"/>
          <w:szCs w:val="22"/>
          <w:lang w:val="pt-BR"/>
        </w:rPr>
        <w:t>(Tham khảo tiêu chuẩn đề tài đối với từ</w:t>
      </w:r>
      <w:r w:rsidRPr="3180535C">
        <w:rPr>
          <w:i/>
          <w:iCs/>
          <w:spacing w:val="-4"/>
          <w:sz w:val="22"/>
          <w:szCs w:val="22"/>
          <w:lang w:val="vi-VN"/>
        </w:rPr>
        <w:t>n</w:t>
      </w:r>
      <w:r w:rsidRPr="3180535C">
        <w:rPr>
          <w:i/>
          <w:iCs/>
          <w:spacing w:val="-4"/>
          <w:sz w:val="22"/>
          <w:szCs w:val="22"/>
          <w:lang w:val="pt-BR"/>
        </w:rPr>
        <w:t>g loại hình NC, chọn 01 trong 03 loại hình)</w:t>
      </w:r>
    </w:p>
    <w:p w14:paraId="0EC5C772" w14:textId="5DF612EA" w:rsidR="00C7030B" w:rsidRPr="00174C81" w:rsidRDefault="00663FC4" w:rsidP="003557AB">
      <w:pPr>
        <w:widowControl w:val="0"/>
        <w:spacing w:before="120" w:after="120" w:line="360" w:lineRule="auto"/>
        <w:ind w:firstLine="567"/>
        <w:jc w:val="both"/>
        <w:rPr>
          <w:spacing w:val="-4"/>
          <w:sz w:val="26"/>
          <w:szCs w:val="26"/>
          <w:lang w:val="pt-BR"/>
        </w:rPr>
      </w:pPr>
      <w:r w:rsidRPr="3180535C">
        <w:rPr>
          <w:rFonts w:eastAsia="Wingdings"/>
          <w:spacing w:val="-4"/>
          <w:sz w:val="26"/>
          <w:szCs w:val="26"/>
          <w:lang w:val="pt-BR"/>
        </w:rPr>
        <w:t></w:t>
      </w:r>
      <w:r w:rsidR="00C7030B" w:rsidRPr="00174C81">
        <w:rPr>
          <w:spacing w:val="-4"/>
          <w:sz w:val="26"/>
          <w:szCs w:val="26"/>
          <w:lang w:val="pt-BR"/>
        </w:rPr>
        <w:t xml:space="preserve"> Nghiên cứu cơ bản</w:t>
      </w:r>
    </w:p>
    <w:p w14:paraId="54810880" w14:textId="430937F7" w:rsidR="00C7030B" w:rsidRPr="00174C81" w:rsidRDefault="00663FC4" w:rsidP="003557AB">
      <w:pPr>
        <w:widowControl w:val="0"/>
        <w:spacing w:before="120" w:after="120" w:line="360" w:lineRule="auto"/>
        <w:ind w:firstLine="567"/>
        <w:jc w:val="both"/>
        <w:rPr>
          <w:spacing w:val="-4"/>
          <w:sz w:val="26"/>
          <w:szCs w:val="26"/>
          <w:lang w:val="pt-BR"/>
        </w:rPr>
      </w:pPr>
      <w:r w:rsidRPr="3180535C">
        <w:rPr>
          <w:rFonts w:eastAsia="Wingdings"/>
          <w:spacing w:val="-4"/>
          <w:sz w:val="26"/>
          <w:szCs w:val="26"/>
          <w:lang w:val="pt-BR"/>
        </w:rPr>
        <w:t></w:t>
      </w:r>
      <w:r w:rsidR="00C7030B" w:rsidRPr="00174C81">
        <w:rPr>
          <w:spacing w:val="-4"/>
          <w:sz w:val="26"/>
          <w:szCs w:val="26"/>
          <w:lang w:val="pt-BR"/>
        </w:rPr>
        <w:t xml:space="preserve"> Nghiên cứu ứng dụng</w:t>
      </w:r>
    </w:p>
    <w:p w14:paraId="752FF728" w14:textId="77777777" w:rsidR="00C7030B" w:rsidRPr="00174C81" w:rsidRDefault="00C7030B" w:rsidP="003557AB">
      <w:pPr>
        <w:widowControl w:val="0"/>
        <w:spacing w:before="120" w:after="120" w:line="360" w:lineRule="auto"/>
        <w:ind w:firstLine="567"/>
        <w:jc w:val="both"/>
        <w:rPr>
          <w:spacing w:val="-4"/>
          <w:sz w:val="26"/>
          <w:szCs w:val="26"/>
          <w:lang w:val="pt-BR"/>
        </w:rPr>
      </w:pPr>
      <w:r w:rsidRPr="3180535C">
        <w:rPr>
          <w:rFonts w:eastAsia="Wingdings"/>
          <w:spacing w:val="-4"/>
          <w:sz w:val="26"/>
          <w:szCs w:val="26"/>
          <w:lang w:val="pt-BR"/>
        </w:rPr>
        <w:t></w:t>
      </w:r>
      <w:r w:rsidRPr="00174C81">
        <w:rPr>
          <w:spacing w:val="-4"/>
          <w:sz w:val="26"/>
          <w:szCs w:val="26"/>
          <w:lang w:val="pt-BR"/>
        </w:rPr>
        <w:t xml:space="preserve"> Nghiên cứu triển khai</w:t>
      </w:r>
    </w:p>
    <w:p w14:paraId="4C299F82" w14:textId="77777777" w:rsidR="00C7030B" w:rsidRPr="00B76D40" w:rsidRDefault="00C7030B" w:rsidP="003557AB">
      <w:pPr>
        <w:pStyle w:val="Heading2"/>
        <w:framePr w:w="0" w:wrap="auto" w:vAnchor="margin" w:hAnchor="text" w:xAlign="left" w:yAlign="inline"/>
        <w:spacing w:line="360" w:lineRule="auto"/>
        <w:ind w:right="0"/>
        <w:jc w:val="left"/>
        <w:rPr>
          <w:rFonts w:ascii="Times New Roman" w:hAnsi="Times New Roman"/>
          <w:i w:val="0"/>
          <w:color w:val="0000FF"/>
          <w:sz w:val="26"/>
          <w:szCs w:val="26"/>
          <w:lang w:val="pt-BR"/>
        </w:rPr>
      </w:pPr>
      <w:bookmarkStart w:id="4" w:name="_Toc413248943"/>
      <w:bookmarkEnd w:id="3"/>
      <w:r w:rsidRPr="00B76D40">
        <w:rPr>
          <w:rFonts w:ascii="Times New Roman" w:hAnsi="Times New Roman"/>
          <w:i w:val="0"/>
          <w:color w:val="0000FF"/>
          <w:sz w:val="26"/>
          <w:szCs w:val="26"/>
          <w:lang w:val="pt-BR"/>
        </w:rPr>
        <w:t>A</w:t>
      </w:r>
      <w:r>
        <w:rPr>
          <w:rFonts w:ascii="Times New Roman" w:hAnsi="Times New Roman"/>
          <w:i w:val="0"/>
          <w:color w:val="0000FF"/>
          <w:sz w:val="26"/>
          <w:szCs w:val="26"/>
          <w:lang w:val="pt-BR"/>
        </w:rPr>
        <w:t>3</w:t>
      </w:r>
      <w:r w:rsidRPr="00B76D40">
        <w:rPr>
          <w:rFonts w:ascii="Times New Roman" w:hAnsi="Times New Roman"/>
          <w:i w:val="0"/>
          <w:color w:val="0000FF"/>
          <w:sz w:val="26"/>
          <w:szCs w:val="26"/>
          <w:lang w:val="pt-BR"/>
        </w:rPr>
        <w:t xml:space="preserve">. Thời gian thực hiện </w:t>
      </w:r>
    </w:p>
    <w:p w14:paraId="73D9204E" w14:textId="77777777" w:rsidR="00C7030B" w:rsidRPr="00174C81" w:rsidRDefault="00C7030B" w:rsidP="003557AB">
      <w:pPr>
        <w:spacing w:before="120" w:after="120" w:line="360" w:lineRule="auto"/>
        <w:ind w:firstLine="540"/>
        <w:rPr>
          <w:color w:val="000000"/>
          <w:sz w:val="26"/>
          <w:szCs w:val="26"/>
          <w:lang w:val="pt-BR"/>
        </w:rPr>
      </w:pPr>
      <w:r w:rsidRPr="3180535C">
        <w:rPr>
          <w:b/>
          <w:bCs/>
          <w:color w:val="000000" w:themeColor="text1"/>
          <w:sz w:val="26"/>
          <w:szCs w:val="26"/>
          <w:lang w:val="pt-BR"/>
        </w:rPr>
        <w:t xml:space="preserve"> ..06..</w:t>
      </w:r>
      <w:r w:rsidRPr="3180535C">
        <w:rPr>
          <w:color w:val="000000" w:themeColor="text1"/>
          <w:sz w:val="26"/>
          <w:szCs w:val="26"/>
          <w:lang w:val="pt-BR"/>
        </w:rPr>
        <w:t xml:space="preserve"> tháng (kể từ khi được duyệt).</w:t>
      </w:r>
    </w:p>
    <w:p w14:paraId="6BB9479F" w14:textId="77777777" w:rsidR="00C7030B" w:rsidRPr="00287C6D" w:rsidRDefault="00C7030B" w:rsidP="003557AB">
      <w:pPr>
        <w:pStyle w:val="Heading2"/>
        <w:framePr w:w="0" w:wrap="auto" w:vAnchor="margin" w:hAnchor="text" w:xAlign="left" w:yAlign="inline"/>
        <w:spacing w:after="120" w:line="360" w:lineRule="auto"/>
        <w:ind w:right="0"/>
        <w:jc w:val="left"/>
        <w:rPr>
          <w:rFonts w:ascii="Times New Roman" w:hAnsi="Times New Roman"/>
          <w:i w:val="0"/>
          <w:color w:val="0000FF"/>
          <w:sz w:val="26"/>
          <w:szCs w:val="26"/>
          <w:lang w:val="pt-BR"/>
        </w:rPr>
      </w:pPr>
      <w:bookmarkStart w:id="5" w:name="_Toc413248942"/>
      <w:r w:rsidRPr="00287C6D">
        <w:rPr>
          <w:rFonts w:ascii="Times New Roman" w:hAnsi="Times New Roman"/>
          <w:i w:val="0"/>
          <w:color w:val="0000FF"/>
          <w:sz w:val="26"/>
          <w:szCs w:val="26"/>
          <w:lang w:val="pt-BR"/>
        </w:rPr>
        <w:t>A</w:t>
      </w:r>
      <w:r>
        <w:rPr>
          <w:rFonts w:ascii="Times New Roman" w:hAnsi="Times New Roman"/>
          <w:i w:val="0"/>
          <w:color w:val="0000FF"/>
          <w:sz w:val="26"/>
          <w:szCs w:val="26"/>
          <w:lang w:val="pt-BR"/>
        </w:rPr>
        <w:t>4</w:t>
      </w:r>
      <w:r w:rsidRPr="00287C6D">
        <w:rPr>
          <w:rFonts w:ascii="Times New Roman" w:hAnsi="Times New Roman"/>
          <w:i w:val="0"/>
          <w:color w:val="0000FF"/>
          <w:sz w:val="26"/>
          <w:szCs w:val="26"/>
          <w:lang w:val="pt-BR"/>
        </w:rPr>
        <w:t>. Tổng kinh phí</w:t>
      </w:r>
      <w:bookmarkEnd w:id="5"/>
    </w:p>
    <w:p w14:paraId="41057250" w14:textId="4FCBB13B" w:rsidR="00C7030B" w:rsidRPr="003557AB" w:rsidRDefault="00C7030B" w:rsidP="003557AB">
      <w:pPr>
        <w:widowControl w:val="0"/>
        <w:spacing w:line="360" w:lineRule="auto"/>
        <w:jc w:val="both"/>
        <w:rPr>
          <w:i/>
          <w:iCs/>
          <w:color w:val="000000"/>
          <w:spacing w:val="-4"/>
          <w:sz w:val="22"/>
          <w:szCs w:val="22"/>
          <w:lang w:val="pt-BR"/>
        </w:rPr>
      </w:pPr>
      <w:r w:rsidRPr="3180535C">
        <w:rPr>
          <w:i/>
          <w:iCs/>
          <w:color w:val="000000"/>
          <w:spacing w:val="-4"/>
          <w:sz w:val="22"/>
          <w:szCs w:val="22"/>
          <w:lang w:val="pt-BR"/>
        </w:rPr>
        <w:t>(Lưu ý tính nhất quán giữa mục này và mục B8. Tổng hợp kinh phí đề nghị cấp)</w:t>
      </w:r>
    </w:p>
    <w:p w14:paraId="08FF360A" w14:textId="593A428E" w:rsidR="00C7030B" w:rsidRPr="00A4775C" w:rsidRDefault="00C7030B" w:rsidP="003557AB">
      <w:pPr>
        <w:spacing w:afterLines="40" w:after="96" w:line="360" w:lineRule="auto"/>
        <w:rPr>
          <w:rFonts w:eastAsia="MS Mincho"/>
          <w:i/>
          <w:iCs/>
          <w:color w:val="000000"/>
          <w:sz w:val="26"/>
          <w:szCs w:val="26"/>
          <w:lang w:val="pt-BR" w:eastAsia="ja-JP"/>
        </w:rPr>
      </w:pPr>
      <w:r w:rsidRPr="3180535C">
        <w:rPr>
          <w:rFonts w:eastAsia="MS Mincho"/>
          <w:color w:val="000000" w:themeColor="text1"/>
          <w:sz w:val="26"/>
          <w:szCs w:val="26"/>
          <w:lang w:val="pt-BR" w:eastAsia="ja-JP"/>
        </w:rPr>
        <w:t>Tổng kinh phí:</w:t>
      </w:r>
      <w:r w:rsidRPr="3180535C">
        <w:rPr>
          <w:rStyle w:val="MediumGrid11"/>
          <w:color w:val="000000" w:themeColor="text1"/>
          <w:sz w:val="26"/>
          <w:szCs w:val="26"/>
          <w:lang w:val="pt-BR"/>
        </w:rPr>
        <w:t xml:space="preserve"> …</w:t>
      </w:r>
      <w:r w:rsidR="003A5859" w:rsidRPr="3180535C">
        <w:rPr>
          <w:rStyle w:val="MediumGrid11"/>
          <w:b/>
          <w:bCs/>
          <w:color w:val="000000" w:themeColor="text1"/>
          <w:sz w:val="26"/>
          <w:szCs w:val="26"/>
          <w:lang w:val="pt-BR"/>
        </w:rPr>
        <w:t>6</w:t>
      </w:r>
      <w:r w:rsidRPr="3180535C">
        <w:rPr>
          <w:rStyle w:val="MediumGrid11"/>
          <w:color w:val="000000" w:themeColor="text1"/>
          <w:sz w:val="26"/>
          <w:szCs w:val="26"/>
          <w:lang w:val="pt-BR"/>
        </w:rPr>
        <w:t>..</w:t>
      </w:r>
      <w:r w:rsidRPr="3180535C">
        <w:rPr>
          <w:rFonts w:eastAsia="MS Mincho"/>
          <w:color w:val="000000" w:themeColor="text1"/>
          <w:sz w:val="26"/>
          <w:szCs w:val="26"/>
          <w:lang w:val="pt-BR" w:eastAsia="ja-JP"/>
        </w:rPr>
        <w:t xml:space="preserve"> triệu đồng,</w:t>
      </w:r>
      <w:r w:rsidRPr="3180535C">
        <w:rPr>
          <w:rFonts w:eastAsia="MS Mincho"/>
          <w:i/>
          <w:iCs/>
          <w:color w:val="000000" w:themeColor="text1"/>
          <w:sz w:val="26"/>
          <w:szCs w:val="26"/>
          <w:lang w:val="pt-BR" w:eastAsia="ja-JP"/>
        </w:rPr>
        <w:t xml:space="preserve"> </w:t>
      </w:r>
      <w:r w:rsidRPr="3180535C">
        <w:rPr>
          <w:rFonts w:eastAsia="MS Mincho"/>
          <w:color w:val="000000" w:themeColor="text1"/>
          <w:sz w:val="26"/>
          <w:szCs w:val="26"/>
          <w:lang w:val="pt-BR" w:eastAsia="ja-JP"/>
        </w:rPr>
        <w:t>gồm</w:t>
      </w:r>
    </w:p>
    <w:p w14:paraId="41C8E258" w14:textId="6B292FE1" w:rsidR="00C7030B" w:rsidRPr="003A5859" w:rsidRDefault="00C7030B" w:rsidP="003557AB">
      <w:pPr>
        <w:widowControl w:val="0"/>
        <w:numPr>
          <w:ilvl w:val="0"/>
          <w:numId w:val="25"/>
        </w:numPr>
        <w:autoSpaceDE w:val="0"/>
        <w:autoSpaceDN w:val="0"/>
        <w:spacing w:line="360" w:lineRule="auto"/>
        <w:rPr>
          <w:color w:val="000000"/>
          <w:sz w:val="26"/>
          <w:szCs w:val="26"/>
          <w:lang w:val="pt-BR"/>
        </w:rPr>
      </w:pPr>
      <w:r w:rsidRPr="3180535C">
        <w:rPr>
          <w:color w:val="000000" w:themeColor="text1"/>
          <w:sz w:val="26"/>
          <w:szCs w:val="26"/>
          <w:lang w:val="pt-BR"/>
        </w:rPr>
        <w:t xml:space="preserve"> Kinh phí từ Trường Đại học Công nghệ Thông tin:</w:t>
      </w:r>
      <w:r w:rsidRPr="3180535C">
        <w:rPr>
          <w:rStyle w:val="MediumGrid11"/>
          <w:color w:val="000000" w:themeColor="text1"/>
          <w:sz w:val="26"/>
          <w:szCs w:val="26"/>
          <w:lang w:val="pt-BR"/>
        </w:rPr>
        <w:t xml:space="preserve"> ..</w:t>
      </w:r>
      <w:r w:rsidR="003A5859" w:rsidRPr="3180535C">
        <w:rPr>
          <w:rStyle w:val="MediumGrid11"/>
          <w:b/>
          <w:bCs/>
          <w:color w:val="000000" w:themeColor="text1"/>
          <w:sz w:val="26"/>
          <w:szCs w:val="26"/>
          <w:lang w:val="pt-BR"/>
        </w:rPr>
        <w:t>6</w:t>
      </w:r>
      <w:r w:rsidRPr="3180535C">
        <w:rPr>
          <w:rStyle w:val="MediumGrid11"/>
          <w:color w:val="000000" w:themeColor="text1"/>
          <w:sz w:val="26"/>
          <w:szCs w:val="26"/>
          <w:lang w:val="pt-BR"/>
        </w:rPr>
        <w:t>..</w:t>
      </w:r>
      <w:r w:rsidRPr="3180535C">
        <w:rPr>
          <w:color w:val="000000" w:themeColor="text1"/>
          <w:sz w:val="26"/>
          <w:szCs w:val="26"/>
          <w:lang w:val="pt-BR"/>
        </w:rPr>
        <w:t xml:space="preserve"> triệu đồng</w:t>
      </w:r>
    </w:p>
    <w:bookmarkEnd w:id="4"/>
    <w:p w14:paraId="52A01319" w14:textId="77777777" w:rsidR="00C7030B" w:rsidRPr="0062581B" w:rsidRDefault="00C7030B" w:rsidP="003557AB">
      <w:pPr>
        <w:pStyle w:val="Heading2"/>
        <w:framePr w:w="0" w:wrap="auto" w:vAnchor="margin" w:hAnchor="text" w:xAlign="left" w:yAlign="inline"/>
        <w:spacing w:line="360" w:lineRule="auto"/>
        <w:ind w:right="0"/>
        <w:jc w:val="left"/>
        <w:rPr>
          <w:rFonts w:ascii="Times New Roman" w:hAnsi="Times New Roman"/>
          <w:i w:val="0"/>
          <w:color w:val="0000FF"/>
          <w:sz w:val="26"/>
          <w:szCs w:val="26"/>
        </w:rPr>
      </w:pPr>
      <w:r w:rsidRPr="0062581B">
        <w:rPr>
          <w:rFonts w:ascii="Times New Roman" w:hAnsi="Times New Roman"/>
          <w:i w:val="0"/>
          <w:color w:val="0000FF"/>
          <w:sz w:val="26"/>
          <w:szCs w:val="26"/>
        </w:rPr>
        <w:t>A</w:t>
      </w:r>
      <w:r>
        <w:rPr>
          <w:rFonts w:ascii="Times New Roman" w:hAnsi="Times New Roman"/>
          <w:i w:val="0"/>
          <w:color w:val="0000FF"/>
          <w:sz w:val="26"/>
          <w:szCs w:val="26"/>
        </w:rPr>
        <w:t>5</w:t>
      </w:r>
      <w:r w:rsidRPr="0062581B">
        <w:rPr>
          <w:rFonts w:ascii="Times New Roman" w:hAnsi="Times New Roman"/>
          <w:i w:val="0"/>
          <w:color w:val="0000FF"/>
          <w:sz w:val="26"/>
          <w:szCs w:val="26"/>
        </w:rPr>
        <w:t>. Chủ nhiệm</w:t>
      </w:r>
    </w:p>
    <w:p w14:paraId="62098AB5" w14:textId="35D7DF89" w:rsidR="00C7030B" w:rsidRPr="00565FC7" w:rsidRDefault="00C7030B" w:rsidP="003557AB">
      <w:pPr>
        <w:tabs>
          <w:tab w:val="left" w:leader="dot" w:pos="5760"/>
        </w:tabs>
        <w:spacing w:before="120" w:after="120" w:line="360" w:lineRule="auto"/>
        <w:ind w:firstLine="431"/>
        <w:rPr>
          <w:color w:val="000000"/>
          <w:sz w:val="26"/>
          <w:szCs w:val="26"/>
          <w:lang w:val="pt-BR"/>
        </w:rPr>
      </w:pPr>
      <w:r w:rsidRPr="3180535C">
        <w:rPr>
          <w:color w:val="000000" w:themeColor="text1"/>
          <w:sz w:val="26"/>
          <w:szCs w:val="26"/>
          <w:lang w:val="pt-BR"/>
        </w:rPr>
        <w:t>Họ và tên:</w:t>
      </w:r>
      <w:r w:rsidRPr="3180535C">
        <w:rPr>
          <w:rStyle w:val="MediumGrid11"/>
          <w:b/>
          <w:bCs/>
          <w:color w:val="000000" w:themeColor="text1"/>
          <w:sz w:val="26"/>
          <w:szCs w:val="26"/>
        </w:rPr>
        <w:t xml:space="preserve"> </w:t>
      </w:r>
      <w:r w:rsidR="003A5859" w:rsidRPr="3180535C">
        <w:rPr>
          <w:rStyle w:val="MediumGrid11"/>
          <w:b/>
          <w:bCs/>
          <w:color w:val="000000" w:themeColor="text1"/>
          <w:sz w:val="26"/>
          <w:szCs w:val="26"/>
        </w:rPr>
        <w:t>Nguyễn</w:t>
      </w:r>
      <w:r w:rsidR="003A5859" w:rsidRPr="3180535C">
        <w:rPr>
          <w:rStyle w:val="MediumGrid11"/>
          <w:b/>
          <w:bCs/>
          <w:color w:val="000000" w:themeColor="text1"/>
          <w:sz w:val="26"/>
          <w:szCs w:val="26"/>
          <w:lang w:val="vi-VN"/>
        </w:rPr>
        <w:t xml:space="preserve"> Thị Hồng Nhung</w:t>
      </w:r>
      <w:r w:rsidRPr="3180535C">
        <w:rPr>
          <w:rStyle w:val="MediumGrid11"/>
          <w:color w:val="000000" w:themeColor="text1"/>
          <w:sz w:val="26"/>
          <w:szCs w:val="26"/>
        </w:rPr>
        <w:t>.</w:t>
      </w:r>
    </w:p>
    <w:p w14:paraId="231B3FC9" w14:textId="1A4E60B0" w:rsidR="00C7030B" w:rsidRPr="00BC6B2C" w:rsidRDefault="00C7030B" w:rsidP="003557AB">
      <w:pPr>
        <w:tabs>
          <w:tab w:val="left" w:leader="dot" w:pos="5040"/>
          <w:tab w:val="left" w:leader="dot" w:pos="8280"/>
        </w:tabs>
        <w:spacing w:before="120" w:after="120" w:line="360" w:lineRule="auto"/>
        <w:ind w:firstLine="431"/>
        <w:rPr>
          <w:color w:val="000000"/>
          <w:sz w:val="26"/>
          <w:szCs w:val="26"/>
          <w:lang w:val="vi-VN"/>
        </w:rPr>
      </w:pPr>
      <w:r w:rsidRPr="3180535C">
        <w:rPr>
          <w:color w:val="000000" w:themeColor="text1"/>
          <w:sz w:val="26"/>
          <w:szCs w:val="26"/>
          <w:lang w:val="pt-BR"/>
        </w:rPr>
        <w:t>Ngày, tháng, năm sinh:</w:t>
      </w:r>
      <w:r w:rsidR="003A5859" w:rsidRPr="3180535C">
        <w:rPr>
          <w:color w:val="000000" w:themeColor="text1"/>
          <w:sz w:val="26"/>
          <w:szCs w:val="26"/>
          <w:lang w:val="vi-VN"/>
        </w:rPr>
        <w:t xml:space="preserve"> </w:t>
      </w:r>
      <w:r w:rsidR="003A5859" w:rsidRPr="3180535C">
        <w:rPr>
          <w:color w:val="000000" w:themeColor="text1"/>
          <w:sz w:val="26"/>
          <w:szCs w:val="26"/>
          <w:lang w:val="pt-BR"/>
        </w:rPr>
        <w:t>28</w:t>
      </w:r>
      <w:r w:rsidR="002B7911" w:rsidRPr="3180535C">
        <w:rPr>
          <w:color w:val="000000" w:themeColor="text1"/>
          <w:sz w:val="26"/>
          <w:szCs w:val="26"/>
          <w:lang w:val="pt-BR"/>
        </w:rPr>
        <w:t>/</w:t>
      </w:r>
      <w:r w:rsidR="003A5859" w:rsidRPr="3180535C">
        <w:rPr>
          <w:color w:val="000000" w:themeColor="text1"/>
          <w:sz w:val="26"/>
          <w:szCs w:val="26"/>
          <w:lang w:val="pt-BR"/>
        </w:rPr>
        <w:t>05</w:t>
      </w:r>
      <w:r w:rsidR="002B7911" w:rsidRPr="3180535C">
        <w:rPr>
          <w:color w:val="000000" w:themeColor="text1"/>
          <w:sz w:val="26"/>
          <w:szCs w:val="26"/>
          <w:lang w:val="pt-BR"/>
        </w:rPr>
        <w:t>/</w:t>
      </w:r>
      <w:r w:rsidR="003A5859" w:rsidRPr="3180535C">
        <w:rPr>
          <w:color w:val="000000" w:themeColor="text1"/>
          <w:sz w:val="26"/>
          <w:szCs w:val="26"/>
          <w:lang w:val="pt-BR"/>
        </w:rPr>
        <w:t>2000</w:t>
      </w:r>
      <w:r w:rsidR="00666182" w:rsidRPr="3180535C">
        <w:rPr>
          <w:color w:val="000000" w:themeColor="text1"/>
          <w:sz w:val="26"/>
          <w:szCs w:val="26"/>
          <w:lang w:val="pt-BR"/>
        </w:rPr>
        <w:t xml:space="preserve">           </w:t>
      </w:r>
      <w:r w:rsidRPr="3180535C">
        <w:rPr>
          <w:color w:val="000000" w:themeColor="text1"/>
          <w:sz w:val="26"/>
          <w:szCs w:val="26"/>
          <w:lang w:val="pt-BR"/>
        </w:rPr>
        <w:t xml:space="preserve"> Giới tính (Nam/Nữ):</w:t>
      </w:r>
      <w:r w:rsidR="002B7911" w:rsidRPr="3180535C">
        <w:rPr>
          <w:color w:val="000000" w:themeColor="text1"/>
          <w:sz w:val="26"/>
          <w:szCs w:val="26"/>
          <w:lang w:val="pt-BR"/>
        </w:rPr>
        <w:t xml:space="preserve"> </w:t>
      </w:r>
      <w:r w:rsidR="003A5859" w:rsidRPr="3180535C">
        <w:rPr>
          <w:color w:val="000000" w:themeColor="text1"/>
          <w:sz w:val="26"/>
          <w:szCs w:val="26"/>
          <w:lang w:val="pt-BR"/>
        </w:rPr>
        <w:t>Nữ</w:t>
      </w:r>
    </w:p>
    <w:p w14:paraId="676AC96D" w14:textId="54A8668F" w:rsidR="00C7030B" w:rsidRPr="003A5859" w:rsidRDefault="00C7030B" w:rsidP="003557AB">
      <w:pPr>
        <w:tabs>
          <w:tab w:val="left" w:leader="dot" w:pos="3420"/>
          <w:tab w:val="left" w:leader="dot" w:pos="5760"/>
          <w:tab w:val="left" w:leader="dot" w:pos="9180"/>
        </w:tabs>
        <w:spacing w:before="120" w:after="120" w:line="360" w:lineRule="auto"/>
        <w:ind w:firstLine="431"/>
        <w:rPr>
          <w:rStyle w:val="MediumGrid11"/>
          <w:color w:val="000000"/>
          <w:sz w:val="26"/>
          <w:szCs w:val="26"/>
          <w:lang w:val="vi-VN"/>
        </w:rPr>
      </w:pPr>
      <w:r w:rsidRPr="3180535C">
        <w:rPr>
          <w:color w:val="000000" w:themeColor="text1"/>
          <w:sz w:val="26"/>
          <w:szCs w:val="26"/>
          <w:lang w:val="pt-BR"/>
        </w:rPr>
        <w:t>Số CMND:</w:t>
      </w:r>
      <w:r w:rsidR="002B7911" w:rsidRPr="3180535C">
        <w:rPr>
          <w:color w:val="000000" w:themeColor="text1"/>
          <w:sz w:val="26"/>
          <w:szCs w:val="26"/>
          <w:lang w:val="pt-BR"/>
        </w:rPr>
        <w:t xml:space="preserve"> </w:t>
      </w:r>
      <w:r w:rsidR="003A5859" w:rsidRPr="3180535C">
        <w:rPr>
          <w:color w:val="000000" w:themeColor="text1"/>
          <w:sz w:val="26"/>
          <w:szCs w:val="26"/>
          <w:lang w:val="pt-BR"/>
        </w:rPr>
        <w:t>281230339</w:t>
      </w:r>
      <w:r w:rsidR="00565FC7" w:rsidRPr="3180535C">
        <w:rPr>
          <w:color w:val="000000" w:themeColor="text1"/>
          <w:sz w:val="26"/>
          <w:szCs w:val="26"/>
          <w:lang w:val="pt-BR"/>
        </w:rPr>
        <w:t xml:space="preserve">         </w:t>
      </w:r>
      <w:r w:rsidRPr="3180535C">
        <w:rPr>
          <w:color w:val="000000" w:themeColor="text1"/>
          <w:sz w:val="26"/>
          <w:szCs w:val="26"/>
          <w:lang w:val="pt-BR"/>
        </w:rPr>
        <w:t xml:space="preserve"> Ngày cấp:</w:t>
      </w:r>
      <w:r w:rsidR="002B7911" w:rsidRPr="3180535C">
        <w:rPr>
          <w:color w:val="000000" w:themeColor="text1"/>
          <w:sz w:val="26"/>
          <w:szCs w:val="26"/>
          <w:lang w:val="pt-BR"/>
        </w:rPr>
        <w:t xml:space="preserve"> </w:t>
      </w:r>
      <w:r w:rsidR="003A5859" w:rsidRPr="3180535C">
        <w:rPr>
          <w:color w:val="000000" w:themeColor="text1"/>
          <w:sz w:val="26"/>
          <w:szCs w:val="26"/>
          <w:lang w:val="pt-BR"/>
        </w:rPr>
        <w:t>11</w:t>
      </w:r>
      <w:r w:rsidR="002B7911" w:rsidRPr="3180535C">
        <w:rPr>
          <w:color w:val="000000" w:themeColor="text1"/>
          <w:sz w:val="26"/>
          <w:szCs w:val="26"/>
          <w:lang w:val="pt-BR"/>
        </w:rPr>
        <w:t>/</w:t>
      </w:r>
      <w:r w:rsidR="003A5859" w:rsidRPr="3180535C">
        <w:rPr>
          <w:color w:val="000000" w:themeColor="text1"/>
          <w:sz w:val="26"/>
          <w:szCs w:val="26"/>
          <w:lang w:val="pt-BR"/>
        </w:rPr>
        <w:t>06</w:t>
      </w:r>
      <w:r w:rsidR="002B7911" w:rsidRPr="3180535C">
        <w:rPr>
          <w:color w:val="000000" w:themeColor="text1"/>
          <w:sz w:val="26"/>
          <w:szCs w:val="26"/>
          <w:lang w:val="pt-BR"/>
        </w:rPr>
        <w:t>/2015</w:t>
      </w:r>
      <w:r w:rsidR="00565FC7" w:rsidRPr="3180535C">
        <w:rPr>
          <w:color w:val="000000" w:themeColor="text1"/>
          <w:sz w:val="26"/>
          <w:szCs w:val="26"/>
          <w:lang w:val="pt-BR"/>
        </w:rPr>
        <w:t xml:space="preserve">          </w:t>
      </w:r>
      <w:r w:rsidRPr="3180535C">
        <w:rPr>
          <w:color w:val="000000" w:themeColor="text1"/>
          <w:sz w:val="26"/>
          <w:szCs w:val="26"/>
          <w:lang w:val="pt-BR"/>
        </w:rPr>
        <w:t xml:space="preserve"> Nơi cấp:</w:t>
      </w:r>
      <w:r w:rsidR="002B7911" w:rsidRPr="3180535C">
        <w:rPr>
          <w:color w:val="000000" w:themeColor="text1"/>
          <w:sz w:val="26"/>
          <w:szCs w:val="26"/>
          <w:lang w:val="pt-BR"/>
        </w:rPr>
        <w:t xml:space="preserve"> </w:t>
      </w:r>
      <w:r w:rsidR="003A5859" w:rsidRPr="3180535C">
        <w:rPr>
          <w:color w:val="000000" w:themeColor="text1"/>
          <w:sz w:val="26"/>
          <w:szCs w:val="26"/>
          <w:lang w:val="vi-VN"/>
        </w:rPr>
        <w:t>Bình Dương</w:t>
      </w:r>
    </w:p>
    <w:p w14:paraId="06BE3869" w14:textId="3DE7B2BF" w:rsidR="00C7030B" w:rsidRPr="00565FC7" w:rsidRDefault="00C7030B" w:rsidP="003557AB">
      <w:pPr>
        <w:tabs>
          <w:tab w:val="left" w:leader="dot" w:pos="5760"/>
        </w:tabs>
        <w:spacing w:before="120" w:after="120" w:line="360" w:lineRule="auto"/>
        <w:ind w:firstLine="431"/>
        <w:rPr>
          <w:color w:val="000000"/>
          <w:sz w:val="26"/>
          <w:szCs w:val="26"/>
          <w:lang w:val="pt-BR"/>
        </w:rPr>
      </w:pPr>
      <w:r w:rsidRPr="3180535C">
        <w:rPr>
          <w:rStyle w:val="MediumGrid11"/>
          <w:color w:val="000000" w:themeColor="text1"/>
          <w:sz w:val="26"/>
          <w:szCs w:val="26"/>
          <w:lang w:val="pt-BR"/>
        </w:rPr>
        <w:t xml:space="preserve">Mã số sinh viên:  </w:t>
      </w:r>
      <w:r w:rsidR="003A5859" w:rsidRPr="3180535C">
        <w:rPr>
          <w:rStyle w:val="MediumGrid11"/>
          <w:color w:val="000000" w:themeColor="text1"/>
          <w:sz w:val="26"/>
          <w:szCs w:val="26"/>
          <w:lang w:val="pt-BR"/>
        </w:rPr>
        <w:t>18521218</w:t>
      </w:r>
      <w:r w:rsidRPr="3180535C">
        <w:rPr>
          <w:rStyle w:val="MediumGrid11"/>
          <w:color w:val="000000" w:themeColor="text1"/>
          <w:sz w:val="26"/>
          <w:szCs w:val="26"/>
          <w:lang w:val="pt-BR"/>
        </w:rPr>
        <w:t>.</w:t>
      </w:r>
    </w:p>
    <w:p w14:paraId="4A86D781" w14:textId="6CC9195D" w:rsidR="00C7030B" w:rsidRPr="00565FC7" w:rsidRDefault="00C7030B" w:rsidP="003557AB">
      <w:pPr>
        <w:tabs>
          <w:tab w:val="left" w:leader="dot" w:pos="5760"/>
        </w:tabs>
        <w:spacing w:before="120" w:after="120" w:line="360" w:lineRule="auto"/>
        <w:ind w:firstLine="431"/>
        <w:rPr>
          <w:color w:val="000000"/>
          <w:sz w:val="26"/>
          <w:szCs w:val="26"/>
          <w:lang w:val="pt-BR"/>
        </w:rPr>
      </w:pPr>
      <w:r w:rsidRPr="3180535C">
        <w:rPr>
          <w:color w:val="000000" w:themeColor="text1"/>
          <w:sz w:val="26"/>
          <w:szCs w:val="26"/>
          <w:lang w:val="pt-BR"/>
        </w:rPr>
        <w:lastRenderedPageBreak/>
        <w:t xml:space="preserve">Số điện thoại liên lạc: </w:t>
      </w:r>
      <w:r w:rsidR="002D4B50" w:rsidRPr="3180535C">
        <w:rPr>
          <w:color w:val="000000" w:themeColor="text1"/>
          <w:sz w:val="26"/>
          <w:szCs w:val="26"/>
          <w:lang w:val="pt-BR"/>
        </w:rPr>
        <w:t>0327004473</w:t>
      </w:r>
      <w:r w:rsidRPr="3180535C">
        <w:rPr>
          <w:rStyle w:val="MediumGrid11"/>
          <w:color w:val="000000" w:themeColor="text1"/>
          <w:sz w:val="26"/>
          <w:szCs w:val="26"/>
          <w:lang w:val="pt-BR"/>
        </w:rPr>
        <w:t>.</w:t>
      </w:r>
    </w:p>
    <w:p w14:paraId="32065505" w14:textId="4EE19EFF" w:rsidR="00C7030B" w:rsidRPr="00565FC7" w:rsidRDefault="00C7030B" w:rsidP="003557AB">
      <w:pPr>
        <w:tabs>
          <w:tab w:val="left" w:leader="dot" w:pos="5760"/>
        </w:tabs>
        <w:spacing w:before="120" w:after="120" w:line="360" w:lineRule="auto"/>
        <w:ind w:firstLine="431"/>
        <w:rPr>
          <w:color w:val="000000"/>
          <w:sz w:val="26"/>
          <w:szCs w:val="26"/>
          <w:lang w:val="pt-BR"/>
        </w:rPr>
      </w:pPr>
      <w:r w:rsidRPr="3180535C">
        <w:rPr>
          <w:color w:val="000000" w:themeColor="text1"/>
          <w:sz w:val="26"/>
          <w:szCs w:val="26"/>
          <w:lang w:val="pt-BR"/>
        </w:rPr>
        <w:t xml:space="preserve">Đơn vị: </w:t>
      </w:r>
      <w:r w:rsidR="002B7911" w:rsidRPr="3180535C">
        <w:rPr>
          <w:color w:val="000000" w:themeColor="text1"/>
          <w:sz w:val="26"/>
          <w:szCs w:val="26"/>
          <w:lang w:val="pt-BR"/>
        </w:rPr>
        <w:t>Khoa Khoa học và Kỹ thuật Thông tin</w:t>
      </w:r>
      <w:r w:rsidRPr="3180535C">
        <w:rPr>
          <w:rStyle w:val="MediumGrid11"/>
          <w:color w:val="000000" w:themeColor="text1"/>
          <w:sz w:val="26"/>
          <w:szCs w:val="26"/>
          <w:lang w:val="pt-BR"/>
        </w:rPr>
        <w:t>.</w:t>
      </w:r>
    </w:p>
    <w:p w14:paraId="37F85C89" w14:textId="107EA6D9" w:rsidR="00566471" w:rsidRPr="00B76D40" w:rsidRDefault="00376842" w:rsidP="003557AB">
      <w:pPr>
        <w:pStyle w:val="Heading2"/>
        <w:framePr w:w="0" w:wrap="auto" w:vAnchor="margin" w:hAnchor="text" w:xAlign="left" w:yAlign="inline"/>
        <w:spacing w:line="360" w:lineRule="auto"/>
        <w:ind w:right="0"/>
        <w:jc w:val="left"/>
        <w:rPr>
          <w:rFonts w:ascii="Times New Roman" w:hAnsi="Times New Roman"/>
          <w:i w:val="0"/>
          <w:color w:val="0000FF"/>
          <w:sz w:val="26"/>
          <w:szCs w:val="26"/>
          <w:lang w:val="de-DE"/>
        </w:rPr>
      </w:pPr>
      <w:bookmarkStart w:id="6" w:name="_Toc413248946"/>
      <w:r>
        <w:rPr>
          <w:rFonts w:ascii="Times New Roman" w:hAnsi="Times New Roman"/>
          <w:i w:val="0"/>
          <w:color w:val="0000FF"/>
          <w:sz w:val="26"/>
          <w:szCs w:val="26"/>
          <w:lang w:val="de-DE"/>
        </w:rPr>
        <w:t>A6</w:t>
      </w:r>
      <w:r w:rsidR="001770E7" w:rsidRPr="00B76D40">
        <w:rPr>
          <w:rFonts w:ascii="Times New Roman" w:hAnsi="Times New Roman"/>
          <w:i w:val="0"/>
          <w:color w:val="0000FF"/>
          <w:sz w:val="26"/>
          <w:szCs w:val="26"/>
          <w:lang w:val="de-DE"/>
        </w:rPr>
        <w:t xml:space="preserve">. </w:t>
      </w:r>
      <w:r w:rsidR="00A0216A" w:rsidRPr="00B76D40">
        <w:rPr>
          <w:rFonts w:ascii="Times New Roman" w:hAnsi="Times New Roman"/>
          <w:i w:val="0"/>
          <w:color w:val="0000FF"/>
          <w:sz w:val="26"/>
          <w:szCs w:val="26"/>
          <w:lang w:val="de-DE"/>
        </w:rPr>
        <w:t>Nhân lực</w:t>
      </w:r>
      <w:r w:rsidR="006A194B" w:rsidRPr="00B76D40">
        <w:rPr>
          <w:rFonts w:ascii="Times New Roman" w:hAnsi="Times New Roman"/>
          <w:i w:val="0"/>
          <w:color w:val="0000FF"/>
          <w:sz w:val="26"/>
          <w:szCs w:val="26"/>
          <w:lang w:val="de-DE"/>
        </w:rPr>
        <w:t xml:space="preserve"> </w:t>
      </w:r>
      <w:r w:rsidR="00A0216A" w:rsidRPr="00B76D40">
        <w:rPr>
          <w:rFonts w:ascii="Times New Roman" w:hAnsi="Times New Roman"/>
          <w:i w:val="0"/>
          <w:color w:val="0000FF"/>
          <w:sz w:val="26"/>
          <w:szCs w:val="26"/>
          <w:lang w:val="de-DE"/>
        </w:rPr>
        <w:t>nghiên cứu</w:t>
      </w:r>
      <w:bookmarkEnd w:id="6"/>
      <w:r w:rsidR="00C7030B">
        <w:rPr>
          <w:rFonts w:ascii="Times New Roman" w:hAnsi="Times New Roman"/>
          <w:i w:val="0"/>
          <w:color w:val="0000FF"/>
          <w:sz w:val="26"/>
          <w:szCs w:val="26"/>
          <w:lang w:val="de-DE"/>
        </w:rPr>
        <w:t xml:space="preserve"> </w:t>
      </w:r>
    </w:p>
    <w:p w14:paraId="4E02C4B1" w14:textId="77777777" w:rsidR="00FA16DD" w:rsidRPr="00FA16DD" w:rsidRDefault="00FA16DD" w:rsidP="003557AB">
      <w:pPr>
        <w:widowControl w:val="0"/>
        <w:spacing w:line="360" w:lineRule="auto"/>
        <w:jc w:val="both"/>
        <w:rPr>
          <w:i/>
          <w:iCs/>
          <w:spacing w:val="-4"/>
          <w:sz w:val="8"/>
          <w:szCs w:val="8"/>
          <w:lang w:val="pt-BR"/>
        </w:rPr>
      </w:pPr>
    </w:p>
    <w:tbl>
      <w:tblPr>
        <w:tblStyle w:val="TableGrid1"/>
        <w:tblW w:w="9355" w:type="dxa"/>
        <w:tblLook w:val="04A0" w:firstRow="1" w:lastRow="0" w:firstColumn="1" w:lastColumn="0" w:noHBand="0" w:noVBand="1"/>
      </w:tblPr>
      <w:tblGrid>
        <w:gridCol w:w="518"/>
        <w:gridCol w:w="3026"/>
        <w:gridCol w:w="3402"/>
        <w:gridCol w:w="2409"/>
      </w:tblGrid>
      <w:tr w:rsidR="00803FC2" w:rsidRPr="00BC7FF8" w14:paraId="5971C48F" w14:textId="77777777" w:rsidTr="008D247C">
        <w:tc>
          <w:tcPr>
            <w:tcW w:w="518" w:type="dxa"/>
          </w:tcPr>
          <w:p w14:paraId="5B409ABB" w14:textId="77777777" w:rsidR="00803FC2" w:rsidRPr="00D148DD" w:rsidRDefault="00803FC2" w:rsidP="003557AB">
            <w:pPr>
              <w:widowControl w:val="0"/>
              <w:autoSpaceDE w:val="0"/>
              <w:autoSpaceDN w:val="0"/>
              <w:spacing w:line="360" w:lineRule="auto"/>
              <w:jc w:val="center"/>
              <w:rPr>
                <w:rFonts w:eastAsia="Times New Roman"/>
                <w:b/>
                <w:bCs/>
                <w:color w:val="000000"/>
                <w:sz w:val="22"/>
                <w:szCs w:val="22"/>
              </w:rPr>
            </w:pPr>
            <w:r w:rsidRPr="3180535C">
              <w:rPr>
                <w:rFonts w:eastAsia="Times New Roman"/>
                <w:b/>
                <w:bCs/>
                <w:color w:val="000000" w:themeColor="text1"/>
                <w:sz w:val="22"/>
                <w:szCs w:val="22"/>
              </w:rPr>
              <w:t>TT</w:t>
            </w:r>
          </w:p>
        </w:tc>
        <w:tc>
          <w:tcPr>
            <w:tcW w:w="3026" w:type="dxa"/>
          </w:tcPr>
          <w:p w14:paraId="587CEF5E" w14:textId="77777777" w:rsidR="00803FC2" w:rsidRPr="00D148DD" w:rsidRDefault="00370F2E" w:rsidP="003557AB">
            <w:pPr>
              <w:widowControl w:val="0"/>
              <w:autoSpaceDE w:val="0"/>
              <w:autoSpaceDN w:val="0"/>
              <w:spacing w:line="360" w:lineRule="auto"/>
              <w:jc w:val="center"/>
              <w:rPr>
                <w:rFonts w:eastAsia="Times New Roman"/>
                <w:b/>
                <w:bCs/>
                <w:color w:val="000000"/>
                <w:sz w:val="22"/>
                <w:szCs w:val="22"/>
              </w:rPr>
            </w:pPr>
            <w:r w:rsidRPr="3180535C">
              <w:rPr>
                <w:rFonts w:eastAsia="Times New Roman"/>
                <w:b/>
                <w:bCs/>
                <w:color w:val="000000"/>
                <w:position w:val="-20"/>
                <w:sz w:val="22"/>
                <w:szCs w:val="22"/>
                <w:lang w:val="de-DE"/>
              </w:rPr>
              <w:t xml:space="preserve">Họ </w:t>
            </w:r>
            <w:r w:rsidR="00803FC2" w:rsidRPr="3180535C">
              <w:rPr>
                <w:rFonts w:eastAsia="Times New Roman"/>
                <w:b/>
                <w:bCs/>
                <w:color w:val="000000"/>
                <w:position w:val="-20"/>
                <w:sz w:val="22"/>
                <w:szCs w:val="22"/>
                <w:lang w:val="de-DE"/>
              </w:rPr>
              <w:t>tên</w:t>
            </w:r>
            <w:r w:rsidR="00CF4999" w:rsidRPr="3180535C">
              <w:rPr>
                <w:rFonts w:eastAsia="Times New Roman"/>
                <w:b/>
                <w:bCs/>
                <w:color w:val="000000"/>
                <w:position w:val="-20"/>
                <w:sz w:val="22"/>
                <w:szCs w:val="22"/>
                <w:lang w:val="de-DE"/>
              </w:rPr>
              <w:t xml:space="preserve"> </w:t>
            </w:r>
          </w:p>
        </w:tc>
        <w:tc>
          <w:tcPr>
            <w:tcW w:w="3402" w:type="dxa"/>
          </w:tcPr>
          <w:p w14:paraId="4BF7D784" w14:textId="77777777" w:rsidR="00803FC2" w:rsidRPr="00D148DD" w:rsidRDefault="00C7030B" w:rsidP="003557AB">
            <w:pPr>
              <w:widowControl w:val="0"/>
              <w:autoSpaceDE w:val="0"/>
              <w:autoSpaceDN w:val="0"/>
              <w:spacing w:line="360" w:lineRule="auto"/>
              <w:jc w:val="center"/>
              <w:rPr>
                <w:rFonts w:eastAsia="Times New Roman"/>
                <w:b/>
                <w:bCs/>
                <w:color w:val="000000"/>
                <w:sz w:val="22"/>
                <w:szCs w:val="22"/>
              </w:rPr>
            </w:pPr>
            <w:r w:rsidRPr="3180535C">
              <w:rPr>
                <w:rFonts w:eastAsia="Times New Roman"/>
                <w:b/>
                <w:bCs/>
                <w:color w:val="000000"/>
                <w:position w:val="-20"/>
                <w:sz w:val="22"/>
                <w:szCs w:val="22"/>
                <w:lang w:val="de-DE"/>
              </w:rPr>
              <w:t>MSSV</w:t>
            </w:r>
          </w:p>
        </w:tc>
        <w:tc>
          <w:tcPr>
            <w:tcW w:w="2409" w:type="dxa"/>
          </w:tcPr>
          <w:p w14:paraId="7E13D225" w14:textId="77777777" w:rsidR="00803FC2" w:rsidRPr="00D148DD" w:rsidRDefault="00C7030B" w:rsidP="003557AB">
            <w:pPr>
              <w:widowControl w:val="0"/>
              <w:autoSpaceDE w:val="0"/>
              <w:autoSpaceDN w:val="0"/>
              <w:spacing w:line="360" w:lineRule="auto"/>
              <w:jc w:val="center"/>
              <w:rPr>
                <w:rFonts w:eastAsia="Times New Roman"/>
                <w:color w:val="000000"/>
                <w:position w:val="-20"/>
                <w:lang w:val="vi-VN"/>
              </w:rPr>
            </w:pPr>
            <w:r w:rsidRPr="3180535C">
              <w:rPr>
                <w:rFonts w:eastAsia="Times New Roman"/>
                <w:b/>
                <w:bCs/>
                <w:color w:val="000000" w:themeColor="text1"/>
                <w:sz w:val="22"/>
                <w:szCs w:val="22"/>
              </w:rPr>
              <w:t>Khoa/ Bộ Môn</w:t>
            </w:r>
          </w:p>
        </w:tc>
      </w:tr>
      <w:tr w:rsidR="00803FC2" w14:paraId="47E3FF3D" w14:textId="77777777" w:rsidTr="008D247C">
        <w:tc>
          <w:tcPr>
            <w:tcW w:w="518" w:type="dxa"/>
          </w:tcPr>
          <w:p w14:paraId="7C8E8A2C" w14:textId="77777777" w:rsidR="00803FC2" w:rsidRPr="00782885" w:rsidRDefault="00803FC2" w:rsidP="003557AB">
            <w:pPr>
              <w:widowControl w:val="0"/>
              <w:autoSpaceDE w:val="0"/>
              <w:autoSpaceDN w:val="0"/>
              <w:spacing w:before="40" w:after="40" w:line="360" w:lineRule="auto"/>
              <w:jc w:val="center"/>
              <w:rPr>
                <w:rFonts w:eastAsia="Times New Roman"/>
                <w:sz w:val="24"/>
                <w:szCs w:val="24"/>
              </w:rPr>
            </w:pPr>
            <w:r w:rsidRPr="3180535C">
              <w:rPr>
                <w:rFonts w:eastAsia="Times New Roman"/>
                <w:sz w:val="24"/>
                <w:szCs w:val="24"/>
              </w:rPr>
              <w:t>1</w:t>
            </w:r>
          </w:p>
        </w:tc>
        <w:tc>
          <w:tcPr>
            <w:tcW w:w="3026" w:type="dxa"/>
          </w:tcPr>
          <w:p w14:paraId="0357AD3A" w14:textId="01128C04" w:rsidR="00803FC2" w:rsidRPr="003A5859" w:rsidRDefault="003A5859" w:rsidP="003557AB">
            <w:pPr>
              <w:widowControl w:val="0"/>
              <w:autoSpaceDE w:val="0"/>
              <w:autoSpaceDN w:val="0"/>
              <w:spacing w:before="40" w:after="40" w:line="360" w:lineRule="auto"/>
              <w:jc w:val="center"/>
              <w:rPr>
                <w:rFonts w:eastAsia="Times New Roman"/>
                <w:sz w:val="24"/>
                <w:szCs w:val="24"/>
                <w:lang w:val="vi-VN"/>
              </w:rPr>
            </w:pPr>
            <w:r w:rsidRPr="3180535C">
              <w:rPr>
                <w:rFonts w:eastAsia="Times New Roman"/>
                <w:sz w:val="24"/>
                <w:szCs w:val="24"/>
              </w:rPr>
              <w:t>Nguyễn</w:t>
            </w:r>
            <w:r w:rsidRPr="3180535C">
              <w:rPr>
                <w:rFonts w:eastAsia="Times New Roman"/>
                <w:sz w:val="24"/>
                <w:szCs w:val="24"/>
                <w:lang w:val="vi-VN"/>
              </w:rPr>
              <w:t xml:space="preserve"> Thị Hồng Nhung</w:t>
            </w:r>
          </w:p>
        </w:tc>
        <w:tc>
          <w:tcPr>
            <w:tcW w:w="3402" w:type="dxa"/>
          </w:tcPr>
          <w:p w14:paraId="559D4BA2" w14:textId="52A72059" w:rsidR="00803FC2" w:rsidRPr="00782885" w:rsidRDefault="003A5859" w:rsidP="003557AB">
            <w:pPr>
              <w:widowControl w:val="0"/>
              <w:autoSpaceDE w:val="0"/>
              <w:autoSpaceDN w:val="0"/>
              <w:spacing w:before="40" w:after="40" w:line="360" w:lineRule="auto"/>
              <w:jc w:val="center"/>
              <w:rPr>
                <w:rFonts w:eastAsia="Times New Roman"/>
                <w:sz w:val="24"/>
                <w:szCs w:val="24"/>
              </w:rPr>
            </w:pPr>
            <w:r w:rsidRPr="3180535C">
              <w:rPr>
                <w:rFonts w:eastAsia="Times New Roman"/>
                <w:sz w:val="24"/>
                <w:szCs w:val="24"/>
              </w:rPr>
              <w:t>18521218</w:t>
            </w:r>
          </w:p>
        </w:tc>
        <w:tc>
          <w:tcPr>
            <w:tcW w:w="2409" w:type="dxa"/>
          </w:tcPr>
          <w:p w14:paraId="0E6B5D39" w14:textId="77777777" w:rsidR="00803FC2" w:rsidRPr="00B7672E" w:rsidRDefault="00B7672E" w:rsidP="003557AB">
            <w:pPr>
              <w:widowControl w:val="0"/>
              <w:autoSpaceDE w:val="0"/>
              <w:autoSpaceDN w:val="0"/>
              <w:spacing w:before="40" w:after="40" w:line="360" w:lineRule="auto"/>
              <w:jc w:val="center"/>
              <w:rPr>
                <w:rFonts w:eastAsia="Times New Roman"/>
                <w:sz w:val="24"/>
                <w:szCs w:val="24"/>
              </w:rPr>
            </w:pPr>
            <w:r w:rsidRPr="3180535C">
              <w:rPr>
                <w:rFonts w:eastAsia="Times New Roman"/>
                <w:sz w:val="24"/>
                <w:szCs w:val="24"/>
              </w:rPr>
              <w:t>Khoa KH&amp;KTTT</w:t>
            </w:r>
          </w:p>
        </w:tc>
      </w:tr>
      <w:tr w:rsidR="00803FC2" w14:paraId="37576B6F" w14:textId="77777777" w:rsidTr="008D247C">
        <w:tc>
          <w:tcPr>
            <w:tcW w:w="518" w:type="dxa"/>
          </w:tcPr>
          <w:p w14:paraId="10C3B575" w14:textId="77777777" w:rsidR="00803FC2" w:rsidRPr="00782885" w:rsidRDefault="00803FC2" w:rsidP="003557AB">
            <w:pPr>
              <w:widowControl w:val="0"/>
              <w:autoSpaceDE w:val="0"/>
              <w:autoSpaceDN w:val="0"/>
              <w:spacing w:before="40" w:after="40" w:line="360" w:lineRule="auto"/>
              <w:jc w:val="center"/>
              <w:rPr>
                <w:rFonts w:eastAsia="Times New Roman"/>
                <w:sz w:val="24"/>
                <w:szCs w:val="24"/>
              </w:rPr>
            </w:pPr>
            <w:r w:rsidRPr="3180535C">
              <w:rPr>
                <w:rFonts w:eastAsia="Times New Roman"/>
                <w:sz w:val="24"/>
                <w:szCs w:val="24"/>
              </w:rPr>
              <w:t>2</w:t>
            </w:r>
          </w:p>
        </w:tc>
        <w:tc>
          <w:tcPr>
            <w:tcW w:w="3026" w:type="dxa"/>
          </w:tcPr>
          <w:p w14:paraId="3F150B5E" w14:textId="71B9E1F2" w:rsidR="00803FC2" w:rsidRPr="003A5859" w:rsidRDefault="003A5859" w:rsidP="003557AB">
            <w:pPr>
              <w:widowControl w:val="0"/>
              <w:autoSpaceDE w:val="0"/>
              <w:autoSpaceDN w:val="0"/>
              <w:spacing w:before="40" w:after="40" w:line="360" w:lineRule="auto"/>
              <w:jc w:val="center"/>
              <w:rPr>
                <w:rFonts w:eastAsia="Times New Roman"/>
                <w:sz w:val="24"/>
                <w:szCs w:val="24"/>
                <w:lang w:val="vi-VN"/>
              </w:rPr>
            </w:pPr>
            <w:r w:rsidRPr="3180535C">
              <w:rPr>
                <w:rFonts w:eastAsia="Times New Roman"/>
                <w:sz w:val="24"/>
                <w:szCs w:val="24"/>
              </w:rPr>
              <w:t>Hà</w:t>
            </w:r>
            <w:r w:rsidRPr="3180535C">
              <w:rPr>
                <w:rFonts w:eastAsia="Times New Roman"/>
                <w:sz w:val="24"/>
                <w:szCs w:val="24"/>
                <w:lang w:val="vi-VN"/>
              </w:rPr>
              <w:t xml:space="preserve"> Phan Diệu Phương</w:t>
            </w:r>
          </w:p>
        </w:tc>
        <w:tc>
          <w:tcPr>
            <w:tcW w:w="3402" w:type="dxa"/>
          </w:tcPr>
          <w:p w14:paraId="2561E207" w14:textId="600FC5C7" w:rsidR="00803FC2" w:rsidRPr="00782885" w:rsidRDefault="003A5859" w:rsidP="003557AB">
            <w:pPr>
              <w:widowControl w:val="0"/>
              <w:autoSpaceDE w:val="0"/>
              <w:autoSpaceDN w:val="0"/>
              <w:spacing w:before="40" w:after="40" w:line="360" w:lineRule="auto"/>
              <w:jc w:val="center"/>
              <w:rPr>
                <w:rFonts w:eastAsia="Times New Roman"/>
                <w:sz w:val="24"/>
                <w:szCs w:val="24"/>
              </w:rPr>
            </w:pPr>
            <w:r w:rsidRPr="3180535C">
              <w:rPr>
                <w:rFonts w:eastAsia="Times New Roman"/>
                <w:sz w:val="24"/>
                <w:szCs w:val="24"/>
              </w:rPr>
              <w:t>185212</w:t>
            </w:r>
            <w:r w:rsidR="006B3440" w:rsidRPr="3180535C">
              <w:rPr>
                <w:rFonts w:eastAsia="Times New Roman"/>
                <w:sz w:val="24"/>
                <w:szCs w:val="24"/>
                <w:lang w:val="vi-VN"/>
              </w:rPr>
              <w:t>6</w:t>
            </w:r>
            <w:r w:rsidRPr="3180535C">
              <w:rPr>
                <w:rFonts w:eastAsia="Times New Roman"/>
                <w:sz w:val="24"/>
                <w:szCs w:val="24"/>
              </w:rPr>
              <w:t>8</w:t>
            </w:r>
          </w:p>
        </w:tc>
        <w:tc>
          <w:tcPr>
            <w:tcW w:w="2409" w:type="dxa"/>
          </w:tcPr>
          <w:p w14:paraId="3728E7F5" w14:textId="77777777" w:rsidR="00803FC2" w:rsidRPr="00782885" w:rsidRDefault="00B7672E" w:rsidP="003557AB">
            <w:pPr>
              <w:widowControl w:val="0"/>
              <w:autoSpaceDE w:val="0"/>
              <w:autoSpaceDN w:val="0"/>
              <w:spacing w:before="40" w:after="40" w:line="360" w:lineRule="auto"/>
              <w:jc w:val="center"/>
              <w:rPr>
                <w:rFonts w:eastAsia="Times New Roman"/>
                <w:sz w:val="24"/>
                <w:szCs w:val="24"/>
              </w:rPr>
            </w:pPr>
            <w:r w:rsidRPr="3180535C">
              <w:rPr>
                <w:rFonts w:eastAsia="Times New Roman"/>
                <w:sz w:val="24"/>
                <w:szCs w:val="24"/>
              </w:rPr>
              <w:t>Khoa KH&amp;KTTT</w:t>
            </w:r>
          </w:p>
        </w:tc>
      </w:tr>
    </w:tbl>
    <w:p w14:paraId="2FC15B77" w14:textId="77777777" w:rsidR="0019298D" w:rsidRPr="00FA16DD" w:rsidRDefault="0019298D" w:rsidP="003557AB">
      <w:pPr>
        <w:widowControl w:val="0"/>
        <w:spacing w:line="360" w:lineRule="auto"/>
        <w:jc w:val="both"/>
        <w:rPr>
          <w:sz w:val="14"/>
          <w:szCs w:val="14"/>
        </w:rPr>
      </w:pPr>
    </w:p>
    <w:p w14:paraId="2462CA6A" w14:textId="60FDFBBA" w:rsidR="00C7030B" w:rsidRPr="002F31B3" w:rsidRDefault="001A7414" w:rsidP="002F31B3">
      <w:pPr>
        <w:pStyle w:val="Heading1"/>
        <w:numPr>
          <w:ilvl w:val="0"/>
          <w:numId w:val="9"/>
        </w:numPr>
        <w:spacing w:line="360" w:lineRule="auto"/>
        <w:ind w:left="448" w:hanging="448"/>
        <w:rPr>
          <w:rFonts w:ascii="Times New Roman" w:hAnsi="Times New Roman"/>
          <w:sz w:val="26"/>
          <w:szCs w:val="26"/>
        </w:rPr>
      </w:pPr>
      <w:bookmarkStart w:id="7" w:name="_Toc413248947"/>
      <w:r w:rsidRPr="00AE4E81">
        <w:rPr>
          <w:rFonts w:ascii="Times New Roman" w:hAnsi="Times New Roman"/>
          <w:sz w:val="26"/>
          <w:szCs w:val="26"/>
        </w:rPr>
        <w:t>MÔ TẢ NGHIÊN CỨU</w:t>
      </w:r>
      <w:bookmarkStart w:id="8" w:name="_Toc282609075"/>
      <w:bookmarkStart w:id="9" w:name="_Toc413248948"/>
      <w:bookmarkStart w:id="10" w:name="_Toc282609072"/>
      <w:bookmarkEnd w:id="7"/>
    </w:p>
    <w:p w14:paraId="7CFC143A" w14:textId="77777777" w:rsidR="00AE4E81" w:rsidRPr="002D224E" w:rsidRDefault="00A01313" w:rsidP="003557AB">
      <w:pPr>
        <w:pStyle w:val="Heading2"/>
        <w:framePr w:w="0" w:wrap="auto" w:vAnchor="margin" w:hAnchor="text" w:xAlign="left" w:yAlign="inline"/>
        <w:spacing w:line="360" w:lineRule="auto"/>
        <w:ind w:right="0"/>
        <w:jc w:val="left"/>
        <w:rPr>
          <w:rFonts w:ascii="Times New Roman" w:hAnsi="Times New Roman"/>
          <w:spacing w:val="-4"/>
          <w:sz w:val="26"/>
          <w:szCs w:val="26"/>
        </w:rPr>
      </w:pPr>
      <w:r w:rsidRPr="0062581B">
        <w:rPr>
          <w:rFonts w:ascii="Times New Roman" w:hAnsi="Times New Roman"/>
          <w:i w:val="0"/>
          <w:color w:val="0000FF"/>
          <w:sz w:val="26"/>
          <w:szCs w:val="26"/>
        </w:rPr>
        <w:t>B1</w:t>
      </w:r>
      <w:r w:rsidR="00FA16DD" w:rsidRPr="0062581B">
        <w:rPr>
          <w:rFonts w:ascii="Times New Roman" w:hAnsi="Times New Roman"/>
          <w:i w:val="0"/>
          <w:color w:val="0000FF"/>
          <w:sz w:val="26"/>
          <w:szCs w:val="26"/>
        </w:rPr>
        <w:t xml:space="preserve">. </w:t>
      </w:r>
      <w:bookmarkEnd w:id="8"/>
      <w:bookmarkEnd w:id="9"/>
      <w:r w:rsidR="00C7030B">
        <w:rPr>
          <w:rFonts w:ascii="Times New Roman" w:hAnsi="Times New Roman"/>
          <w:i w:val="0"/>
          <w:color w:val="0000FF"/>
          <w:sz w:val="26"/>
          <w:szCs w:val="26"/>
        </w:rPr>
        <w:t>Giới thiệu về đề tài</w:t>
      </w:r>
    </w:p>
    <w:p w14:paraId="6DA0FF76" w14:textId="77777777" w:rsidR="00C7030B" w:rsidRPr="00B7672E" w:rsidRDefault="00C7030B" w:rsidP="003557AB">
      <w:pPr>
        <w:spacing w:line="360" w:lineRule="auto"/>
        <w:rPr>
          <w:i/>
          <w:iCs/>
          <w:sz w:val="22"/>
          <w:szCs w:val="22"/>
        </w:rPr>
      </w:pPr>
      <w:bookmarkStart w:id="11" w:name="_Toc413248949"/>
      <w:r w:rsidRPr="3180535C">
        <w:rPr>
          <w:i/>
          <w:iCs/>
          <w:sz w:val="22"/>
          <w:szCs w:val="22"/>
        </w:rPr>
        <w:t>(Ghi các ý về tổng quan tình hình nghiên cứu liên quan đến đề tài, lí do thực hiện đề tài, các thách thức)</w:t>
      </w:r>
    </w:p>
    <w:p w14:paraId="54753E96" w14:textId="5FCFB4ED" w:rsidR="008A5B56" w:rsidRPr="00C00C5A" w:rsidRDefault="00B7672E" w:rsidP="003557AB">
      <w:pPr>
        <w:pStyle w:val="Heading3"/>
        <w:spacing w:before="120" w:after="120" w:line="360" w:lineRule="auto"/>
        <w:ind w:left="720" w:hanging="720"/>
        <w:rPr>
          <w:rFonts w:ascii="Times New Roman" w:hAnsi="Times New Roman"/>
          <w:lang w:val="vi-VN"/>
        </w:rPr>
      </w:pPr>
      <w:r w:rsidRPr="3180535C">
        <w:rPr>
          <w:rFonts w:ascii="Times New Roman" w:hAnsi="Times New Roman"/>
          <w:lang w:val="vi-VN"/>
        </w:rPr>
        <w:t>B1.1. Lý do chọn đề tài</w:t>
      </w:r>
      <w:bookmarkStart w:id="12" w:name="_Hlk22421679"/>
    </w:p>
    <w:bookmarkEnd w:id="12"/>
    <w:p w14:paraId="73475082" w14:textId="1B4C5AA0" w:rsidR="00206964" w:rsidRPr="00E754E8" w:rsidRDefault="00A4775C" w:rsidP="00517356">
      <w:pPr>
        <w:spacing w:line="360" w:lineRule="auto"/>
        <w:ind w:firstLine="720"/>
        <w:jc w:val="both"/>
        <w:rPr>
          <w:sz w:val="26"/>
          <w:szCs w:val="26"/>
          <w:lang w:val="vi-VN"/>
        </w:rPr>
      </w:pPr>
      <w:r w:rsidRPr="00E754E8">
        <w:rPr>
          <w:sz w:val="26"/>
          <w:szCs w:val="26"/>
          <w:lang w:val="vi-VN"/>
        </w:rPr>
        <w:t xml:space="preserve">Question Answering System </w:t>
      </w:r>
      <w:r w:rsidR="00930963" w:rsidRPr="00E754E8">
        <w:rPr>
          <w:sz w:val="26"/>
          <w:szCs w:val="26"/>
          <w:lang w:val="vi-VN"/>
        </w:rPr>
        <w:t xml:space="preserve">(Tạm dịch: “Hệ thống trả lời câu hỏi”) </w:t>
      </w:r>
      <w:r w:rsidR="00A17A45" w:rsidRPr="00E754E8">
        <w:rPr>
          <w:sz w:val="26"/>
          <w:szCs w:val="26"/>
          <w:lang w:val="vi-VN"/>
        </w:rPr>
        <w:t>đ</w:t>
      </w:r>
      <w:r w:rsidR="00930963" w:rsidRPr="00E754E8">
        <w:rPr>
          <w:sz w:val="26"/>
          <w:szCs w:val="26"/>
          <w:lang w:val="vi-VN"/>
        </w:rPr>
        <w:t xml:space="preserve">ược định nghĩa là một hệ thống </w:t>
      </w:r>
      <w:r w:rsidR="00A17A45" w:rsidRPr="00E754E8">
        <w:rPr>
          <w:sz w:val="26"/>
          <w:szCs w:val="26"/>
          <w:lang w:val="vi-VN"/>
        </w:rPr>
        <w:t xml:space="preserve">mô hình </w:t>
      </w:r>
      <w:r w:rsidR="00930963" w:rsidRPr="00E754E8">
        <w:rPr>
          <w:sz w:val="26"/>
          <w:szCs w:val="26"/>
          <w:lang w:val="vi-VN"/>
        </w:rPr>
        <w:t>máy tính tự động trả lời các câu hỏi do con người đặt ra bằng ngôn ngữ tự nhiên.</w:t>
      </w:r>
      <w:r w:rsidR="00A17A45" w:rsidRPr="00E754E8">
        <w:rPr>
          <w:sz w:val="26"/>
          <w:szCs w:val="26"/>
          <w:lang w:val="vi-VN"/>
        </w:rPr>
        <w:t xml:space="preserve"> </w:t>
      </w:r>
      <w:r w:rsidR="00C661D8" w:rsidRPr="00E754E8">
        <w:rPr>
          <w:sz w:val="26"/>
          <w:szCs w:val="26"/>
          <w:lang w:val="vi-VN"/>
        </w:rPr>
        <w:t>Hệ thống trả lời câu hỏi hiện đại có hai thành phần chính</w:t>
      </w:r>
      <w:r w:rsidR="00F27F95">
        <w:rPr>
          <w:sz w:val="26"/>
          <w:szCs w:val="26"/>
          <w:lang w:val="vi-VN"/>
        </w:rPr>
        <w:t xml:space="preserve"> </w:t>
      </w:r>
      <w:r w:rsidR="00857756">
        <w:rPr>
          <w:sz w:val="26"/>
          <w:szCs w:val="26"/>
          <w:lang w:val="vi-VN"/>
        </w:rPr>
        <w:fldChar w:fldCharType="begin"/>
      </w:r>
      <w:r w:rsidR="00857756">
        <w:rPr>
          <w:sz w:val="26"/>
          <w:szCs w:val="26"/>
          <w:lang w:val="vi-VN"/>
        </w:rPr>
        <w:instrText xml:space="preserve"> ADDIN ZOTERO_ITEM CSL_CITATION {"citationID":"KKv5qbs8","properties":{"formattedCitation":"[1]","plainCitation":"[1]","noteIndex":0},"citationItems":[{"id":21,"uris":["http://zotero.org/users/local/LgekIkdi/items/Y5C6R5KS"],"uri":["http://zotero.org/users/local/LgekIkdi/items/Y5C6R5KS"],"itemData":{"id":21,"type":"article-journal","container-title":"arXiv preprint arXiv:1704.00051","title":"Reading wikipedia to answer open-domain questions","author":[{"family":"Chen","given":"Danqi"},{"family":"Fisch","given":"Adam"},{"family":"Weston","given":"Jason"},{"family":"Bordes","given":"Antoine"}],"issued":{"date-parts":[["2017"]]}}}],"schema":"https://github.com/citation-style-language/schema/raw/master/csl-citation.json"} </w:instrText>
      </w:r>
      <w:r w:rsidR="00857756">
        <w:rPr>
          <w:sz w:val="26"/>
          <w:szCs w:val="26"/>
          <w:lang w:val="vi-VN"/>
        </w:rPr>
        <w:fldChar w:fldCharType="separate"/>
      </w:r>
      <w:r w:rsidR="00857756" w:rsidRPr="3180535C">
        <w:rPr>
          <w:sz w:val="26"/>
          <w:szCs w:val="26"/>
          <w:lang w:val="vi-VN"/>
        </w:rPr>
        <w:t>[1]</w:t>
      </w:r>
      <w:r w:rsidR="00857756">
        <w:rPr>
          <w:sz w:val="26"/>
          <w:szCs w:val="26"/>
          <w:lang w:val="vi-VN"/>
        </w:rPr>
        <w:fldChar w:fldCharType="end"/>
      </w:r>
      <w:r w:rsidR="00C661D8" w:rsidRPr="00E754E8">
        <w:rPr>
          <w:sz w:val="26"/>
          <w:szCs w:val="26"/>
          <w:lang w:val="vi-VN"/>
        </w:rPr>
        <w:t xml:space="preserve">, trong đó thành phần đầu tiên để truy xuất thông tin chọn các đoạn văn bản liên quan đến các câu hỏi từ corpus (retrieval component) và thành phần thứ hai đọc hiểu tự động (MRC component) để trích xuất các câu trả lời </w:t>
      </w:r>
      <w:r w:rsidR="006A66E7" w:rsidRPr="00E754E8">
        <w:rPr>
          <w:sz w:val="26"/>
          <w:szCs w:val="26"/>
          <w:lang w:val="vi-VN"/>
        </w:rPr>
        <w:t xml:space="preserve">trong đoạn văn </w:t>
      </w:r>
      <w:r w:rsidR="00CA44DC" w:rsidRPr="00E754E8">
        <w:rPr>
          <w:sz w:val="26"/>
          <w:szCs w:val="26"/>
          <w:lang w:val="vi-VN"/>
        </w:rPr>
        <w:t>đã tìm và</w:t>
      </w:r>
      <w:r w:rsidR="00C661D8" w:rsidRPr="00E754E8">
        <w:rPr>
          <w:sz w:val="26"/>
          <w:szCs w:val="26"/>
          <w:lang w:val="vi-VN"/>
        </w:rPr>
        <w:t xml:space="preserve"> trả l</w:t>
      </w:r>
      <w:r w:rsidR="00CA44DC" w:rsidRPr="00E754E8">
        <w:rPr>
          <w:sz w:val="26"/>
          <w:szCs w:val="26"/>
          <w:lang w:val="vi-VN"/>
        </w:rPr>
        <w:t>ời</w:t>
      </w:r>
      <w:r w:rsidR="00C661D8" w:rsidRPr="00E754E8">
        <w:rPr>
          <w:sz w:val="26"/>
          <w:szCs w:val="26"/>
          <w:lang w:val="vi-VN"/>
        </w:rPr>
        <w:t xml:space="preserve"> cho người dùng.</w:t>
      </w:r>
      <w:r w:rsidR="00517356" w:rsidRPr="00E754E8">
        <w:rPr>
          <w:sz w:val="26"/>
          <w:szCs w:val="26"/>
          <w:lang w:val="vi-VN"/>
        </w:rPr>
        <w:t xml:space="preserve"> </w:t>
      </w:r>
      <w:r w:rsidR="00A17A45" w:rsidRPr="00E754E8">
        <w:rPr>
          <w:sz w:val="26"/>
          <w:szCs w:val="26"/>
          <w:lang w:val="vi-VN"/>
        </w:rPr>
        <w:t>Đầu ra của hệ thống này là một câu trả lời được truy vấn ở một nguồn tri thức nào đó như một đoạn văn bản hay là từ một trang web có chứa lượng thông tin đầy đủ và luôn được cập nhật như Wikipedia.</w:t>
      </w:r>
      <w:r w:rsidR="00C661D8" w:rsidRPr="00E754E8">
        <w:rPr>
          <w:sz w:val="26"/>
          <w:szCs w:val="26"/>
          <w:lang w:val="vi-VN"/>
        </w:rPr>
        <w:t xml:space="preserve"> </w:t>
      </w:r>
      <w:r w:rsidR="00624DA5" w:rsidRPr="00E754E8">
        <w:rPr>
          <w:sz w:val="26"/>
          <w:szCs w:val="26"/>
          <w:lang w:val="vi-VN"/>
        </w:rPr>
        <w:t xml:space="preserve">Hiện nay, có hai hệ thống trả lời câu hỏi dựa trên nguồn tri thức thông tin mà nó sử dụng để đưa ra câu trả lời. Một là, nguồn thông tin mở (open domain): </w:t>
      </w:r>
      <w:r w:rsidR="00A83C34">
        <w:rPr>
          <w:sz w:val="26"/>
          <w:szCs w:val="26"/>
          <w:lang w:val="vi-VN"/>
        </w:rPr>
        <w:t>H</w:t>
      </w:r>
      <w:r w:rsidR="00624DA5" w:rsidRPr="00E754E8">
        <w:rPr>
          <w:sz w:val="26"/>
          <w:szCs w:val="26"/>
          <w:lang w:val="vi-VN"/>
        </w:rPr>
        <w:t xml:space="preserve">ệ thống có thể trả lời gần như mọi câu hỏi về mọi chủ đề. Hai là, nguồn thông tin giới hạn (closed domain): </w:t>
      </w:r>
      <w:r w:rsidR="00A83C34">
        <w:rPr>
          <w:sz w:val="26"/>
          <w:szCs w:val="26"/>
          <w:lang w:val="vi-VN"/>
        </w:rPr>
        <w:t>H</w:t>
      </w:r>
      <w:r w:rsidR="00624DA5" w:rsidRPr="00E754E8">
        <w:rPr>
          <w:sz w:val="26"/>
          <w:szCs w:val="26"/>
          <w:lang w:val="vi-VN"/>
        </w:rPr>
        <w:t>ệ thống sẽ tìm ra câu trả lời dựa trên thông tin từ một lĩnh vực cụ thể.</w:t>
      </w:r>
    </w:p>
    <w:p w14:paraId="596AD698" w14:textId="1310E4EB" w:rsidR="00553844" w:rsidRDefault="538B2EE1" w:rsidP="00CE61D1">
      <w:pPr>
        <w:spacing w:line="360" w:lineRule="auto"/>
        <w:ind w:firstLine="720"/>
        <w:jc w:val="both"/>
        <w:rPr>
          <w:sz w:val="26"/>
          <w:szCs w:val="26"/>
          <w:lang w:val="vi-VN"/>
        </w:rPr>
      </w:pPr>
      <w:r w:rsidRPr="00CE61D1">
        <w:rPr>
          <w:sz w:val="26"/>
          <w:szCs w:val="26"/>
          <w:lang w:val="vi-VN"/>
        </w:rPr>
        <w:t>H</w:t>
      </w:r>
      <w:r w:rsidR="00FB318D" w:rsidRPr="00CE61D1">
        <w:rPr>
          <w:sz w:val="26"/>
          <w:szCs w:val="26"/>
          <w:lang w:val="vi-VN"/>
        </w:rPr>
        <w:t>ệ thống đọc hiểu tự động là một lĩnh vực đang nhận được nhiều sự quan tâm của cộng đồng AI trên thế giới, do đó có không ít các công trình nghiên cứu về đọc hiểu văn bản tự động đã và đang đạt được nhiều thành tựu đáng kể</w:t>
      </w:r>
      <w:r w:rsidR="424669CA" w:rsidRPr="00CE61D1">
        <w:rPr>
          <w:sz w:val="26"/>
          <w:szCs w:val="26"/>
          <w:lang w:val="vi-VN"/>
        </w:rPr>
        <w:t>.</w:t>
      </w:r>
      <w:r w:rsidR="00ED4570" w:rsidRPr="00CE61D1">
        <w:rPr>
          <w:sz w:val="26"/>
          <w:szCs w:val="26"/>
          <w:lang w:val="vi-VN"/>
        </w:rPr>
        <w:t xml:space="preserve"> </w:t>
      </w:r>
      <w:r w:rsidR="00335509" w:rsidRPr="00CE61D1">
        <w:rPr>
          <w:sz w:val="26"/>
          <w:szCs w:val="26"/>
          <w:lang w:val="vi-VN"/>
        </w:rPr>
        <w:t xml:space="preserve">Lĩnh vực này có tính ứng dụng vô cùng </w:t>
      </w:r>
      <w:r w:rsidR="00A31A2B" w:rsidRPr="00CE61D1">
        <w:rPr>
          <w:sz w:val="26"/>
          <w:szCs w:val="26"/>
          <w:lang w:val="vi-VN"/>
        </w:rPr>
        <w:t xml:space="preserve">đối </w:t>
      </w:r>
      <w:r w:rsidR="002D0539" w:rsidRPr="00CE61D1">
        <w:rPr>
          <w:sz w:val="26"/>
          <w:szCs w:val="26"/>
          <w:lang w:val="vi-VN"/>
        </w:rPr>
        <w:t xml:space="preserve">lớn đối với doanh nghiệp. </w:t>
      </w:r>
      <w:r w:rsidR="00CE61D1" w:rsidRPr="00CE61D1">
        <w:rPr>
          <w:sz w:val="26"/>
          <w:szCs w:val="26"/>
          <w:lang w:val="vi-VN"/>
        </w:rPr>
        <w:t>Bởi vì các hệ thống đọc hiểu được giao nhiệm vụ phân tích dữ liệu và hỗ trợ cho doanh nghiệp đưa ra các quyết định một cách đúng đắng. Ngoài ra, v</w:t>
      </w:r>
      <w:r w:rsidR="00C3196B" w:rsidRPr="00CE61D1">
        <w:rPr>
          <w:sz w:val="26"/>
          <w:szCs w:val="26"/>
          <w:lang w:val="vi-VN"/>
        </w:rPr>
        <w:t xml:space="preserve">iệc phát triển lĩnh vực này </w:t>
      </w:r>
      <w:r w:rsidR="00553844" w:rsidRPr="00CE61D1">
        <w:rPr>
          <w:sz w:val="26"/>
          <w:szCs w:val="26"/>
          <w:lang w:val="vi-VN"/>
        </w:rPr>
        <w:t xml:space="preserve">được triển khai vào các ứng dụng trí tuệ nhân tạo khác nhau như công cụ tìm kiếm, </w:t>
      </w:r>
      <w:r w:rsidR="00CE61D1" w:rsidRPr="00CE61D1">
        <w:rPr>
          <w:sz w:val="26"/>
          <w:szCs w:val="26"/>
          <w:lang w:val="vi-VN"/>
        </w:rPr>
        <w:t xml:space="preserve">công nghệ </w:t>
      </w:r>
      <w:r w:rsidR="00553844" w:rsidRPr="00CE61D1">
        <w:rPr>
          <w:sz w:val="26"/>
          <w:szCs w:val="26"/>
          <w:lang w:val="vi-VN"/>
        </w:rPr>
        <w:t xml:space="preserve">AI, </w:t>
      </w:r>
      <w:r w:rsidR="00206964" w:rsidRPr="00CE61D1">
        <w:rPr>
          <w:sz w:val="26"/>
          <w:szCs w:val="26"/>
          <w:lang w:val="vi-VN"/>
        </w:rPr>
        <w:t>C</w:t>
      </w:r>
      <w:r w:rsidR="00553844" w:rsidRPr="00CE61D1">
        <w:rPr>
          <w:sz w:val="26"/>
          <w:szCs w:val="26"/>
          <w:lang w:val="vi-VN"/>
        </w:rPr>
        <w:t xml:space="preserve">hatbot và </w:t>
      </w:r>
      <w:r w:rsidR="00092440" w:rsidRPr="00CE61D1">
        <w:rPr>
          <w:sz w:val="26"/>
          <w:szCs w:val="26"/>
          <w:lang w:val="vi-VN"/>
        </w:rPr>
        <w:t>Ro</w:t>
      </w:r>
      <w:r w:rsidR="00553844" w:rsidRPr="00CE61D1">
        <w:rPr>
          <w:sz w:val="26"/>
          <w:szCs w:val="26"/>
          <w:lang w:val="vi-VN"/>
        </w:rPr>
        <w:t>b</w:t>
      </w:r>
      <w:r w:rsidR="00092440" w:rsidRPr="00CE61D1">
        <w:rPr>
          <w:sz w:val="26"/>
          <w:szCs w:val="26"/>
          <w:lang w:val="vi-VN"/>
        </w:rPr>
        <w:t>o</w:t>
      </w:r>
      <w:r w:rsidR="00553844" w:rsidRPr="00CE61D1">
        <w:rPr>
          <w:sz w:val="26"/>
          <w:szCs w:val="26"/>
          <w:lang w:val="vi-VN"/>
        </w:rPr>
        <w:t>t.</w:t>
      </w:r>
    </w:p>
    <w:p w14:paraId="1C0BCEF1" w14:textId="5DD501FD" w:rsidR="00797A40" w:rsidRDefault="00C84304" w:rsidP="00027C8F">
      <w:pPr>
        <w:spacing w:line="360" w:lineRule="auto"/>
        <w:ind w:firstLine="720"/>
        <w:jc w:val="both"/>
        <w:rPr>
          <w:sz w:val="26"/>
          <w:szCs w:val="26"/>
          <w:lang w:val="vi-VN"/>
        </w:rPr>
      </w:pPr>
      <w:r w:rsidRPr="00A4775C">
        <w:rPr>
          <w:sz w:val="26"/>
          <w:szCs w:val="26"/>
          <w:lang w:val="vi-VN"/>
        </w:rPr>
        <w:t xml:space="preserve">Từ đó, chúng tôi nắm bắt được tầm quan trọng của các hệ thống </w:t>
      </w:r>
      <w:r w:rsidR="00C80EBB">
        <w:rPr>
          <w:sz w:val="26"/>
          <w:szCs w:val="26"/>
          <w:lang w:val="vi-VN"/>
        </w:rPr>
        <w:t xml:space="preserve">trả lời câu hỏi tự động </w:t>
      </w:r>
      <w:r w:rsidRPr="00A4775C">
        <w:rPr>
          <w:sz w:val="26"/>
          <w:szCs w:val="26"/>
          <w:lang w:val="vi-VN"/>
        </w:rPr>
        <w:t xml:space="preserve">đối với con người. Tuy nhiên, </w:t>
      </w:r>
      <w:r w:rsidR="00797A40">
        <w:rPr>
          <w:sz w:val="26"/>
          <w:szCs w:val="26"/>
          <w:lang w:val="vi-VN"/>
        </w:rPr>
        <w:t xml:space="preserve">lĩnh vực này có khá mới mẻ ở Việt Nam </w:t>
      </w:r>
      <w:r w:rsidR="00A709D1">
        <w:rPr>
          <w:sz w:val="26"/>
          <w:szCs w:val="26"/>
          <w:lang w:val="vi-VN"/>
        </w:rPr>
        <w:t>vì vậy</w:t>
      </w:r>
      <w:r w:rsidR="00797A40">
        <w:rPr>
          <w:sz w:val="26"/>
          <w:szCs w:val="26"/>
          <w:lang w:val="vi-VN"/>
        </w:rPr>
        <w:t xml:space="preserve"> </w:t>
      </w:r>
      <w:r w:rsidR="005307AF">
        <w:rPr>
          <w:sz w:val="26"/>
          <w:szCs w:val="26"/>
          <w:lang w:val="vi-VN"/>
        </w:rPr>
        <w:t xml:space="preserve">cộng </w:t>
      </w:r>
      <w:r w:rsidR="005307AF">
        <w:rPr>
          <w:sz w:val="26"/>
          <w:szCs w:val="26"/>
          <w:lang w:val="vi-VN"/>
        </w:rPr>
        <w:lastRenderedPageBreak/>
        <w:t xml:space="preserve">đồng xử lý ngôn ngữ tự nhiên vẫn </w:t>
      </w:r>
      <w:r w:rsidR="00F42548">
        <w:rPr>
          <w:sz w:val="26"/>
          <w:szCs w:val="26"/>
          <w:lang w:val="vi-VN"/>
        </w:rPr>
        <w:t>chưa</w:t>
      </w:r>
      <w:r w:rsidR="005307AF">
        <w:rPr>
          <w:sz w:val="26"/>
          <w:szCs w:val="26"/>
          <w:lang w:val="vi-VN"/>
        </w:rPr>
        <w:t xml:space="preserve"> </w:t>
      </w:r>
      <w:r w:rsidR="003C54B8">
        <w:rPr>
          <w:sz w:val="26"/>
          <w:szCs w:val="26"/>
          <w:lang w:val="vi-VN"/>
        </w:rPr>
        <w:t>đạt được</w:t>
      </w:r>
      <w:r w:rsidR="005307AF">
        <w:rPr>
          <w:sz w:val="26"/>
          <w:szCs w:val="26"/>
          <w:lang w:val="vi-VN"/>
        </w:rPr>
        <w:t xml:space="preserve"> nhiều công trình nghiên </w:t>
      </w:r>
      <w:r w:rsidR="00D653D8">
        <w:rPr>
          <w:sz w:val="26"/>
          <w:szCs w:val="26"/>
          <w:lang w:val="vi-VN"/>
        </w:rPr>
        <w:t xml:space="preserve">cứu. Việc thực hiện đề tài này mang </w:t>
      </w:r>
      <w:r w:rsidR="00BB7D4A">
        <w:rPr>
          <w:sz w:val="26"/>
          <w:szCs w:val="26"/>
          <w:lang w:val="vi-VN"/>
        </w:rPr>
        <w:t xml:space="preserve">lại </w:t>
      </w:r>
      <w:r w:rsidR="00E9356F">
        <w:rPr>
          <w:sz w:val="26"/>
          <w:szCs w:val="26"/>
          <w:lang w:val="vi-VN"/>
        </w:rPr>
        <w:t xml:space="preserve">rất nhiều thách thức. Chúng tôi </w:t>
      </w:r>
      <w:r w:rsidR="00A67605">
        <w:rPr>
          <w:sz w:val="26"/>
          <w:szCs w:val="26"/>
          <w:lang w:val="vi-VN"/>
        </w:rPr>
        <w:t xml:space="preserve">quyết </w:t>
      </w:r>
      <w:r w:rsidR="0004490E">
        <w:rPr>
          <w:sz w:val="26"/>
          <w:szCs w:val="26"/>
          <w:lang w:val="vi-VN"/>
        </w:rPr>
        <w:t>định</w:t>
      </w:r>
      <w:r w:rsidR="00A67605">
        <w:rPr>
          <w:sz w:val="26"/>
          <w:szCs w:val="26"/>
          <w:lang w:val="vi-VN"/>
        </w:rPr>
        <w:t xml:space="preserve"> thực hiện đề tài </w:t>
      </w:r>
      <w:r w:rsidR="00B91ADB">
        <w:rPr>
          <w:sz w:val="26"/>
          <w:szCs w:val="26"/>
          <w:lang w:val="vi-VN"/>
        </w:rPr>
        <w:t xml:space="preserve">với mong muốn xây dựng được một hệ thống trả lời câu hỏi liên quan </w:t>
      </w:r>
      <w:r w:rsidR="001B2B7C">
        <w:rPr>
          <w:sz w:val="26"/>
          <w:szCs w:val="26"/>
          <w:lang w:val="vi-VN"/>
        </w:rPr>
        <w:t xml:space="preserve">đến những vấn đề liên quan </w:t>
      </w:r>
      <w:r w:rsidR="00EC5CCB">
        <w:rPr>
          <w:sz w:val="26"/>
          <w:szCs w:val="26"/>
          <w:lang w:val="vi-VN"/>
        </w:rPr>
        <w:t>về</w:t>
      </w:r>
      <w:r w:rsidR="001B2B7C">
        <w:rPr>
          <w:sz w:val="26"/>
          <w:szCs w:val="26"/>
          <w:lang w:val="vi-VN"/>
        </w:rPr>
        <w:t xml:space="preserve"> </w:t>
      </w:r>
      <w:r w:rsidR="00EC5CCB">
        <w:rPr>
          <w:sz w:val="26"/>
          <w:szCs w:val="26"/>
          <w:lang w:val="vi-VN"/>
        </w:rPr>
        <w:t>S</w:t>
      </w:r>
      <w:r w:rsidR="001B2B7C">
        <w:rPr>
          <w:sz w:val="26"/>
          <w:szCs w:val="26"/>
          <w:lang w:val="vi-VN"/>
        </w:rPr>
        <w:t xml:space="preserve">ức khỏe. </w:t>
      </w:r>
      <w:r w:rsidR="00A91C19">
        <w:rPr>
          <w:sz w:val="26"/>
          <w:szCs w:val="26"/>
          <w:lang w:val="vi-VN"/>
        </w:rPr>
        <w:t xml:space="preserve">Bộ dữ liệu </w:t>
      </w:r>
      <w:r w:rsidR="004A27EE">
        <w:rPr>
          <w:sz w:val="26"/>
          <w:szCs w:val="26"/>
          <w:lang w:val="vi-VN"/>
        </w:rPr>
        <w:t xml:space="preserve">của đề tài </w:t>
      </w:r>
      <w:r w:rsidR="00A91C19">
        <w:rPr>
          <w:sz w:val="26"/>
          <w:szCs w:val="26"/>
          <w:lang w:val="vi-VN"/>
        </w:rPr>
        <w:t xml:space="preserve">là closed domain </w:t>
      </w:r>
      <w:r w:rsidR="00EC5CCB">
        <w:rPr>
          <w:sz w:val="26"/>
          <w:szCs w:val="26"/>
          <w:lang w:val="vi-VN"/>
        </w:rPr>
        <w:t>về</w:t>
      </w:r>
      <w:r w:rsidR="00A91C19">
        <w:rPr>
          <w:sz w:val="26"/>
          <w:szCs w:val="26"/>
          <w:lang w:val="vi-VN"/>
        </w:rPr>
        <w:t xml:space="preserve"> lĩnh vực </w:t>
      </w:r>
      <w:r w:rsidR="004A27EE">
        <w:rPr>
          <w:sz w:val="26"/>
          <w:szCs w:val="26"/>
          <w:lang w:val="vi-VN"/>
        </w:rPr>
        <w:t xml:space="preserve">Sức khỏe. </w:t>
      </w:r>
    </w:p>
    <w:p w14:paraId="0F3F0B5E" w14:textId="64A37C31" w:rsidR="001310EA" w:rsidRDefault="001310EA" w:rsidP="003557AB">
      <w:pPr>
        <w:pStyle w:val="Heading3"/>
        <w:spacing w:before="120" w:after="120" w:line="360" w:lineRule="auto"/>
        <w:ind w:left="720" w:hanging="720"/>
        <w:rPr>
          <w:rFonts w:ascii="Times New Roman" w:hAnsi="Times New Roman"/>
          <w:lang w:val="vi-VN"/>
        </w:rPr>
      </w:pPr>
      <w:r w:rsidRPr="3180535C">
        <w:rPr>
          <w:rFonts w:ascii="Times New Roman" w:hAnsi="Times New Roman"/>
          <w:lang w:val="vi-VN"/>
        </w:rPr>
        <w:t>B1.2. Các công trình liên quan</w:t>
      </w:r>
    </w:p>
    <w:p w14:paraId="28D66776" w14:textId="64FEE378" w:rsidR="00107841" w:rsidRPr="00A4775C" w:rsidRDefault="00286440" w:rsidP="003557AB">
      <w:pPr>
        <w:spacing w:line="360" w:lineRule="auto"/>
        <w:ind w:left="720" w:hanging="720"/>
        <w:rPr>
          <w:rStyle w:val="IntenseEmphasis"/>
          <w:sz w:val="26"/>
          <w:szCs w:val="26"/>
          <w:lang w:val="vi-VN"/>
        </w:rPr>
      </w:pPr>
      <w:r w:rsidRPr="00A4775C">
        <w:rPr>
          <w:rStyle w:val="IntenseEmphasis"/>
          <w:sz w:val="26"/>
          <w:szCs w:val="26"/>
          <w:lang w:val="vi-VN"/>
        </w:rPr>
        <w:t xml:space="preserve">B1.2.1. Các công trình nghiên cứu trên </w:t>
      </w:r>
      <w:r w:rsidR="004454D3" w:rsidRPr="00A4775C">
        <w:rPr>
          <w:rStyle w:val="IntenseEmphasis"/>
          <w:sz w:val="26"/>
          <w:szCs w:val="26"/>
          <w:lang w:val="vi-VN"/>
        </w:rPr>
        <w:t>t</w:t>
      </w:r>
      <w:r w:rsidRPr="00A4775C">
        <w:rPr>
          <w:rStyle w:val="IntenseEmphasis"/>
          <w:sz w:val="26"/>
          <w:szCs w:val="26"/>
          <w:lang w:val="vi-VN"/>
        </w:rPr>
        <w:t>hế giới:</w:t>
      </w:r>
    </w:p>
    <w:p w14:paraId="60D5E046" w14:textId="7253FA62" w:rsidR="00AE1E0E" w:rsidRPr="00691E0F" w:rsidRDefault="00023B06" w:rsidP="00002E6A">
      <w:pPr>
        <w:spacing w:line="360" w:lineRule="auto"/>
        <w:ind w:firstLine="720"/>
        <w:jc w:val="both"/>
        <w:rPr>
          <w:sz w:val="26"/>
          <w:szCs w:val="26"/>
          <w:lang w:val="vi-VN"/>
        </w:rPr>
      </w:pPr>
      <w:r>
        <w:rPr>
          <w:sz w:val="26"/>
          <w:szCs w:val="26"/>
          <w:lang w:val="vi-VN"/>
        </w:rPr>
        <w:t xml:space="preserve">Với lợi ích mà các </w:t>
      </w:r>
      <w:r w:rsidR="00FC2893" w:rsidRPr="00691E0F">
        <w:rPr>
          <w:sz w:val="26"/>
          <w:szCs w:val="26"/>
          <w:lang w:val="vi-VN"/>
        </w:rPr>
        <w:t xml:space="preserve">hệ thống </w:t>
      </w:r>
      <w:r w:rsidR="001E4414" w:rsidRPr="00691E0F">
        <w:rPr>
          <w:sz w:val="26"/>
          <w:szCs w:val="26"/>
          <w:lang w:val="vi-VN"/>
        </w:rPr>
        <w:t xml:space="preserve">đọc hiểu tự </w:t>
      </w:r>
      <w:r w:rsidR="00FB318D" w:rsidRPr="00691E0F">
        <w:rPr>
          <w:sz w:val="26"/>
          <w:szCs w:val="26"/>
          <w:lang w:val="vi-VN"/>
        </w:rPr>
        <w:t>động</w:t>
      </w:r>
      <w:r w:rsidR="001E4414" w:rsidRPr="00691E0F">
        <w:rPr>
          <w:sz w:val="26"/>
          <w:szCs w:val="26"/>
          <w:lang w:val="vi-VN"/>
        </w:rPr>
        <w:t xml:space="preserve"> </w:t>
      </w:r>
      <w:r>
        <w:rPr>
          <w:sz w:val="26"/>
          <w:szCs w:val="26"/>
          <w:lang w:val="vi-VN"/>
        </w:rPr>
        <w:t>mang lại</w:t>
      </w:r>
      <w:r w:rsidR="00A214AE">
        <w:rPr>
          <w:sz w:val="26"/>
          <w:szCs w:val="26"/>
          <w:lang w:val="vi-VN"/>
        </w:rPr>
        <w:t xml:space="preserve">, </w:t>
      </w:r>
      <w:r w:rsidR="005D537F">
        <w:rPr>
          <w:sz w:val="26"/>
          <w:szCs w:val="26"/>
          <w:lang w:val="vi-VN"/>
        </w:rPr>
        <w:t>nó đã trở thành</w:t>
      </w:r>
      <w:r w:rsidR="00206964" w:rsidRPr="00691E0F">
        <w:rPr>
          <w:sz w:val="26"/>
          <w:szCs w:val="26"/>
          <w:lang w:val="vi-VN"/>
        </w:rPr>
        <w:t xml:space="preserve"> </w:t>
      </w:r>
      <w:r w:rsidR="4AC5B9AA" w:rsidRPr="00691E0F">
        <w:rPr>
          <w:sz w:val="26"/>
          <w:szCs w:val="26"/>
          <w:lang w:val="vi-VN"/>
        </w:rPr>
        <w:t>một chủ đề</w:t>
      </w:r>
      <w:r w:rsidR="00206964" w:rsidRPr="00691E0F">
        <w:rPr>
          <w:sz w:val="26"/>
          <w:szCs w:val="26"/>
          <w:lang w:val="vi-VN"/>
        </w:rPr>
        <w:t xml:space="preserve"> nóng và có sức hấp dẫn lớn đối với</w:t>
      </w:r>
      <w:r w:rsidR="45C0E6BC" w:rsidRPr="00691E0F">
        <w:rPr>
          <w:sz w:val="26"/>
          <w:szCs w:val="26"/>
          <w:lang w:val="vi-VN"/>
        </w:rPr>
        <w:t xml:space="preserve"> các</w:t>
      </w:r>
      <w:r w:rsidR="00206964" w:rsidRPr="00691E0F">
        <w:rPr>
          <w:sz w:val="26"/>
          <w:szCs w:val="26"/>
          <w:lang w:val="vi-VN"/>
        </w:rPr>
        <w:t xml:space="preserve"> cộng đồng </w:t>
      </w:r>
      <w:r w:rsidR="00F82228" w:rsidRPr="00691E0F">
        <w:rPr>
          <w:sz w:val="26"/>
          <w:szCs w:val="26"/>
          <w:lang w:val="vi-VN"/>
        </w:rPr>
        <w:t xml:space="preserve">nghiên cứu </w:t>
      </w:r>
      <w:r w:rsidR="00206964" w:rsidRPr="00691E0F">
        <w:rPr>
          <w:sz w:val="26"/>
          <w:szCs w:val="26"/>
          <w:lang w:val="vi-VN"/>
        </w:rPr>
        <w:t xml:space="preserve">hiện </w:t>
      </w:r>
      <w:r w:rsidR="00F82228" w:rsidRPr="00691E0F">
        <w:rPr>
          <w:sz w:val="26"/>
          <w:szCs w:val="26"/>
          <w:lang w:val="vi-VN"/>
        </w:rPr>
        <w:t xml:space="preserve">nay, </w:t>
      </w:r>
      <w:r w:rsidR="00767E22" w:rsidRPr="00691E0F">
        <w:rPr>
          <w:sz w:val="26"/>
          <w:szCs w:val="26"/>
          <w:lang w:val="vi-VN"/>
        </w:rPr>
        <w:t xml:space="preserve">do đó </w:t>
      </w:r>
      <w:r w:rsidR="00107841" w:rsidRPr="00691E0F">
        <w:rPr>
          <w:sz w:val="26"/>
          <w:szCs w:val="26"/>
          <w:lang w:val="vi-VN"/>
        </w:rPr>
        <w:t xml:space="preserve">có </w:t>
      </w:r>
      <w:r w:rsidR="009D29FF" w:rsidRPr="00691E0F">
        <w:rPr>
          <w:sz w:val="26"/>
          <w:szCs w:val="26"/>
          <w:lang w:val="vi-VN"/>
        </w:rPr>
        <w:t>không ít các</w:t>
      </w:r>
      <w:r w:rsidR="00107841" w:rsidRPr="00691E0F">
        <w:rPr>
          <w:sz w:val="26"/>
          <w:szCs w:val="26"/>
          <w:lang w:val="vi-VN"/>
        </w:rPr>
        <w:t xml:space="preserve"> công trình nghiên cứu </w:t>
      </w:r>
      <w:r w:rsidR="00AA260F" w:rsidRPr="00691E0F">
        <w:rPr>
          <w:sz w:val="26"/>
          <w:szCs w:val="26"/>
          <w:lang w:val="vi-VN"/>
        </w:rPr>
        <w:t xml:space="preserve">về </w:t>
      </w:r>
      <w:r w:rsidR="001E4414" w:rsidRPr="00691E0F">
        <w:rPr>
          <w:sz w:val="26"/>
          <w:szCs w:val="26"/>
          <w:lang w:val="vi-VN"/>
        </w:rPr>
        <w:t>đọc hiểu văn bản tự động</w:t>
      </w:r>
      <w:r w:rsidR="00AA260F" w:rsidRPr="00691E0F">
        <w:rPr>
          <w:sz w:val="26"/>
          <w:szCs w:val="26"/>
          <w:lang w:val="vi-VN"/>
        </w:rPr>
        <w:t xml:space="preserve"> đã</w:t>
      </w:r>
      <w:r w:rsidR="009D29FF" w:rsidRPr="00691E0F">
        <w:rPr>
          <w:sz w:val="26"/>
          <w:szCs w:val="26"/>
          <w:lang w:val="vi-VN"/>
        </w:rPr>
        <w:t xml:space="preserve"> và đang</w:t>
      </w:r>
      <w:r w:rsidR="00AA260F" w:rsidRPr="00691E0F">
        <w:rPr>
          <w:sz w:val="26"/>
          <w:szCs w:val="26"/>
          <w:lang w:val="vi-VN"/>
        </w:rPr>
        <w:t xml:space="preserve"> đạt được nhiều thành tựu đáng kể, đáng chú ý </w:t>
      </w:r>
      <w:r w:rsidR="00ED350D" w:rsidRPr="00691E0F">
        <w:rPr>
          <w:sz w:val="26"/>
          <w:szCs w:val="26"/>
          <w:lang w:val="vi-VN"/>
        </w:rPr>
        <w:t xml:space="preserve">đầu tiên phải kể đến là những </w:t>
      </w:r>
      <w:r w:rsidR="00AA260F" w:rsidRPr="00691E0F">
        <w:rPr>
          <w:sz w:val="26"/>
          <w:szCs w:val="26"/>
          <w:lang w:val="vi-VN"/>
        </w:rPr>
        <w:t xml:space="preserve">công trình </w:t>
      </w:r>
      <w:r w:rsidR="005B0F50" w:rsidRPr="00691E0F">
        <w:rPr>
          <w:sz w:val="26"/>
          <w:szCs w:val="26"/>
          <w:lang w:val="vi-VN"/>
        </w:rPr>
        <w:t>nghiên cứu</w:t>
      </w:r>
      <w:r w:rsidR="009D29FF" w:rsidRPr="00691E0F">
        <w:rPr>
          <w:sz w:val="26"/>
          <w:szCs w:val="26"/>
          <w:lang w:val="vi-VN"/>
        </w:rPr>
        <w:t xml:space="preserve"> </w:t>
      </w:r>
      <w:r w:rsidR="00ED350D" w:rsidRPr="00691E0F">
        <w:rPr>
          <w:sz w:val="26"/>
          <w:szCs w:val="26"/>
          <w:lang w:val="vi-VN"/>
        </w:rPr>
        <w:t xml:space="preserve">trên bộ dữ liệu </w:t>
      </w:r>
      <w:r w:rsidR="0032578F" w:rsidRPr="00691E0F">
        <w:rPr>
          <w:sz w:val="26"/>
          <w:szCs w:val="26"/>
          <w:lang w:val="vi-VN"/>
        </w:rPr>
        <w:t>TriviaQA</w:t>
      </w:r>
      <w:r w:rsidR="00580E95">
        <w:rPr>
          <w:sz w:val="26"/>
          <w:szCs w:val="26"/>
          <w:lang w:val="vi-VN"/>
        </w:rPr>
        <w:t xml:space="preserve"> </w:t>
      </w:r>
      <w:r w:rsidR="00B56F8B">
        <w:rPr>
          <w:sz w:val="26"/>
          <w:szCs w:val="26"/>
          <w:lang w:val="vi-VN"/>
        </w:rPr>
        <w:fldChar w:fldCharType="begin"/>
      </w:r>
      <w:r w:rsidR="00B56F8B">
        <w:rPr>
          <w:sz w:val="26"/>
          <w:szCs w:val="26"/>
          <w:lang w:val="vi-VN"/>
        </w:rPr>
        <w:instrText xml:space="preserve"> ADDIN ZOTERO_ITEM CSL_CITATION {"citationID":"pvHukN8L","properties":{"formattedCitation":"[2]","plainCitation":"[2]","noteIndex":0},"citationItems":[{"id":35,"uris":["http://zotero.org/users/local/LgekIkdi/items/33NG7AKC"],"uri":["http://zotero.org/users/local/LgekIkdi/items/33NG7AKC"],"itemData":{"id":35,"type":"article-journal","container-title":"arXiv preprint arXiv:1705.03551","title":"Triviaqa: A large scale distantly supervised challenge dataset for reading comprehension","author":[{"family":"Joshi","given":"Mandar"},{"family":"Choi","given":"Eunsol"},{"family":"Weld","given":"Daniel S."},{"family":"Zettlemoyer","given":"Luke"}],"issued":{"date-parts":[["2017"]]}}}],"schema":"https://github.com/citation-style-language/schema/raw/master/csl-citation.json"} </w:instrText>
      </w:r>
      <w:r w:rsidR="00B56F8B">
        <w:rPr>
          <w:sz w:val="26"/>
          <w:szCs w:val="26"/>
          <w:lang w:val="vi-VN"/>
        </w:rPr>
        <w:fldChar w:fldCharType="separate"/>
      </w:r>
      <w:r w:rsidR="00B56F8B" w:rsidRPr="3180535C">
        <w:rPr>
          <w:sz w:val="26"/>
          <w:szCs w:val="26"/>
          <w:lang w:val="vi-VN"/>
        </w:rPr>
        <w:t>[2]</w:t>
      </w:r>
      <w:r w:rsidR="00B56F8B">
        <w:rPr>
          <w:sz w:val="26"/>
          <w:szCs w:val="26"/>
          <w:lang w:val="vi-VN"/>
        </w:rPr>
        <w:fldChar w:fldCharType="end"/>
      </w:r>
      <w:r w:rsidR="0032578F" w:rsidRPr="00691E0F">
        <w:rPr>
          <w:sz w:val="26"/>
          <w:szCs w:val="26"/>
          <w:lang w:val="vi-VN"/>
        </w:rPr>
        <w:t xml:space="preserve">. Một bộ dữ liệu tiếng Anh gồm 95.956 cặp câu hỏi và câu trả lời được thu thập từ 14 trang website đố vui. Số lượng tài liệu bằng chứng (evidence documents) là 662.659 được tổng hợp từ Wikipedia (chứa câu trả lời cho 79.7% </w:t>
      </w:r>
      <w:r w:rsidR="00002E6A" w:rsidRPr="00691E0F">
        <w:rPr>
          <w:sz w:val="26"/>
          <w:szCs w:val="26"/>
          <w:lang w:val="vi-VN"/>
        </w:rPr>
        <w:t xml:space="preserve">trên tổng số câu hỏi) và tìm kiếm trên trình duyệt Bing (chứa câu trả lời cho 75.4% trên tổng số câu hỏi). Những nghiên cứu trên bộ dữ liệu </w:t>
      </w:r>
      <w:r w:rsidR="00F82228" w:rsidRPr="00691E0F">
        <w:rPr>
          <w:sz w:val="26"/>
          <w:szCs w:val="26"/>
          <w:lang w:val="vi-VN"/>
        </w:rPr>
        <w:t>SQ</w:t>
      </w:r>
      <w:r w:rsidR="009D29FF" w:rsidRPr="00691E0F">
        <w:rPr>
          <w:sz w:val="26"/>
          <w:szCs w:val="26"/>
          <w:lang w:val="vi-VN"/>
        </w:rPr>
        <w:t>uAD</w:t>
      </w:r>
      <w:r w:rsidR="00F524B3" w:rsidRPr="00691E0F">
        <w:rPr>
          <w:sz w:val="26"/>
          <w:szCs w:val="26"/>
          <w:lang w:val="vi-VN"/>
        </w:rPr>
        <w:t xml:space="preserve"> </w:t>
      </w:r>
      <w:r w:rsidR="00831B29">
        <w:rPr>
          <w:sz w:val="26"/>
          <w:szCs w:val="26"/>
          <w:lang w:val="vi-VN"/>
        </w:rPr>
        <w:fldChar w:fldCharType="begin"/>
      </w:r>
      <w:r w:rsidR="00831B29">
        <w:rPr>
          <w:sz w:val="26"/>
          <w:szCs w:val="26"/>
          <w:lang w:val="vi-VN"/>
        </w:rPr>
        <w:instrText xml:space="preserve"> ADDIN ZOTERO_ITEM CSL_CITATION {"citationID":"dCqU9a2x","properties":{"formattedCitation":"[3]","plainCitation":"[3]","noteIndex":0},"citationItems":[{"id":24,"uris":["http://zotero.org/users/local/LgekIkdi/items/G3WGKMBX"],"uri":["http://zotero.org/users/local/LgekIkdi/items/G3WGKMBX"],"itemData":{"id":24,"type":"article-journal","container-title":"arXiv preprint arXiv:1606.05250","title":"Squad: 100,000+ questions for machine comprehension of text","author":[{"family":"Rajpurkar","given":"Pranav"},{"family":"Zhang","given":"Jian"},{"family":"Lopyrev","given":"Konstantin"},{"family":"Liang","given":"Percy"}],"issued":{"date-parts":[["2016"]]}}}],"schema":"https://github.com/citation-style-language/schema/raw/master/csl-citation.json"} </w:instrText>
      </w:r>
      <w:r w:rsidR="00831B29">
        <w:rPr>
          <w:sz w:val="26"/>
          <w:szCs w:val="26"/>
          <w:lang w:val="vi-VN"/>
        </w:rPr>
        <w:fldChar w:fldCharType="separate"/>
      </w:r>
      <w:r w:rsidR="00831B29" w:rsidRPr="3180535C">
        <w:rPr>
          <w:sz w:val="26"/>
          <w:szCs w:val="26"/>
          <w:lang w:val="vi-VN"/>
        </w:rPr>
        <w:t>[3]</w:t>
      </w:r>
      <w:r w:rsidR="00831B29">
        <w:rPr>
          <w:sz w:val="26"/>
          <w:szCs w:val="26"/>
          <w:lang w:val="vi-VN"/>
        </w:rPr>
        <w:fldChar w:fldCharType="end"/>
      </w:r>
      <w:r w:rsidR="000A2CD3">
        <w:rPr>
          <w:sz w:val="26"/>
          <w:szCs w:val="26"/>
          <w:lang w:val="vi-VN"/>
        </w:rPr>
        <w:t xml:space="preserve"> </w:t>
      </w:r>
      <w:r w:rsidR="00AA260F" w:rsidRPr="00691E0F">
        <w:rPr>
          <w:sz w:val="26"/>
          <w:szCs w:val="26"/>
          <w:lang w:val="vi-VN"/>
        </w:rPr>
        <w:t>của Đại học Standford</w:t>
      </w:r>
      <w:r w:rsidR="009D29FF" w:rsidRPr="00691E0F">
        <w:rPr>
          <w:sz w:val="26"/>
          <w:szCs w:val="26"/>
          <w:lang w:val="vi-VN"/>
        </w:rPr>
        <w:t xml:space="preserve"> – một bộ dữ liệu</w:t>
      </w:r>
      <w:r w:rsidR="00ED350D" w:rsidRPr="00691E0F">
        <w:rPr>
          <w:sz w:val="26"/>
          <w:szCs w:val="26"/>
          <w:lang w:val="vi-VN"/>
        </w:rPr>
        <w:t xml:space="preserve"> tiếng Anh</w:t>
      </w:r>
      <w:r w:rsidR="009D29FF" w:rsidRPr="00691E0F">
        <w:rPr>
          <w:sz w:val="26"/>
          <w:szCs w:val="26"/>
          <w:lang w:val="vi-VN"/>
        </w:rPr>
        <w:t xml:space="preserve"> </w:t>
      </w:r>
      <w:r w:rsidR="005B0F50" w:rsidRPr="00691E0F">
        <w:rPr>
          <w:sz w:val="26"/>
          <w:szCs w:val="26"/>
          <w:lang w:val="vi-VN"/>
        </w:rPr>
        <w:t>gồm 107</w:t>
      </w:r>
      <w:r w:rsidR="009D1B7A" w:rsidRPr="00691E0F">
        <w:rPr>
          <w:sz w:val="26"/>
          <w:szCs w:val="26"/>
          <w:lang w:val="vi-VN"/>
        </w:rPr>
        <w:t>.</w:t>
      </w:r>
      <w:r w:rsidR="005B0F50" w:rsidRPr="00691E0F">
        <w:rPr>
          <w:sz w:val="26"/>
          <w:szCs w:val="26"/>
          <w:lang w:val="vi-VN"/>
        </w:rPr>
        <w:t xml:space="preserve">785 cặp câu hỏi và trả lời được tổng hợp từ 536 bài báo trên </w:t>
      </w:r>
      <w:r w:rsidR="00002E6A" w:rsidRPr="00691E0F">
        <w:rPr>
          <w:sz w:val="26"/>
          <w:szCs w:val="26"/>
          <w:lang w:val="vi-VN"/>
        </w:rPr>
        <w:t xml:space="preserve">Wikipedia. </w:t>
      </w:r>
      <w:r w:rsidR="00ED350D" w:rsidRPr="00691E0F">
        <w:rPr>
          <w:sz w:val="26"/>
          <w:szCs w:val="26"/>
          <w:lang w:val="vi-VN"/>
        </w:rPr>
        <w:t>Ngoài ra, còn có nhiều công trình nghiên cứu thành công</w:t>
      </w:r>
      <w:r w:rsidR="00002E6A" w:rsidRPr="00691E0F">
        <w:rPr>
          <w:sz w:val="26"/>
          <w:szCs w:val="26"/>
          <w:lang w:val="vi-VN"/>
        </w:rPr>
        <w:t xml:space="preserve"> cho bài toán đọc hiểu văn bản tự động (thành phần thứ hai của hệ thống trả lời câu hỏi) </w:t>
      </w:r>
      <w:r w:rsidR="00ED350D" w:rsidRPr="00691E0F">
        <w:rPr>
          <w:sz w:val="26"/>
          <w:szCs w:val="26"/>
          <w:lang w:val="vi-VN"/>
        </w:rPr>
        <w:t xml:space="preserve">trên </w:t>
      </w:r>
      <w:r w:rsidR="0032578F" w:rsidRPr="00691E0F">
        <w:rPr>
          <w:sz w:val="26"/>
          <w:szCs w:val="26"/>
          <w:lang w:val="vi-VN"/>
        </w:rPr>
        <w:t xml:space="preserve">nhiều </w:t>
      </w:r>
      <w:r w:rsidR="00ED350D" w:rsidRPr="00691E0F">
        <w:rPr>
          <w:sz w:val="26"/>
          <w:szCs w:val="26"/>
          <w:lang w:val="vi-VN"/>
        </w:rPr>
        <w:t>bộ dữ liệu với ngôn ngữ khác. Chẳng hạn như bộ dữ liệu tiếng Trung CMRC</w:t>
      </w:r>
      <w:r w:rsidR="009C6565">
        <w:rPr>
          <w:sz w:val="26"/>
          <w:szCs w:val="26"/>
          <w:lang w:val="vi-VN"/>
        </w:rPr>
        <w:t xml:space="preserve"> </w:t>
      </w:r>
      <w:r w:rsidR="009C6565">
        <w:rPr>
          <w:sz w:val="26"/>
          <w:szCs w:val="26"/>
          <w:lang w:val="vi-VN"/>
        </w:rPr>
        <w:fldChar w:fldCharType="begin"/>
      </w:r>
      <w:r w:rsidR="009C6565">
        <w:rPr>
          <w:sz w:val="26"/>
          <w:szCs w:val="26"/>
          <w:lang w:val="vi-VN"/>
        </w:rPr>
        <w:instrText xml:space="preserve"> ADDIN ZOTERO_ITEM CSL_CITATION {"citationID":"uxd0PZMw","properties":{"formattedCitation":"[4]","plainCitation":"[4]","noteIndex":0},"citationItems":[{"id":25,"uris":["http://zotero.org/users/local/LgekIkdi/items/QZ8Z6RL3"],"uri":["http://zotero.org/users/local/LgekIkdi/items/QZ8Z6RL3"],"itemData":{"id":25,"type":"article-journal","container-title":"arXiv preprint arXiv:1810.07366","title":"A span-extraction dataset for chinese machine reading comprehension","author":[{"family":"Cui","given":"Yiming"},{"family":"Liu","given":"Ting"},{"family":"Che","given":"Wanxiang"},{"family":"Xiao","given":"Li"},{"family":"Chen","given":"Zhipeng"},{"family":"Ma","given":"Wentao"},{"family":"Wang","given":"Shijin"},{"family":"Hu","given":"Guoping"}],"issued":{"date-parts":[["2018"]]}}}],"schema":"https://github.com/citation-style-language/schema/raw/master/csl-citation.json"} </w:instrText>
      </w:r>
      <w:r w:rsidR="009C6565">
        <w:rPr>
          <w:sz w:val="26"/>
          <w:szCs w:val="26"/>
          <w:lang w:val="vi-VN"/>
        </w:rPr>
        <w:fldChar w:fldCharType="separate"/>
      </w:r>
      <w:r w:rsidR="009C6565" w:rsidRPr="3180535C">
        <w:rPr>
          <w:sz w:val="26"/>
          <w:szCs w:val="26"/>
          <w:lang w:val="vi-VN"/>
        </w:rPr>
        <w:t>[4]</w:t>
      </w:r>
      <w:r w:rsidR="009C6565">
        <w:rPr>
          <w:sz w:val="26"/>
          <w:szCs w:val="26"/>
          <w:lang w:val="vi-VN"/>
        </w:rPr>
        <w:fldChar w:fldCharType="end"/>
      </w:r>
      <w:r w:rsidR="00ED350D" w:rsidRPr="00691E0F">
        <w:rPr>
          <w:sz w:val="26"/>
          <w:szCs w:val="26"/>
          <w:lang w:val="vi-VN"/>
        </w:rPr>
        <w:t xml:space="preserve">, bộ dữ liệu tiếng Hàn </w:t>
      </w:r>
      <w:r w:rsidR="000216DC">
        <w:rPr>
          <w:sz w:val="26"/>
          <w:szCs w:val="26"/>
          <w:lang w:val="vi-VN"/>
        </w:rPr>
        <w:t>KorQ</w:t>
      </w:r>
      <w:r w:rsidR="00716A19" w:rsidRPr="00691E0F">
        <w:rPr>
          <w:sz w:val="26"/>
          <w:szCs w:val="26"/>
          <w:lang w:val="vi-VN"/>
        </w:rPr>
        <w:t>u</w:t>
      </w:r>
      <w:r w:rsidR="00ED350D" w:rsidRPr="00691E0F">
        <w:rPr>
          <w:sz w:val="26"/>
          <w:szCs w:val="26"/>
          <w:lang w:val="vi-VN"/>
        </w:rPr>
        <w:t>AD</w:t>
      </w:r>
      <w:r w:rsidR="004D519C">
        <w:rPr>
          <w:sz w:val="26"/>
          <w:szCs w:val="26"/>
          <w:lang w:val="vi-VN"/>
        </w:rPr>
        <w:t xml:space="preserve"> </w:t>
      </w:r>
      <w:r w:rsidR="00511774">
        <w:rPr>
          <w:sz w:val="26"/>
          <w:szCs w:val="26"/>
          <w:lang w:val="vi-VN"/>
        </w:rPr>
        <w:fldChar w:fldCharType="begin"/>
      </w:r>
      <w:r w:rsidR="00511774">
        <w:rPr>
          <w:sz w:val="26"/>
          <w:szCs w:val="26"/>
          <w:lang w:val="vi-VN"/>
        </w:rPr>
        <w:instrText xml:space="preserve"> ADDIN ZOTERO_ITEM CSL_CITATION {"citationID":"VutVLkbg","properties":{"formattedCitation":"[5]","plainCitation":"[5]","noteIndex":0},"citationItems":[{"id":38,"uris":["http://zotero.org/users/local/LgekIkdi/items/F8AG753D"],"uri":["http://zotero.org/users/local/LgekIkdi/items/F8AG753D"],"itemData":{"id":38,"type":"article-journal","container-title":"arXiv preprint arXiv:1909.07005","title":"Korquad1. 0: Korean qa dataset for machine reading comprehension","author":[{"family":"Lim","given":"Seungyoung"},{"family":"Kim","given":"Myungji"},{"family":"Lee","given":"Jooyoul"}],"issued":{"date-parts":[["2019"]]}}}],"schema":"https://github.com/citation-style-language/schema/raw/master/csl-citation.json"} </w:instrText>
      </w:r>
      <w:r w:rsidR="00511774">
        <w:rPr>
          <w:sz w:val="26"/>
          <w:szCs w:val="26"/>
          <w:lang w:val="vi-VN"/>
        </w:rPr>
        <w:fldChar w:fldCharType="separate"/>
      </w:r>
      <w:r w:rsidR="00511774" w:rsidRPr="3180535C">
        <w:rPr>
          <w:sz w:val="26"/>
          <w:szCs w:val="26"/>
          <w:lang w:val="vi-VN"/>
        </w:rPr>
        <w:t>[5]</w:t>
      </w:r>
      <w:r w:rsidR="00511774">
        <w:rPr>
          <w:sz w:val="26"/>
          <w:szCs w:val="26"/>
          <w:lang w:val="vi-VN"/>
        </w:rPr>
        <w:fldChar w:fldCharType="end"/>
      </w:r>
      <w:r w:rsidR="00ED350D" w:rsidRPr="00691E0F">
        <w:rPr>
          <w:sz w:val="26"/>
          <w:szCs w:val="26"/>
          <w:lang w:val="vi-VN"/>
        </w:rPr>
        <w:t>, bộ dữ liệu tiếng Pháp F</w:t>
      </w:r>
      <w:r w:rsidR="000216DC" w:rsidRPr="00691E0F">
        <w:rPr>
          <w:sz w:val="26"/>
          <w:szCs w:val="26"/>
          <w:lang w:val="vi-VN"/>
        </w:rPr>
        <w:t>qu</w:t>
      </w:r>
      <w:r w:rsidR="00ED350D" w:rsidRPr="00691E0F">
        <w:rPr>
          <w:sz w:val="26"/>
          <w:szCs w:val="26"/>
          <w:lang w:val="vi-VN"/>
        </w:rPr>
        <w:t>AD</w:t>
      </w:r>
      <w:r w:rsidR="000216DC">
        <w:rPr>
          <w:sz w:val="26"/>
          <w:szCs w:val="26"/>
          <w:lang w:val="vi-VN"/>
        </w:rPr>
        <w:t xml:space="preserve"> </w:t>
      </w:r>
      <w:r w:rsidR="0059649E" w:rsidRPr="0059649E">
        <w:rPr>
          <w:sz w:val="26"/>
          <w:szCs w:val="26"/>
          <w:lang w:val="vi-VN"/>
        </w:rPr>
        <w:t>[6]</w:t>
      </w:r>
      <w:r w:rsidR="0059649E">
        <w:rPr>
          <w:sz w:val="26"/>
          <w:szCs w:val="26"/>
          <w:lang w:val="vi-VN"/>
        </w:rPr>
        <w:t xml:space="preserve"> </w:t>
      </w:r>
      <w:r w:rsidR="00ED350D" w:rsidRPr="00691E0F">
        <w:rPr>
          <w:sz w:val="26"/>
          <w:szCs w:val="26"/>
          <w:lang w:val="vi-VN"/>
        </w:rPr>
        <w:t>và bộ dữ liệu tiếng Nga SberQuAD</w:t>
      </w:r>
      <w:r w:rsidR="006A602F">
        <w:rPr>
          <w:sz w:val="26"/>
          <w:szCs w:val="26"/>
          <w:lang w:val="vi-VN"/>
        </w:rPr>
        <w:t xml:space="preserve"> </w:t>
      </w:r>
      <w:r w:rsidR="00111E42">
        <w:rPr>
          <w:sz w:val="26"/>
          <w:szCs w:val="26"/>
          <w:lang w:val="vi-VN"/>
        </w:rPr>
        <w:fldChar w:fldCharType="begin"/>
      </w:r>
      <w:r w:rsidR="00111E42">
        <w:rPr>
          <w:sz w:val="26"/>
          <w:szCs w:val="26"/>
          <w:lang w:val="vi-VN"/>
        </w:rPr>
        <w:instrText xml:space="preserve"> ADDIN ZOTERO_ITEM CSL_CITATION {"citationID":"r1R8EXtd","properties":{"formattedCitation":"[6]","plainCitation":"[6]","noteIndex":0},"citationItems":[{"id":39,"uris":["http://zotero.org/users/local/LgekIkdi/items/9GV5K6WG"],"uri":["http://zotero.org/users/local/LgekIkdi/items/9GV5K6WG"],"itemData":{"id":39,"type":"paper-conference","container-title":"International Conference of the Cross-Language Evaluation Forum for European Languages","page":"3-15","publisher":"Springer","title":"SberQuAD–Russian reading comprehension dataset: Description and analysis","author":[{"family":"Efimov","given":"Pavel"},{"family":"Chertok","given":"Andrey"},{"family":"Boytsov","given":"Leonid"},{"family":"Braslavski","given":"Pavel"}],"issued":{"date-parts":[["2020"]]}}}],"schema":"https://github.com/citation-style-language/schema/raw/master/csl-citation.json"} </w:instrText>
      </w:r>
      <w:r w:rsidR="00111E42">
        <w:rPr>
          <w:sz w:val="26"/>
          <w:szCs w:val="26"/>
          <w:lang w:val="vi-VN"/>
        </w:rPr>
        <w:fldChar w:fldCharType="separate"/>
      </w:r>
      <w:r w:rsidR="00111E42" w:rsidRPr="3180535C">
        <w:rPr>
          <w:sz w:val="26"/>
          <w:szCs w:val="26"/>
          <w:lang w:val="vi-VN"/>
        </w:rPr>
        <w:t>[6]</w:t>
      </w:r>
      <w:r w:rsidR="00111E42">
        <w:rPr>
          <w:sz w:val="26"/>
          <w:szCs w:val="26"/>
          <w:lang w:val="vi-VN"/>
        </w:rPr>
        <w:fldChar w:fldCharType="end"/>
      </w:r>
      <w:r w:rsidR="00ED350D" w:rsidRPr="00691E0F">
        <w:rPr>
          <w:sz w:val="26"/>
          <w:szCs w:val="26"/>
          <w:lang w:val="vi-VN"/>
        </w:rPr>
        <w:t>.</w:t>
      </w:r>
      <w:r w:rsidR="00B61B52" w:rsidRPr="00691E0F">
        <w:rPr>
          <w:sz w:val="26"/>
          <w:szCs w:val="26"/>
          <w:lang w:val="vi-VN"/>
        </w:rPr>
        <w:t xml:space="preserve"> </w:t>
      </w:r>
    </w:p>
    <w:p w14:paraId="037873DB" w14:textId="5AF5C193" w:rsidR="008A25AB" w:rsidRPr="00376842" w:rsidRDefault="001411C0" w:rsidP="009A56E1">
      <w:pPr>
        <w:spacing w:line="360" w:lineRule="auto"/>
        <w:ind w:firstLine="720"/>
        <w:jc w:val="both"/>
        <w:rPr>
          <w:sz w:val="26"/>
          <w:szCs w:val="26"/>
          <w:lang w:val="vi-VN"/>
        </w:rPr>
      </w:pPr>
      <w:r>
        <w:rPr>
          <w:sz w:val="26"/>
          <w:szCs w:val="26"/>
          <w:lang w:val="vi-VN"/>
        </w:rPr>
        <w:t>Về chủ đề hỏi đáp sức khỏe, m</w:t>
      </w:r>
      <w:r w:rsidR="325224EF" w:rsidRPr="00691E0F">
        <w:rPr>
          <w:sz w:val="26"/>
          <w:szCs w:val="26"/>
          <w:lang w:val="vi-VN"/>
        </w:rPr>
        <w:t xml:space="preserve">ột </w:t>
      </w:r>
      <w:r w:rsidR="49E4B3B9" w:rsidRPr="00691E0F">
        <w:rPr>
          <w:sz w:val="26"/>
          <w:szCs w:val="26"/>
          <w:lang w:val="vi-VN"/>
        </w:rPr>
        <w:t xml:space="preserve">số bộ dữ liệu tiếng Anh </w:t>
      </w:r>
      <w:r>
        <w:rPr>
          <w:sz w:val="26"/>
          <w:szCs w:val="26"/>
          <w:lang w:val="vi-VN"/>
        </w:rPr>
        <w:t>nổi bật</w:t>
      </w:r>
      <w:r w:rsidR="4C376B8D" w:rsidRPr="00691E0F">
        <w:rPr>
          <w:sz w:val="26"/>
          <w:szCs w:val="26"/>
          <w:lang w:val="vi-VN"/>
        </w:rPr>
        <w:t xml:space="preserve"> </w:t>
      </w:r>
      <w:r w:rsidR="65142315" w:rsidRPr="00691E0F">
        <w:rPr>
          <w:sz w:val="26"/>
          <w:szCs w:val="26"/>
          <w:lang w:val="vi-VN"/>
        </w:rPr>
        <w:t>n</w:t>
      </w:r>
      <w:r w:rsidR="00AE1E0E" w:rsidRPr="00691E0F">
        <w:rPr>
          <w:sz w:val="26"/>
          <w:szCs w:val="26"/>
          <w:lang w:val="vi-VN"/>
        </w:rPr>
        <w:t>hư bộ dữ liệu CliCR</w:t>
      </w:r>
      <w:r w:rsidR="004353C8">
        <w:rPr>
          <w:sz w:val="26"/>
          <w:szCs w:val="26"/>
          <w:lang w:val="vi-VN"/>
        </w:rPr>
        <w:t xml:space="preserve"> </w:t>
      </w:r>
      <w:r w:rsidR="002E6A5D">
        <w:rPr>
          <w:sz w:val="26"/>
          <w:szCs w:val="26"/>
          <w:lang w:val="vi-VN"/>
        </w:rPr>
        <w:fldChar w:fldCharType="begin"/>
      </w:r>
      <w:r w:rsidR="002E6A5D">
        <w:rPr>
          <w:sz w:val="26"/>
          <w:szCs w:val="26"/>
          <w:lang w:val="vi-VN"/>
        </w:rPr>
        <w:instrText xml:space="preserve"> ADDIN ZOTERO_ITEM CSL_CITATION {"citationID":"dF4RbYQ7","properties":{"formattedCitation":"[7]","plainCitation":"[7]","noteIndex":0},"citationItems":[{"id":40,"uris":["http://zotero.org/users/local/LgekIkdi/items/P52Z7C5V"],"uri":["http://zotero.org/users/local/LgekIkdi/items/P52Z7C5V"],"itemData":{"id":40,"type":"article-journal","container-title":"arXiv preprint arXiv:1803.09720","title":"CliCR: a dataset of clinical case reports for machine reading comprehension","author":[{"family":"Šuster","given":"Simon"},{"family":"Daelemans","given":"Walter"}],"issued":{"date-parts":[["2018"]]}}}],"schema":"https://github.com/citation-style-language/schema/raw/master/csl-citation.json"} </w:instrText>
      </w:r>
      <w:r w:rsidR="002E6A5D">
        <w:rPr>
          <w:sz w:val="26"/>
          <w:szCs w:val="26"/>
          <w:lang w:val="vi-VN"/>
        </w:rPr>
        <w:fldChar w:fldCharType="separate"/>
      </w:r>
      <w:r w:rsidR="002E6A5D" w:rsidRPr="3180535C">
        <w:rPr>
          <w:sz w:val="26"/>
          <w:szCs w:val="26"/>
          <w:lang w:val="vi-VN"/>
        </w:rPr>
        <w:t>[7]</w:t>
      </w:r>
      <w:r w:rsidR="002E6A5D">
        <w:rPr>
          <w:sz w:val="26"/>
          <w:szCs w:val="26"/>
          <w:lang w:val="vi-VN"/>
        </w:rPr>
        <w:fldChar w:fldCharType="end"/>
      </w:r>
      <w:r w:rsidR="006A0803">
        <w:rPr>
          <w:sz w:val="26"/>
          <w:szCs w:val="26"/>
          <w:lang w:val="vi-VN"/>
        </w:rPr>
        <w:t xml:space="preserve"> </w:t>
      </w:r>
      <w:r w:rsidR="00AE1E0E" w:rsidRPr="00691E0F">
        <w:rPr>
          <w:sz w:val="26"/>
          <w:szCs w:val="26"/>
          <w:lang w:val="vi-VN"/>
        </w:rPr>
        <w:t xml:space="preserve">gồm 100.000 câu truy vấn dạng điền vào chỗ trống dựa trên báo cáo trường hợp lâm sàng, bộ dữ liệu </w:t>
      </w:r>
      <w:r w:rsidR="009A56E1" w:rsidRPr="00691E0F">
        <w:rPr>
          <w:sz w:val="26"/>
          <w:szCs w:val="26"/>
          <w:lang w:val="vi-VN"/>
        </w:rPr>
        <w:t>MedQA</w:t>
      </w:r>
      <w:r w:rsidR="006A0803">
        <w:rPr>
          <w:sz w:val="26"/>
          <w:szCs w:val="26"/>
          <w:lang w:val="vi-VN"/>
        </w:rPr>
        <w:t xml:space="preserve"> </w:t>
      </w:r>
      <w:r w:rsidR="00B81EB5">
        <w:rPr>
          <w:sz w:val="26"/>
          <w:szCs w:val="26"/>
          <w:lang w:val="vi-VN"/>
        </w:rPr>
        <w:fldChar w:fldCharType="begin"/>
      </w:r>
      <w:r w:rsidR="00B81EB5">
        <w:rPr>
          <w:sz w:val="26"/>
          <w:szCs w:val="26"/>
          <w:lang w:val="vi-VN"/>
        </w:rPr>
        <w:instrText xml:space="preserve"> ADDIN ZOTERO_ITEM CSL_CITATION {"citationID":"xUvmlMqG","properties":{"formattedCitation":"[8]","plainCitation":"[8]","noteIndex":0},"citationItems":[{"id":42,"uris":["http://zotero.org/users/local/LgekIkdi/items/8JLPLMUQ"],"uri":["http://zotero.org/users/local/LgekIkdi/items/8JLPLMUQ"],"itemData":{"id":42,"type":"paper-conference","container-title":"Proceedings of the AAAI Conference on Artificial Intelligence","ISBN":"2374-3468","note":"issue: 1","title":"Medical exam question answering with large-scale reading comprehension","volume":"32","author":[{"family":"Zhang","given":"Xiao"},{"family":"Wu","given":"Ji"},{"family":"He","given":"Zhiyang"},{"family":"Liu","given":"Xien"},{"family":"Su","given":"Ying"}],"issued":{"date-parts":[["2018"]]}}}],"schema":"https://github.com/citation-style-language/schema/raw/master/csl-citation.json"} </w:instrText>
      </w:r>
      <w:r w:rsidR="00B81EB5">
        <w:rPr>
          <w:sz w:val="26"/>
          <w:szCs w:val="26"/>
          <w:lang w:val="vi-VN"/>
        </w:rPr>
        <w:fldChar w:fldCharType="separate"/>
      </w:r>
      <w:r w:rsidR="00B81EB5" w:rsidRPr="3180535C">
        <w:rPr>
          <w:sz w:val="26"/>
          <w:szCs w:val="26"/>
          <w:lang w:val="vi-VN"/>
        </w:rPr>
        <w:t>[8]</w:t>
      </w:r>
      <w:r w:rsidR="00B81EB5">
        <w:rPr>
          <w:sz w:val="26"/>
          <w:szCs w:val="26"/>
          <w:lang w:val="vi-VN"/>
        </w:rPr>
        <w:fldChar w:fldCharType="end"/>
      </w:r>
      <w:r w:rsidR="009A56E1" w:rsidRPr="00691E0F">
        <w:rPr>
          <w:sz w:val="26"/>
          <w:szCs w:val="26"/>
          <w:lang w:val="vi-VN"/>
        </w:rPr>
        <w:t xml:space="preserve"> có kích cỡ 270.000 với câu trả lời đầu ra dạng trắc nghiệm, hay là bộ dữ liệu PubMedQA</w:t>
      </w:r>
      <w:r w:rsidR="004D665D">
        <w:rPr>
          <w:sz w:val="26"/>
          <w:szCs w:val="26"/>
          <w:lang w:val="vi-VN"/>
        </w:rPr>
        <w:t xml:space="preserve"> </w:t>
      </w:r>
      <w:r w:rsidR="00E82CA3">
        <w:rPr>
          <w:sz w:val="26"/>
          <w:szCs w:val="26"/>
          <w:lang w:val="vi-VN"/>
        </w:rPr>
        <w:fldChar w:fldCharType="begin"/>
      </w:r>
      <w:r w:rsidR="00E82CA3">
        <w:rPr>
          <w:sz w:val="26"/>
          <w:szCs w:val="26"/>
          <w:lang w:val="vi-VN"/>
        </w:rPr>
        <w:instrText xml:space="preserve"> ADDIN ZOTERO_ITEM CSL_CITATION {"citationID":"pAYuKtFo","properties":{"formattedCitation":"[9]","plainCitation":"[9]","noteIndex":0},"citationItems":[{"id":44,"uris":["http://zotero.org/users/local/LgekIkdi/items/ZJBSF947"],"uri":["http://zotero.org/users/local/LgekIkdi/items/ZJBSF947"],"itemData":{"id":44,"type":"article-journal","container-title":"arXiv preprint arXiv:1909.06146","title":"PubMedQA: A dataset for biomedical research question answering","author":[{"family":"Jin","given":"Qiao"},{"family":"Dhingra","given":"Bhuwan"},{"family":"Liu","given":"Zhengping"},{"family":"Cohen","given":"William W."},{"family":"Lu","given":"Xinghua"}],"issued":{"date-parts":[["2019"]]}}}],"schema":"https://github.com/citation-style-language/schema/raw/master/csl-citation.json"} </w:instrText>
      </w:r>
      <w:r w:rsidR="00E82CA3">
        <w:rPr>
          <w:sz w:val="26"/>
          <w:szCs w:val="26"/>
          <w:lang w:val="vi-VN"/>
        </w:rPr>
        <w:fldChar w:fldCharType="separate"/>
      </w:r>
      <w:r w:rsidR="00E82CA3" w:rsidRPr="3180535C">
        <w:rPr>
          <w:sz w:val="26"/>
          <w:szCs w:val="26"/>
          <w:lang w:val="vi-VN"/>
        </w:rPr>
        <w:t>[9]</w:t>
      </w:r>
      <w:r w:rsidR="00E82CA3">
        <w:rPr>
          <w:sz w:val="26"/>
          <w:szCs w:val="26"/>
          <w:lang w:val="vi-VN"/>
        </w:rPr>
        <w:fldChar w:fldCharType="end"/>
      </w:r>
      <w:r w:rsidR="009A56E1" w:rsidRPr="00691E0F">
        <w:rPr>
          <w:sz w:val="26"/>
          <w:szCs w:val="26"/>
          <w:lang w:val="vi-VN"/>
        </w:rPr>
        <w:t xml:space="preserve"> có kích cỡ 273.000 với câu trả lời cho câu hỏi đầu vào là đúng hoặc sai. Những bộ dữ liệu này đều hướng tới giải quyết bài toán đọc hiểu văn bản tự động đơn giản.</w:t>
      </w:r>
    </w:p>
    <w:p w14:paraId="3B2E31A0" w14:textId="25D12105" w:rsidR="00386415" w:rsidRPr="00A4775C" w:rsidRDefault="00286440" w:rsidP="003557AB">
      <w:pPr>
        <w:spacing w:line="360" w:lineRule="auto"/>
        <w:ind w:left="720" w:hanging="720"/>
        <w:rPr>
          <w:rStyle w:val="IntenseEmphasis"/>
          <w:sz w:val="26"/>
          <w:szCs w:val="26"/>
          <w:lang w:val="vi-VN"/>
        </w:rPr>
      </w:pPr>
      <w:r w:rsidRPr="00A4775C">
        <w:rPr>
          <w:rStyle w:val="IntenseEmphasis"/>
          <w:sz w:val="26"/>
          <w:szCs w:val="26"/>
          <w:lang w:val="vi-VN"/>
        </w:rPr>
        <w:t xml:space="preserve">B1.2.2. Các công trình nghiên cứu </w:t>
      </w:r>
      <w:r w:rsidR="00301D9A" w:rsidRPr="00A4775C">
        <w:rPr>
          <w:rStyle w:val="IntenseEmphasis"/>
          <w:sz w:val="26"/>
          <w:szCs w:val="26"/>
          <w:lang w:val="vi-VN"/>
        </w:rPr>
        <w:t>t</w:t>
      </w:r>
      <w:r w:rsidRPr="00A4775C">
        <w:rPr>
          <w:rStyle w:val="IntenseEmphasis"/>
          <w:sz w:val="26"/>
          <w:szCs w:val="26"/>
          <w:lang w:val="vi-VN"/>
        </w:rPr>
        <w:t>rong nước:</w:t>
      </w:r>
    </w:p>
    <w:p w14:paraId="4A20438A" w14:textId="5DD7E056" w:rsidR="00930963" w:rsidRPr="009A56E1" w:rsidRDefault="00541A81" w:rsidP="00B95C9B">
      <w:pPr>
        <w:spacing w:line="360" w:lineRule="auto"/>
        <w:ind w:firstLine="720"/>
        <w:jc w:val="both"/>
        <w:rPr>
          <w:rStyle w:val="IntenseEmphasis"/>
          <w:i w:val="0"/>
          <w:iCs w:val="0"/>
          <w:color w:val="000000" w:themeColor="text1"/>
          <w:sz w:val="26"/>
          <w:szCs w:val="26"/>
          <w:lang w:val="vi-VN"/>
        </w:rPr>
      </w:pPr>
      <w:r w:rsidRPr="3180535C">
        <w:rPr>
          <w:rStyle w:val="IntenseEmphasis"/>
          <w:i w:val="0"/>
          <w:iCs w:val="0"/>
          <w:color w:val="000000" w:themeColor="text1"/>
          <w:sz w:val="26"/>
          <w:szCs w:val="26"/>
          <w:lang w:val="vi-VN"/>
        </w:rPr>
        <w:t>Hiện nay tại</w:t>
      </w:r>
      <w:r w:rsidR="00C661D8" w:rsidRPr="00691E0F">
        <w:rPr>
          <w:rStyle w:val="IntenseEmphasis"/>
          <w:i w:val="0"/>
          <w:iCs w:val="0"/>
          <w:color w:val="000000" w:themeColor="text1"/>
          <w:sz w:val="26"/>
          <w:szCs w:val="26"/>
          <w:lang w:val="vi-VN"/>
        </w:rPr>
        <w:t xml:space="preserve"> Việt Nam vẫn chưa có nhiều công trình nghiên cứu</w:t>
      </w:r>
      <w:r w:rsidR="00245601" w:rsidRPr="00691E0F">
        <w:rPr>
          <w:rStyle w:val="IntenseEmphasis"/>
          <w:i w:val="0"/>
          <w:iCs w:val="0"/>
          <w:color w:val="000000" w:themeColor="text1"/>
          <w:sz w:val="26"/>
          <w:szCs w:val="26"/>
          <w:lang w:val="vi-VN"/>
        </w:rPr>
        <w:t xml:space="preserve"> cho</w:t>
      </w:r>
      <w:r w:rsidR="00C661D8" w:rsidRPr="00691E0F">
        <w:rPr>
          <w:rStyle w:val="IntenseEmphasis"/>
          <w:i w:val="0"/>
          <w:iCs w:val="0"/>
          <w:color w:val="000000" w:themeColor="text1"/>
          <w:sz w:val="26"/>
          <w:szCs w:val="26"/>
          <w:lang w:val="vi-VN"/>
        </w:rPr>
        <w:t xml:space="preserve"> </w:t>
      </w:r>
      <w:r w:rsidR="00CA567B" w:rsidRPr="00691E0F">
        <w:rPr>
          <w:rStyle w:val="IntenseEmphasis"/>
          <w:i w:val="0"/>
          <w:iCs w:val="0"/>
          <w:color w:val="000000" w:themeColor="text1"/>
          <w:sz w:val="26"/>
          <w:szCs w:val="26"/>
          <w:lang w:val="vi-VN"/>
        </w:rPr>
        <w:t>chủ đề</w:t>
      </w:r>
      <w:r w:rsidR="00C661D8" w:rsidRPr="00691E0F">
        <w:rPr>
          <w:rStyle w:val="IntenseEmphasis"/>
          <w:i w:val="0"/>
          <w:iCs w:val="0"/>
          <w:color w:val="000000" w:themeColor="text1"/>
          <w:sz w:val="26"/>
          <w:szCs w:val="26"/>
          <w:lang w:val="vi-VN"/>
        </w:rPr>
        <w:t xml:space="preserve"> trả lời câu hỏi tự động </w:t>
      </w:r>
      <w:r w:rsidR="00245601" w:rsidRPr="00691E0F">
        <w:rPr>
          <w:rStyle w:val="IntenseEmphasis"/>
          <w:i w:val="0"/>
          <w:iCs w:val="0"/>
          <w:color w:val="000000" w:themeColor="text1"/>
          <w:sz w:val="26"/>
          <w:szCs w:val="26"/>
          <w:lang w:val="vi-VN"/>
        </w:rPr>
        <w:t xml:space="preserve">thuộc </w:t>
      </w:r>
      <w:r w:rsidR="00C661D8" w:rsidRPr="00691E0F">
        <w:rPr>
          <w:rStyle w:val="IntenseEmphasis"/>
          <w:i w:val="0"/>
          <w:iCs w:val="0"/>
          <w:color w:val="000000" w:themeColor="text1"/>
          <w:sz w:val="26"/>
          <w:szCs w:val="26"/>
          <w:lang w:val="vi-VN"/>
        </w:rPr>
        <w:t xml:space="preserve">ngôn ngữ tiếng Việt. </w:t>
      </w:r>
      <w:r w:rsidR="00025D7C" w:rsidRPr="3180535C">
        <w:rPr>
          <w:rStyle w:val="IntenseEmphasis"/>
          <w:i w:val="0"/>
          <w:iCs w:val="0"/>
          <w:color w:val="000000" w:themeColor="text1"/>
          <w:sz w:val="26"/>
          <w:szCs w:val="26"/>
          <w:lang w:val="vi-VN"/>
        </w:rPr>
        <w:t>Ba</w:t>
      </w:r>
      <w:r w:rsidR="008525A6" w:rsidRPr="3180535C">
        <w:rPr>
          <w:rStyle w:val="IntenseEmphasis"/>
          <w:i w:val="0"/>
          <w:iCs w:val="0"/>
          <w:color w:val="000000" w:themeColor="text1"/>
          <w:sz w:val="26"/>
          <w:szCs w:val="26"/>
          <w:lang w:val="vi-VN"/>
        </w:rPr>
        <w:t xml:space="preserve"> bộ</w:t>
      </w:r>
      <w:r w:rsidR="00025D7C" w:rsidRPr="3180535C">
        <w:rPr>
          <w:rStyle w:val="IntenseEmphasis"/>
          <w:i w:val="0"/>
          <w:iCs w:val="0"/>
          <w:color w:val="000000" w:themeColor="text1"/>
          <w:sz w:val="26"/>
          <w:szCs w:val="26"/>
          <w:lang w:val="vi-VN"/>
        </w:rPr>
        <w:t xml:space="preserve"> dữ liệu tiếng Việt</w:t>
      </w:r>
      <w:r w:rsidR="008525A6" w:rsidRPr="3180535C">
        <w:rPr>
          <w:rStyle w:val="IntenseEmphasis"/>
          <w:i w:val="0"/>
          <w:iCs w:val="0"/>
          <w:color w:val="000000" w:themeColor="text1"/>
          <w:sz w:val="26"/>
          <w:szCs w:val="26"/>
          <w:lang w:val="vi-VN"/>
        </w:rPr>
        <w:t xml:space="preserve"> </w:t>
      </w:r>
      <w:r w:rsidR="00C661D8" w:rsidRPr="00691E0F">
        <w:rPr>
          <w:rStyle w:val="IntenseEmphasis"/>
          <w:i w:val="0"/>
          <w:iCs w:val="0"/>
          <w:color w:val="000000" w:themeColor="text1"/>
          <w:sz w:val="26"/>
          <w:szCs w:val="26"/>
          <w:lang w:val="vi-VN"/>
        </w:rPr>
        <w:t xml:space="preserve">có </w:t>
      </w:r>
      <w:r w:rsidR="008525A6" w:rsidRPr="3180535C">
        <w:rPr>
          <w:rStyle w:val="IntenseEmphasis"/>
          <w:i w:val="0"/>
          <w:iCs w:val="0"/>
          <w:color w:val="000000" w:themeColor="text1"/>
          <w:sz w:val="26"/>
          <w:szCs w:val="26"/>
          <w:lang w:val="vi-VN"/>
        </w:rPr>
        <w:t xml:space="preserve">thể kể tới </w:t>
      </w:r>
      <w:r w:rsidR="001E7AE3" w:rsidRPr="3180535C">
        <w:rPr>
          <w:rStyle w:val="IntenseEmphasis"/>
          <w:i w:val="0"/>
          <w:iCs w:val="0"/>
          <w:color w:val="000000" w:themeColor="text1"/>
          <w:sz w:val="26"/>
          <w:szCs w:val="26"/>
          <w:lang w:val="vi-VN"/>
        </w:rPr>
        <w:t>là</w:t>
      </w:r>
      <w:r w:rsidR="00C661D8" w:rsidRPr="00691E0F">
        <w:rPr>
          <w:rStyle w:val="IntenseEmphasis"/>
          <w:i w:val="0"/>
          <w:iCs w:val="0"/>
          <w:color w:val="000000" w:themeColor="text1"/>
          <w:sz w:val="26"/>
          <w:szCs w:val="26"/>
          <w:lang w:val="vi-VN"/>
        </w:rPr>
        <w:t xml:space="preserve"> bộ dữ liệu </w:t>
      </w:r>
      <w:r w:rsidR="00245601" w:rsidRPr="00691E0F">
        <w:rPr>
          <w:rStyle w:val="IntenseEmphasis"/>
          <w:i w:val="0"/>
          <w:iCs w:val="0"/>
          <w:color w:val="000000" w:themeColor="text1"/>
          <w:sz w:val="26"/>
          <w:szCs w:val="26"/>
          <w:lang w:val="vi-VN"/>
        </w:rPr>
        <w:t>giải quyết bài toán đọc hiểu văn bản (MRC</w:t>
      </w:r>
      <w:r w:rsidR="00245601" w:rsidRPr="00691E0F">
        <w:rPr>
          <w:rStyle w:val="IntenseEmphasis"/>
          <w:i w:val="0"/>
          <w:color w:val="000000" w:themeColor="text1"/>
          <w:sz w:val="26"/>
          <w:szCs w:val="26"/>
          <w:lang w:val="vi-VN"/>
        </w:rPr>
        <w:t>)</w:t>
      </w:r>
      <w:r w:rsidR="00A43D27">
        <w:rPr>
          <w:rStyle w:val="IntenseEmphasis"/>
          <w:i w:val="0"/>
          <w:color w:val="000000" w:themeColor="text1"/>
          <w:sz w:val="26"/>
          <w:szCs w:val="26"/>
          <w:lang w:val="vi-VN"/>
        </w:rPr>
        <w:t>:</w:t>
      </w:r>
      <w:r w:rsidR="00245601" w:rsidRPr="00691E0F">
        <w:rPr>
          <w:rStyle w:val="IntenseEmphasis"/>
          <w:i w:val="0"/>
          <w:iCs w:val="0"/>
          <w:color w:val="000000" w:themeColor="text1"/>
          <w:sz w:val="26"/>
          <w:szCs w:val="26"/>
          <w:lang w:val="vi-VN"/>
        </w:rPr>
        <w:t xml:space="preserve"> ViMMRC</w:t>
      </w:r>
      <w:r w:rsidR="00B95C9B" w:rsidRPr="00691E0F">
        <w:rPr>
          <w:rStyle w:val="IntenseEmphasis"/>
          <w:i w:val="0"/>
          <w:iCs w:val="0"/>
          <w:color w:val="000000" w:themeColor="text1"/>
          <w:sz w:val="26"/>
          <w:szCs w:val="26"/>
          <w:lang w:val="vi-VN"/>
        </w:rPr>
        <w:t xml:space="preserve"> </w:t>
      </w:r>
      <w:r w:rsidR="00CE3D52">
        <w:rPr>
          <w:rStyle w:val="IntenseEmphasis"/>
          <w:i w:val="0"/>
          <w:iCs w:val="0"/>
          <w:color w:val="000000" w:themeColor="text1"/>
          <w:sz w:val="26"/>
          <w:szCs w:val="26"/>
          <w:lang w:val="vi-VN"/>
        </w:rPr>
        <w:fldChar w:fldCharType="begin"/>
      </w:r>
      <w:r w:rsidR="00CE3D52">
        <w:rPr>
          <w:rStyle w:val="IntenseEmphasis"/>
          <w:i w:val="0"/>
          <w:iCs w:val="0"/>
          <w:color w:val="000000" w:themeColor="text1"/>
          <w:sz w:val="26"/>
          <w:szCs w:val="26"/>
          <w:lang w:val="vi-VN"/>
        </w:rPr>
        <w:instrText xml:space="preserve"> ADDIN ZOTERO_ITEM CSL_CITATION {"citationID":"CNzWM5Uo","properties":{"formattedCitation":"[10]","plainCitation":"[10]","noteIndex":0},"citationItems":[{"id":45,"uris":["http://zotero.org/users/local/LgekIkdi/items/32MQLRMT"],"uri":["http://zotero.org/users/local/LgekIkdi/items/32MQLRMT"],"itemData":{"id":45,"type":"article-journal","container-title":"IEEE Access","note":"ISBN: 2169-3536\npublisher: IEEE","page":"201404-201417","title":"Enhancing lexical-based approach with external knowledge for Vietnamese multiple-choice machine reading comprehension","volume":"8","author":[{"family":"Van Nguyen","given":"Kiet"},{"family":"Tran","given":"Khiem Vinh"},{"family":"Luu","given":"Son T."},{"family":"Nguyen","given":"Anh Gia-Tuan"},{"family":"Nguyen","given":"Ngan Luu-Thuy"}],"issued":{"date-parts":[["2020"]]}}}],"schema":"https://github.com/citation-style-language/schema/raw/master/csl-citation.json"} </w:instrText>
      </w:r>
      <w:r w:rsidR="00CE3D52">
        <w:rPr>
          <w:rStyle w:val="IntenseEmphasis"/>
          <w:i w:val="0"/>
          <w:iCs w:val="0"/>
          <w:color w:val="000000" w:themeColor="text1"/>
          <w:sz w:val="26"/>
          <w:szCs w:val="26"/>
          <w:lang w:val="vi-VN"/>
        </w:rPr>
        <w:fldChar w:fldCharType="separate"/>
      </w:r>
      <w:r w:rsidR="00CE3D52" w:rsidRPr="3180535C">
        <w:rPr>
          <w:sz w:val="26"/>
          <w:szCs w:val="26"/>
          <w:lang w:val="vi-VN"/>
        </w:rPr>
        <w:t>[10]</w:t>
      </w:r>
      <w:r w:rsidR="00CE3D52">
        <w:rPr>
          <w:rStyle w:val="IntenseEmphasis"/>
          <w:i w:val="0"/>
          <w:iCs w:val="0"/>
          <w:color w:val="000000" w:themeColor="text1"/>
          <w:sz w:val="26"/>
          <w:szCs w:val="26"/>
          <w:lang w:val="vi-VN"/>
        </w:rPr>
        <w:fldChar w:fldCharType="end"/>
      </w:r>
      <w:r w:rsidR="00245601" w:rsidRPr="00691E0F">
        <w:rPr>
          <w:rStyle w:val="IntenseEmphasis"/>
          <w:i w:val="0"/>
          <w:iCs w:val="0"/>
          <w:color w:val="000000" w:themeColor="text1"/>
          <w:sz w:val="26"/>
          <w:szCs w:val="26"/>
          <w:lang w:val="vi-VN"/>
        </w:rPr>
        <w:t>,</w:t>
      </w:r>
      <w:r w:rsidR="006E1D83">
        <w:rPr>
          <w:rStyle w:val="IntenseEmphasis"/>
          <w:i w:val="0"/>
          <w:iCs w:val="0"/>
          <w:color w:val="000000" w:themeColor="text1"/>
          <w:sz w:val="26"/>
          <w:szCs w:val="26"/>
          <w:lang w:val="vi-VN"/>
        </w:rPr>
        <w:t xml:space="preserve"> </w:t>
      </w:r>
      <w:r w:rsidR="00245601" w:rsidRPr="00691E0F">
        <w:rPr>
          <w:rStyle w:val="IntenseEmphasis"/>
          <w:i w:val="0"/>
          <w:iCs w:val="0"/>
          <w:color w:val="000000" w:themeColor="text1"/>
          <w:sz w:val="26"/>
          <w:szCs w:val="26"/>
          <w:lang w:val="vi-VN"/>
        </w:rPr>
        <w:t xml:space="preserve">UIT-ViQuAD </w:t>
      </w:r>
      <w:r w:rsidR="009D2189">
        <w:rPr>
          <w:rStyle w:val="IntenseEmphasis"/>
          <w:i w:val="0"/>
          <w:iCs w:val="0"/>
          <w:color w:val="000000" w:themeColor="text1"/>
          <w:sz w:val="26"/>
          <w:szCs w:val="26"/>
          <w:lang w:val="vi-VN"/>
        </w:rPr>
        <w:fldChar w:fldCharType="begin"/>
      </w:r>
      <w:r w:rsidR="009D2189">
        <w:rPr>
          <w:rStyle w:val="IntenseEmphasis"/>
          <w:i w:val="0"/>
          <w:iCs w:val="0"/>
          <w:color w:val="000000" w:themeColor="text1"/>
          <w:sz w:val="26"/>
          <w:szCs w:val="26"/>
          <w:lang w:val="vi-VN"/>
        </w:rPr>
        <w:instrText xml:space="preserve"> ADDIN ZOTERO_ITEM CSL_CITATION {"citationID":"XVneL0RT","properties":{"formattedCitation":"[11]","plainCitation":"[11]","noteIndex":0},"citationItems":[{"id":46,"uris":["http://zotero.org/users/local/LgekIkdi/items/UHK5T8NU"],"uri":["http://zotero.org/users/local/LgekIkdi/items/UHK5T8NU"],"itemData":{"id":46,"type":"paper-conference","container-title":"Proceedings of the 28th International Conference on Computational Linguistics","page":"2595-2605","title":"A Vietnamese Dataset for Evaluating Machine Reading Comprehension","author":[{"family":"Nguyen","given":"Kiet"},{"family":"Nguyen","given":"Vu"},{"family":"Nguyen","given":"Anh"},{"family":"Nguyen","given":"Ngan"}],"issued":{"date-parts":[["2020"]]}}}],"schema":"https://github.com/citation-style-language/schema/raw/master/csl-citation.json"} </w:instrText>
      </w:r>
      <w:r w:rsidR="009D2189">
        <w:rPr>
          <w:rStyle w:val="IntenseEmphasis"/>
          <w:i w:val="0"/>
          <w:iCs w:val="0"/>
          <w:color w:val="000000" w:themeColor="text1"/>
          <w:sz w:val="26"/>
          <w:szCs w:val="26"/>
          <w:lang w:val="vi-VN"/>
        </w:rPr>
        <w:fldChar w:fldCharType="separate"/>
      </w:r>
      <w:r w:rsidR="009D2189" w:rsidRPr="3180535C">
        <w:rPr>
          <w:sz w:val="26"/>
          <w:szCs w:val="26"/>
          <w:lang w:val="vi-VN"/>
        </w:rPr>
        <w:t>[11]</w:t>
      </w:r>
      <w:r w:rsidR="009D2189">
        <w:rPr>
          <w:rStyle w:val="IntenseEmphasis"/>
          <w:i w:val="0"/>
          <w:iCs w:val="0"/>
          <w:color w:val="000000" w:themeColor="text1"/>
          <w:sz w:val="26"/>
          <w:szCs w:val="26"/>
          <w:lang w:val="vi-VN"/>
        </w:rPr>
        <w:fldChar w:fldCharType="end"/>
      </w:r>
      <w:r w:rsidR="00F02147">
        <w:rPr>
          <w:rStyle w:val="IntenseEmphasis"/>
          <w:i w:val="0"/>
          <w:iCs w:val="0"/>
          <w:color w:val="000000" w:themeColor="text1"/>
          <w:sz w:val="26"/>
          <w:szCs w:val="26"/>
          <w:lang w:val="vi-VN"/>
        </w:rPr>
        <w:t xml:space="preserve"> </w:t>
      </w:r>
      <w:r w:rsidR="00245601" w:rsidRPr="00691E0F">
        <w:rPr>
          <w:rStyle w:val="IntenseEmphasis"/>
          <w:i w:val="0"/>
          <w:iCs w:val="0"/>
          <w:color w:val="000000" w:themeColor="text1"/>
          <w:sz w:val="26"/>
          <w:szCs w:val="26"/>
          <w:lang w:val="vi-VN"/>
        </w:rPr>
        <w:t>và ViNewsQA</w:t>
      </w:r>
      <w:r w:rsidR="00F02147">
        <w:rPr>
          <w:rStyle w:val="IntenseEmphasis"/>
          <w:i w:val="0"/>
          <w:iCs w:val="0"/>
          <w:color w:val="000000" w:themeColor="text1"/>
          <w:sz w:val="26"/>
          <w:szCs w:val="26"/>
          <w:lang w:val="vi-VN"/>
        </w:rPr>
        <w:t xml:space="preserve"> </w:t>
      </w:r>
      <w:r w:rsidR="007220F4">
        <w:rPr>
          <w:rStyle w:val="IntenseEmphasis"/>
          <w:i w:val="0"/>
          <w:iCs w:val="0"/>
          <w:color w:val="000000" w:themeColor="text1"/>
          <w:sz w:val="26"/>
          <w:szCs w:val="26"/>
          <w:lang w:val="vi-VN"/>
        </w:rPr>
        <w:fldChar w:fldCharType="begin"/>
      </w:r>
      <w:r w:rsidR="007220F4">
        <w:rPr>
          <w:rStyle w:val="IntenseEmphasis"/>
          <w:i w:val="0"/>
          <w:iCs w:val="0"/>
          <w:color w:val="000000" w:themeColor="text1"/>
          <w:sz w:val="26"/>
          <w:szCs w:val="26"/>
          <w:lang w:val="vi-VN"/>
        </w:rPr>
        <w:instrText xml:space="preserve"> ADDIN ZOTERO_ITEM CSL_CITATION {"citationID":"vd0r8Xfr","properties":{"formattedCitation":"[12]","plainCitation":"[12]","noteIndex":0},"citationItems":[{"id":47,"uris":["http://zotero.org/users/local/LgekIkdi/items/ADMFQ2LQ"],"uri":["http://zotero.org/users/local/LgekIkdi/items/ADMFQ2LQ"],"itemData":{"id":47,"type":"article-journal","container-title":"arXiv preprint arXiv:2006.11138","title":"New vietnamese corpus for machine readingcomprehension of health news articles","author":[{"family":"Van Nguyen","given":"Kiet"},{"family":"Nguyen","given":"Duc-Vu"},{"family":"Nguyen","given":"Anh Gia-Tuan"},{"family":"Nguyen","given":"Ngan Luu-Thuy"}],"issued":{"date-parts":[["2020"]]}}}],"schema":"https://github.com/citation-style-language/schema/raw/master/csl-citation.json"} </w:instrText>
      </w:r>
      <w:r w:rsidR="007220F4">
        <w:rPr>
          <w:rStyle w:val="IntenseEmphasis"/>
          <w:i w:val="0"/>
          <w:iCs w:val="0"/>
          <w:color w:val="000000" w:themeColor="text1"/>
          <w:sz w:val="26"/>
          <w:szCs w:val="26"/>
          <w:lang w:val="vi-VN"/>
        </w:rPr>
        <w:fldChar w:fldCharType="separate"/>
      </w:r>
      <w:r w:rsidR="007220F4" w:rsidRPr="3180535C">
        <w:rPr>
          <w:sz w:val="26"/>
          <w:szCs w:val="26"/>
          <w:lang w:val="vi-VN"/>
        </w:rPr>
        <w:t>[12]</w:t>
      </w:r>
      <w:r w:rsidR="007220F4">
        <w:rPr>
          <w:rStyle w:val="IntenseEmphasis"/>
          <w:i w:val="0"/>
          <w:iCs w:val="0"/>
          <w:color w:val="000000" w:themeColor="text1"/>
          <w:sz w:val="26"/>
          <w:szCs w:val="26"/>
          <w:lang w:val="vi-VN"/>
        </w:rPr>
        <w:fldChar w:fldCharType="end"/>
      </w:r>
      <w:r w:rsidR="00245601" w:rsidRPr="00691E0F">
        <w:rPr>
          <w:rStyle w:val="IntenseEmphasis"/>
          <w:i w:val="0"/>
          <w:iCs w:val="0"/>
          <w:color w:val="000000" w:themeColor="text1"/>
          <w:sz w:val="26"/>
          <w:szCs w:val="26"/>
          <w:lang w:val="vi-VN"/>
        </w:rPr>
        <w:t xml:space="preserve">. Đáng chú ý nhất là bộ dữ liệu ViNewsQA bao gồm </w:t>
      </w:r>
      <w:bookmarkStart w:id="13" w:name="_Hlk69260392"/>
      <w:r w:rsidR="00245601" w:rsidRPr="00691E0F">
        <w:rPr>
          <w:rStyle w:val="IntenseEmphasis"/>
          <w:i w:val="0"/>
          <w:iCs w:val="0"/>
          <w:color w:val="000000" w:themeColor="text1"/>
          <w:sz w:val="26"/>
          <w:szCs w:val="26"/>
          <w:lang w:val="vi-VN"/>
        </w:rPr>
        <w:t>22.057 cặp câu hỏi và trả lời</w:t>
      </w:r>
      <w:bookmarkEnd w:id="13"/>
      <w:r w:rsidR="00245601" w:rsidRPr="00691E0F">
        <w:rPr>
          <w:rStyle w:val="IntenseEmphasis"/>
          <w:i w:val="0"/>
          <w:iCs w:val="0"/>
          <w:color w:val="000000" w:themeColor="text1"/>
          <w:sz w:val="26"/>
          <w:szCs w:val="26"/>
          <w:lang w:val="vi-VN"/>
        </w:rPr>
        <w:t xml:space="preserve">. Những người tạo dữ liệu dựa trên nội dung tri thức của 4.416 bài viết Sức khỏe trên VNEXPRESS. </w:t>
      </w:r>
      <w:r w:rsidR="00B95C9B" w:rsidRPr="00691E0F">
        <w:rPr>
          <w:rStyle w:val="IntenseEmphasis"/>
          <w:i w:val="0"/>
          <w:iCs w:val="0"/>
          <w:color w:val="000000" w:themeColor="text1"/>
          <w:sz w:val="26"/>
          <w:szCs w:val="26"/>
          <w:lang w:val="vi-VN"/>
        </w:rPr>
        <w:t xml:space="preserve">Hiện tại, mô hình tốt nhất đã chạy trên bộ dữ liệu này là ALBERT </w:t>
      </w:r>
      <w:r w:rsidR="00E9296E">
        <w:rPr>
          <w:rStyle w:val="IntenseEmphasis"/>
          <w:i w:val="0"/>
          <w:iCs w:val="0"/>
          <w:color w:val="000000" w:themeColor="text1"/>
          <w:sz w:val="26"/>
          <w:szCs w:val="26"/>
          <w:lang w:val="vi-VN"/>
        </w:rPr>
        <w:fldChar w:fldCharType="begin"/>
      </w:r>
      <w:r w:rsidR="00E9296E">
        <w:rPr>
          <w:rStyle w:val="IntenseEmphasis"/>
          <w:i w:val="0"/>
          <w:iCs w:val="0"/>
          <w:color w:val="000000" w:themeColor="text1"/>
          <w:sz w:val="26"/>
          <w:szCs w:val="26"/>
          <w:lang w:val="vi-VN"/>
        </w:rPr>
        <w:instrText xml:space="preserve"> ADDIN ZOTERO_ITEM CSL_CITATION {"citationID":"19gaE6jS","properties":{"formattedCitation":"[12]","plainCitation":"[12]","noteIndex":0},"citationItems":[{"id":47,"uris":["http://zotero.org/users/local/LgekIkdi/items/ADMFQ2LQ"],"uri":["http://zotero.org/users/local/LgekIkdi/items/ADMFQ2LQ"],"itemData":{"id":47,"type":"article-journal","container-title":"arXiv preprint arXiv:2006.11138","title":"New vietnamese corpus for machine readingcomprehension of health news articles","author":[{"family":"Van Nguyen","given":"Kiet"},{"family":"Nguyen","given":"Duc-Vu"},{"family":"Nguyen","given":"Anh Gia-Tuan"},{"family":"Nguyen","given":"Ngan Luu-Thuy"}],"issued":{"date-parts":[["2020"]]}}}],"schema":"https://github.com/citation-style-language/schema/raw/master/csl-citation.json"} </w:instrText>
      </w:r>
      <w:r w:rsidR="00E9296E">
        <w:rPr>
          <w:rStyle w:val="IntenseEmphasis"/>
          <w:i w:val="0"/>
          <w:iCs w:val="0"/>
          <w:color w:val="000000" w:themeColor="text1"/>
          <w:sz w:val="26"/>
          <w:szCs w:val="26"/>
          <w:lang w:val="vi-VN"/>
        </w:rPr>
        <w:fldChar w:fldCharType="separate"/>
      </w:r>
      <w:r w:rsidR="00E9296E" w:rsidRPr="3180535C">
        <w:rPr>
          <w:sz w:val="26"/>
          <w:szCs w:val="26"/>
          <w:lang w:val="vi-VN"/>
        </w:rPr>
        <w:t>[12]</w:t>
      </w:r>
      <w:r w:rsidR="00E9296E">
        <w:rPr>
          <w:rStyle w:val="IntenseEmphasis"/>
          <w:i w:val="0"/>
          <w:iCs w:val="0"/>
          <w:color w:val="000000" w:themeColor="text1"/>
          <w:sz w:val="26"/>
          <w:szCs w:val="26"/>
          <w:lang w:val="vi-VN"/>
        </w:rPr>
        <w:fldChar w:fldCharType="end"/>
      </w:r>
      <w:r w:rsidR="00E1462E">
        <w:rPr>
          <w:rStyle w:val="IntenseEmphasis"/>
          <w:i w:val="0"/>
          <w:iCs w:val="0"/>
          <w:color w:val="000000" w:themeColor="text1"/>
          <w:sz w:val="26"/>
          <w:szCs w:val="26"/>
          <w:lang w:val="vi-VN"/>
        </w:rPr>
        <w:t xml:space="preserve"> </w:t>
      </w:r>
      <w:r w:rsidR="00B95C9B" w:rsidRPr="00691E0F">
        <w:rPr>
          <w:rStyle w:val="IntenseEmphasis"/>
          <w:i w:val="0"/>
          <w:iCs w:val="0"/>
          <w:color w:val="000000" w:themeColor="text1"/>
          <w:sz w:val="26"/>
          <w:szCs w:val="26"/>
          <w:lang w:val="vi-VN"/>
        </w:rPr>
        <w:lastRenderedPageBreak/>
        <w:t xml:space="preserve">với độ đo EM là 65.26% và ở độ đo F1 là 84.89%. </w:t>
      </w:r>
      <w:r w:rsidR="00245601" w:rsidRPr="00691E0F">
        <w:rPr>
          <w:rStyle w:val="IntenseEmphasis"/>
          <w:i w:val="0"/>
          <w:iCs w:val="0"/>
          <w:color w:val="000000" w:themeColor="text1"/>
          <w:sz w:val="26"/>
          <w:szCs w:val="26"/>
          <w:lang w:val="vi-VN"/>
        </w:rPr>
        <w:t xml:space="preserve">Trong đề tài của chúng tôi, chúng tôi cũng sẽ kế thừa bộ dữ liệu cũng như </w:t>
      </w:r>
      <w:r w:rsidR="00B95C9B" w:rsidRPr="00691E0F">
        <w:rPr>
          <w:rStyle w:val="IntenseEmphasis"/>
          <w:i w:val="0"/>
          <w:iCs w:val="0"/>
          <w:color w:val="000000" w:themeColor="text1"/>
          <w:sz w:val="26"/>
          <w:szCs w:val="26"/>
          <w:lang w:val="vi-VN"/>
        </w:rPr>
        <w:t xml:space="preserve">những </w:t>
      </w:r>
      <w:r w:rsidR="00245601" w:rsidRPr="00691E0F">
        <w:rPr>
          <w:rStyle w:val="IntenseEmphasis"/>
          <w:i w:val="0"/>
          <w:iCs w:val="0"/>
          <w:color w:val="000000" w:themeColor="text1"/>
          <w:sz w:val="26"/>
          <w:szCs w:val="26"/>
          <w:lang w:val="vi-VN"/>
        </w:rPr>
        <w:t xml:space="preserve">mô hình đã </w:t>
      </w:r>
      <w:r w:rsidR="00B95C9B" w:rsidRPr="00691E0F">
        <w:rPr>
          <w:rStyle w:val="IntenseEmphasis"/>
          <w:i w:val="0"/>
          <w:iCs w:val="0"/>
          <w:color w:val="000000" w:themeColor="text1"/>
          <w:sz w:val="26"/>
          <w:szCs w:val="26"/>
          <w:lang w:val="vi-VN"/>
        </w:rPr>
        <w:t>chạy trên bộ dữ liệu này.</w:t>
      </w:r>
    </w:p>
    <w:p w14:paraId="29F8A066" w14:textId="2F9D9D9D" w:rsidR="001310EA" w:rsidRPr="00F8230B" w:rsidRDefault="001310EA" w:rsidP="003557AB">
      <w:pPr>
        <w:pStyle w:val="Heading3"/>
        <w:spacing w:before="120" w:after="120" w:line="360" w:lineRule="auto"/>
        <w:ind w:left="720" w:hanging="720"/>
        <w:rPr>
          <w:rFonts w:ascii="Times New Roman" w:hAnsi="Times New Roman"/>
          <w:lang w:val="vi-VN"/>
        </w:rPr>
      </w:pPr>
      <w:r w:rsidRPr="3180535C">
        <w:rPr>
          <w:rFonts w:ascii="Times New Roman" w:hAnsi="Times New Roman"/>
          <w:lang w:val="vi-VN"/>
        </w:rPr>
        <w:t>B1.3. Vấn đề thách thức</w:t>
      </w:r>
    </w:p>
    <w:p w14:paraId="7F027EA8" w14:textId="77777777" w:rsidR="00D52000" w:rsidRDefault="0077127F" w:rsidP="003557AB">
      <w:pPr>
        <w:spacing w:line="360" w:lineRule="auto"/>
        <w:ind w:firstLine="720"/>
        <w:jc w:val="both"/>
        <w:rPr>
          <w:sz w:val="26"/>
          <w:szCs w:val="26"/>
          <w:lang w:val="vi-VN"/>
        </w:rPr>
      </w:pPr>
      <w:bookmarkStart w:id="14" w:name="_Toc413248952"/>
      <w:bookmarkStart w:id="15" w:name="_Toc282609084"/>
      <w:bookmarkStart w:id="16" w:name="_Toc282609080"/>
      <w:bookmarkEnd w:id="10"/>
      <w:bookmarkEnd w:id="11"/>
      <w:r w:rsidRPr="00BC5009">
        <w:rPr>
          <w:sz w:val="26"/>
          <w:szCs w:val="26"/>
          <w:highlight w:val="yellow"/>
          <w:lang w:val="vi-VN"/>
        </w:rPr>
        <w:t xml:space="preserve">Bước chiếm hầu hết thời gian trong một </w:t>
      </w:r>
      <w:r w:rsidR="00601166" w:rsidRPr="00BC5009">
        <w:rPr>
          <w:sz w:val="26"/>
          <w:szCs w:val="26"/>
          <w:highlight w:val="yellow"/>
          <w:lang w:val="vi-VN"/>
        </w:rPr>
        <w:t xml:space="preserve">bài toán </w:t>
      </w:r>
      <w:r w:rsidR="00B8116B" w:rsidRPr="00BC5009">
        <w:rPr>
          <w:sz w:val="26"/>
          <w:szCs w:val="26"/>
          <w:highlight w:val="yellow"/>
          <w:lang w:val="vi-VN"/>
        </w:rPr>
        <w:t xml:space="preserve">AI </w:t>
      </w:r>
      <w:r w:rsidR="00601166" w:rsidRPr="00BC5009">
        <w:rPr>
          <w:sz w:val="26"/>
          <w:szCs w:val="26"/>
          <w:highlight w:val="yellow"/>
          <w:lang w:val="vi-VN"/>
        </w:rPr>
        <w:t xml:space="preserve">chắc chắn là </w:t>
      </w:r>
      <w:r w:rsidR="00B8116B" w:rsidRPr="00BC5009">
        <w:rPr>
          <w:sz w:val="26"/>
          <w:szCs w:val="26"/>
          <w:highlight w:val="yellow"/>
          <w:lang w:val="vi-VN"/>
        </w:rPr>
        <w:t xml:space="preserve">bước xây dựng </w:t>
      </w:r>
      <w:r w:rsidR="00601166" w:rsidRPr="00BC5009">
        <w:rPr>
          <w:sz w:val="26"/>
          <w:szCs w:val="26"/>
          <w:highlight w:val="yellow"/>
          <w:lang w:val="vi-VN"/>
        </w:rPr>
        <w:t>dữ liệu. Việc xây dựng</w:t>
      </w:r>
      <w:r w:rsidR="005F4188" w:rsidRPr="00BC5009">
        <w:rPr>
          <w:sz w:val="26"/>
          <w:szCs w:val="26"/>
          <w:highlight w:val="yellow"/>
          <w:lang w:val="vi-VN"/>
        </w:rPr>
        <w:t xml:space="preserve"> một </w:t>
      </w:r>
      <w:r w:rsidR="00E05241" w:rsidRPr="00BC5009">
        <w:rPr>
          <w:sz w:val="26"/>
          <w:szCs w:val="26"/>
          <w:highlight w:val="yellow"/>
          <w:lang w:val="vi-VN"/>
        </w:rPr>
        <w:t>bộ dữ liệu chất lượng để phục vụ cho mô hình</w:t>
      </w:r>
      <w:r w:rsidR="005F4188" w:rsidRPr="00BC5009">
        <w:rPr>
          <w:sz w:val="26"/>
          <w:szCs w:val="26"/>
          <w:highlight w:val="yellow"/>
          <w:lang w:val="vi-VN"/>
        </w:rPr>
        <w:t xml:space="preserve"> </w:t>
      </w:r>
      <w:r w:rsidR="002E5C6A" w:rsidRPr="00BC5009">
        <w:rPr>
          <w:sz w:val="26"/>
          <w:szCs w:val="26"/>
          <w:highlight w:val="yellow"/>
          <w:lang w:val="vi-VN"/>
        </w:rPr>
        <w:t xml:space="preserve">đạt kết quả cao </w:t>
      </w:r>
      <w:r w:rsidR="008E6161" w:rsidRPr="00BC5009">
        <w:rPr>
          <w:sz w:val="26"/>
          <w:szCs w:val="26"/>
          <w:highlight w:val="yellow"/>
          <w:lang w:val="vi-VN"/>
        </w:rPr>
        <w:t>thì điều không thể thiếu đó là một bộ dữ liệu đủ lớn</w:t>
      </w:r>
      <w:r w:rsidR="00441FB1" w:rsidRPr="00BC5009">
        <w:rPr>
          <w:sz w:val="26"/>
          <w:szCs w:val="26"/>
          <w:highlight w:val="yellow"/>
          <w:lang w:val="vi-VN"/>
        </w:rPr>
        <w:t xml:space="preserve"> về số lượng cũng như về chất lượng</w:t>
      </w:r>
      <w:r w:rsidR="002D17AB" w:rsidRPr="00BC5009">
        <w:rPr>
          <w:sz w:val="26"/>
          <w:szCs w:val="26"/>
          <w:highlight w:val="yellow"/>
          <w:lang w:val="vi-VN"/>
        </w:rPr>
        <w:t>.</w:t>
      </w:r>
      <w:r w:rsidR="00601166" w:rsidRPr="00D52000">
        <w:rPr>
          <w:sz w:val="26"/>
          <w:szCs w:val="26"/>
          <w:highlight w:val="yellow"/>
          <w:lang w:val="vi-VN"/>
        </w:rPr>
        <w:t xml:space="preserve"> </w:t>
      </w:r>
      <w:r w:rsidR="00B275F5" w:rsidRPr="00D52000">
        <w:rPr>
          <w:sz w:val="26"/>
          <w:szCs w:val="26"/>
          <w:highlight w:val="yellow"/>
          <w:lang w:val="vi-VN"/>
        </w:rPr>
        <w:t xml:space="preserve">Bên cạnh đó, nguồn nhân lực để gán nhãn </w:t>
      </w:r>
      <w:r w:rsidR="00AC3929" w:rsidRPr="00D52000">
        <w:rPr>
          <w:sz w:val="26"/>
          <w:szCs w:val="26"/>
          <w:highlight w:val="yellow"/>
          <w:lang w:val="vi-VN"/>
        </w:rPr>
        <w:t xml:space="preserve">dữ liệu còn hạn chế, đòi hỏi những người có sự hiểu biết nhất định về bài toán </w:t>
      </w:r>
      <w:r w:rsidR="00D52000" w:rsidRPr="00D52000">
        <w:rPr>
          <w:sz w:val="26"/>
          <w:szCs w:val="26"/>
          <w:highlight w:val="yellow"/>
          <w:lang w:val="vi-VN"/>
        </w:rPr>
        <w:t>để có thể xác định đúng đắn đầu ra.</w:t>
      </w:r>
    </w:p>
    <w:p w14:paraId="0CB27175" w14:textId="77777777" w:rsidR="00681D0E" w:rsidRPr="009E14F4" w:rsidRDefault="00816F08" w:rsidP="003557AB">
      <w:pPr>
        <w:spacing w:line="360" w:lineRule="auto"/>
        <w:ind w:firstLine="720"/>
        <w:jc w:val="both"/>
        <w:rPr>
          <w:sz w:val="26"/>
          <w:szCs w:val="26"/>
          <w:highlight w:val="yellow"/>
          <w:lang w:val="vi-VN"/>
        </w:rPr>
      </w:pPr>
      <w:r w:rsidRPr="009E14F4">
        <w:rPr>
          <w:sz w:val="26"/>
          <w:szCs w:val="26"/>
          <w:highlight w:val="yellow"/>
          <w:lang w:val="vi-VN"/>
        </w:rPr>
        <w:t xml:space="preserve">Bài toán </w:t>
      </w:r>
      <w:r w:rsidR="00F47D3B" w:rsidRPr="009E14F4">
        <w:rPr>
          <w:sz w:val="26"/>
          <w:szCs w:val="26"/>
          <w:highlight w:val="yellow"/>
          <w:lang w:val="vi-VN"/>
        </w:rPr>
        <w:t xml:space="preserve">xây dựng hệ thống đọc hiểu tự đồng </w:t>
      </w:r>
      <w:r w:rsidRPr="009E14F4">
        <w:rPr>
          <w:sz w:val="26"/>
          <w:szCs w:val="26"/>
          <w:highlight w:val="yellow"/>
          <w:lang w:val="vi-VN"/>
        </w:rPr>
        <w:t>còn mới</w:t>
      </w:r>
      <w:r w:rsidR="003F7A8C" w:rsidRPr="009E14F4">
        <w:rPr>
          <w:sz w:val="26"/>
          <w:szCs w:val="26"/>
          <w:highlight w:val="yellow"/>
          <w:lang w:val="vi-VN"/>
        </w:rPr>
        <w:t xml:space="preserve"> mẻ</w:t>
      </w:r>
      <w:r w:rsidRPr="009E14F4">
        <w:rPr>
          <w:sz w:val="26"/>
          <w:szCs w:val="26"/>
          <w:highlight w:val="yellow"/>
          <w:lang w:val="vi-VN"/>
        </w:rPr>
        <w:t xml:space="preserve">, manh nha </w:t>
      </w:r>
      <w:r w:rsidR="00947D94" w:rsidRPr="009E14F4">
        <w:rPr>
          <w:sz w:val="26"/>
          <w:szCs w:val="26"/>
          <w:highlight w:val="yellow"/>
          <w:lang w:val="vi-VN"/>
        </w:rPr>
        <w:t xml:space="preserve">đối với tiếng Việt. Vì vậy mà các </w:t>
      </w:r>
      <w:r w:rsidR="00EE1C7C" w:rsidRPr="009E14F4">
        <w:rPr>
          <w:sz w:val="26"/>
          <w:szCs w:val="26"/>
          <w:highlight w:val="yellow"/>
          <w:lang w:val="vi-VN"/>
        </w:rPr>
        <w:t xml:space="preserve">công trình nghiên cứu, </w:t>
      </w:r>
      <w:r w:rsidR="0084770B" w:rsidRPr="009E14F4">
        <w:rPr>
          <w:sz w:val="26"/>
          <w:szCs w:val="26"/>
          <w:highlight w:val="yellow"/>
          <w:lang w:val="vi-VN"/>
        </w:rPr>
        <w:t xml:space="preserve">tài liệu tham khảo </w:t>
      </w:r>
      <w:r w:rsidR="00A6490A" w:rsidRPr="009E14F4">
        <w:rPr>
          <w:sz w:val="26"/>
          <w:szCs w:val="26"/>
          <w:highlight w:val="yellow"/>
          <w:lang w:val="vi-VN"/>
        </w:rPr>
        <w:t>cũng ít hơn so với tiếng Anh</w:t>
      </w:r>
      <w:r w:rsidR="00681D0E" w:rsidRPr="009E14F4">
        <w:rPr>
          <w:sz w:val="26"/>
          <w:szCs w:val="26"/>
          <w:highlight w:val="yellow"/>
          <w:lang w:val="vi-VN"/>
        </w:rPr>
        <w:t xml:space="preserve"> hay các ngôn ngữ khác</w:t>
      </w:r>
      <w:r w:rsidR="00A6490A" w:rsidRPr="009E14F4">
        <w:rPr>
          <w:sz w:val="26"/>
          <w:szCs w:val="26"/>
          <w:highlight w:val="yellow"/>
          <w:lang w:val="vi-VN"/>
        </w:rPr>
        <w:t xml:space="preserve">. </w:t>
      </w:r>
    </w:p>
    <w:p w14:paraId="32D9CAED" w14:textId="2D52BC02" w:rsidR="00C94CA1" w:rsidRDefault="00681D0E" w:rsidP="00C94CA1">
      <w:pPr>
        <w:spacing w:line="360" w:lineRule="auto"/>
        <w:ind w:firstLine="720"/>
        <w:jc w:val="both"/>
        <w:rPr>
          <w:sz w:val="26"/>
          <w:szCs w:val="26"/>
          <w:lang w:val="vi-VN"/>
        </w:rPr>
      </w:pPr>
      <w:r w:rsidRPr="009E14F4">
        <w:rPr>
          <w:sz w:val="26"/>
          <w:szCs w:val="26"/>
          <w:highlight w:val="yellow"/>
          <w:lang w:val="vi-VN"/>
        </w:rPr>
        <w:t>Tiếng Việt bản thân nó cũng mang những đặc điểm</w:t>
      </w:r>
      <w:r w:rsidR="32674293" w:rsidRPr="7779B6D5">
        <w:rPr>
          <w:sz w:val="26"/>
          <w:szCs w:val="26"/>
          <w:highlight w:val="yellow"/>
          <w:lang w:val="vi-VN"/>
        </w:rPr>
        <w:t>, độ khó</w:t>
      </w:r>
      <w:r w:rsidRPr="009E14F4">
        <w:rPr>
          <w:sz w:val="26"/>
          <w:szCs w:val="26"/>
          <w:highlight w:val="yellow"/>
          <w:lang w:val="vi-VN"/>
        </w:rPr>
        <w:t xml:space="preserve"> nhất định</w:t>
      </w:r>
      <w:r w:rsidR="5F052C27" w:rsidRPr="7779B6D5">
        <w:rPr>
          <w:sz w:val="26"/>
          <w:szCs w:val="26"/>
          <w:highlight w:val="yellow"/>
          <w:lang w:val="vi-VN"/>
        </w:rPr>
        <w:t xml:space="preserve"> (ví dụ như từ ghép, đa nghĩa)</w:t>
      </w:r>
      <w:r w:rsidRPr="009E14F4">
        <w:rPr>
          <w:sz w:val="26"/>
          <w:szCs w:val="26"/>
          <w:highlight w:val="yellow"/>
          <w:lang w:val="vi-VN"/>
        </w:rPr>
        <w:t xml:space="preserve"> không giống với các ngôn ngữ khác. Việc</w:t>
      </w:r>
      <w:r w:rsidR="00A6490A" w:rsidRPr="009E14F4">
        <w:rPr>
          <w:sz w:val="26"/>
          <w:szCs w:val="26"/>
          <w:highlight w:val="yellow"/>
          <w:lang w:val="vi-VN"/>
        </w:rPr>
        <w:t xml:space="preserve"> xử lý ngôn ngữ tiếng Việt cũng </w:t>
      </w:r>
      <w:r w:rsidR="009E14F4" w:rsidRPr="009E14F4">
        <w:rPr>
          <w:sz w:val="26"/>
          <w:szCs w:val="26"/>
          <w:highlight w:val="yellow"/>
          <w:lang w:val="vi-VN"/>
        </w:rPr>
        <w:t xml:space="preserve">là một </w:t>
      </w:r>
      <w:r w:rsidR="006E548A" w:rsidRPr="009E14F4">
        <w:rPr>
          <w:sz w:val="26"/>
          <w:szCs w:val="26"/>
          <w:highlight w:val="yellow"/>
          <w:lang w:val="vi-VN"/>
        </w:rPr>
        <w:t xml:space="preserve">thách thức </w:t>
      </w:r>
      <w:r w:rsidR="009E14F4" w:rsidRPr="009E14F4">
        <w:rPr>
          <w:sz w:val="26"/>
          <w:szCs w:val="26"/>
          <w:highlight w:val="yellow"/>
          <w:lang w:val="vi-VN"/>
        </w:rPr>
        <w:t xml:space="preserve">lớn đòi hỏi </w:t>
      </w:r>
      <w:r w:rsidR="006E548A" w:rsidRPr="009E14F4">
        <w:rPr>
          <w:sz w:val="26"/>
          <w:szCs w:val="26"/>
          <w:highlight w:val="yellow"/>
          <w:lang w:val="vi-VN"/>
        </w:rPr>
        <w:t xml:space="preserve">chúng tôi </w:t>
      </w:r>
      <w:r w:rsidR="009E14F4" w:rsidRPr="009E14F4">
        <w:rPr>
          <w:sz w:val="26"/>
          <w:szCs w:val="26"/>
          <w:highlight w:val="yellow"/>
          <w:lang w:val="vi-VN"/>
        </w:rPr>
        <w:t>không ngừng</w:t>
      </w:r>
      <w:r w:rsidR="006E548A" w:rsidRPr="009E14F4">
        <w:rPr>
          <w:sz w:val="26"/>
          <w:szCs w:val="26"/>
          <w:highlight w:val="yellow"/>
          <w:lang w:val="vi-VN"/>
        </w:rPr>
        <w:t xml:space="preserve"> </w:t>
      </w:r>
      <w:r w:rsidR="00F47D3B" w:rsidRPr="009E14F4">
        <w:rPr>
          <w:sz w:val="26"/>
          <w:szCs w:val="26"/>
          <w:highlight w:val="yellow"/>
          <w:lang w:val="vi-VN"/>
        </w:rPr>
        <w:t>tìm tòi, nghiên cứu.</w:t>
      </w:r>
    </w:p>
    <w:p w14:paraId="47E0C9B2" w14:textId="727ABFF2" w:rsidR="002F6E12" w:rsidRDefault="002C1EE1" w:rsidP="003557AB">
      <w:pPr>
        <w:spacing w:line="360" w:lineRule="auto"/>
        <w:ind w:firstLine="720"/>
        <w:jc w:val="both"/>
        <w:rPr>
          <w:sz w:val="26"/>
          <w:szCs w:val="26"/>
          <w:lang w:val="vi-VN"/>
        </w:rPr>
      </w:pPr>
      <w:r w:rsidRPr="005B3E5C">
        <w:rPr>
          <w:sz w:val="26"/>
          <w:szCs w:val="26"/>
          <w:highlight w:val="yellow"/>
          <w:lang w:val="vi-VN"/>
        </w:rPr>
        <w:t>H</w:t>
      </w:r>
      <w:r w:rsidR="001578D4" w:rsidRPr="005B3E5C">
        <w:rPr>
          <w:sz w:val="26"/>
          <w:szCs w:val="26"/>
          <w:highlight w:val="yellow"/>
          <w:lang w:val="vi-VN"/>
        </w:rPr>
        <w:t xml:space="preserve">ơn nữa, </w:t>
      </w:r>
      <w:r w:rsidR="0F626813" w:rsidRPr="2CBDCDC9">
        <w:rPr>
          <w:sz w:val="26"/>
          <w:szCs w:val="26"/>
          <w:highlight w:val="yellow"/>
          <w:lang w:val="vi-VN"/>
        </w:rPr>
        <w:t xml:space="preserve">vấn đề về sức </w:t>
      </w:r>
      <w:r w:rsidR="0F626813" w:rsidRPr="6E156439">
        <w:rPr>
          <w:sz w:val="26"/>
          <w:szCs w:val="26"/>
          <w:highlight w:val="yellow"/>
          <w:lang w:val="vi-VN"/>
        </w:rPr>
        <w:t xml:space="preserve">khỏe không chỉ </w:t>
      </w:r>
      <w:r w:rsidR="3C07F121" w:rsidRPr="6E156439">
        <w:rPr>
          <w:sz w:val="26"/>
          <w:szCs w:val="26"/>
          <w:highlight w:val="yellow"/>
          <w:lang w:val="vi-VN"/>
        </w:rPr>
        <w:t xml:space="preserve">bằng </w:t>
      </w:r>
      <w:r w:rsidR="0F626813" w:rsidRPr="6E156439">
        <w:rPr>
          <w:sz w:val="26"/>
          <w:szCs w:val="26"/>
          <w:highlight w:val="yellow"/>
          <w:lang w:val="vi-VN"/>
        </w:rPr>
        <w:t>một vài câu chữ là có th</w:t>
      </w:r>
      <w:r w:rsidR="3414D8A9" w:rsidRPr="6E156439">
        <w:rPr>
          <w:sz w:val="26"/>
          <w:szCs w:val="26"/>
          <w:highlight w:val="yellow"/>
          <w:lang w:val="vi-VN"/>
        </w:rPr>
        <w:t xml:space="preserve">ể diễn tả, giải đáp được cho người thắc mắc, vì vậy những bài viết chứa câu trả lời dài xuất hiện nhiều và </w:t>
      </w:r>
      <w:r w:rsidR="7E41FFC8" w:rsidRPr="6E156439">
        <w:rPr>
          <w:sz w:val="26"/>
          <w:szCs w:val="26"/>
          <w:highlight w:val="yellow"/>
          <w:lang w:val="vi-VN"/>
        </w:rPr>
        <w:t>việc</w:t>
      </w:r>
      <w:r w:rsidR="0067269D" w:rsidRPr="005B3E5C">
        <w:rPr>
          <w:sz w:val="26"/>
          <w:szCs w:val="26"/>
          <w:highlight w:val="yellow"/>
          <w:lang w:val="vi-VN"/>
        </w:rPr>
        <w:t xml:space="preserve"> rút trích ra câu trả lời chính xác, đúng trọng tâm trong đoạn văn câu trả lời</w:t>
      </w:r>
      <w:r w:rsidR="00015D3A" w:rsidRPr="005B3E5C">
        <w:rPr>
          <w:sz w:val="26"/>
          <w:szCs w:val="26"/>
          <w:highlight w:val="yellow"/>
          <w:lang w:val="vi-VN"/>
        </w:rPr>
        <w:t xml:space="preserve"> đòi hỏi người gán nhãn </w:t>
      </w:r>
      <w:r w:rsidR="00C52C57" w:rsidRPr="005B3E5C">
        <w:rPr>
          <w:sz w:val="26"/>
          <w:szCs w:val="26"/>
          <w:highlight w:val="yellow"/>
          <w:lang w:val="vi-VN"/>
        </w:rPr>
        <w:t xml:space="preserve">cần có khả năng đọc hiểu, </w:t>
      </w:r>
      <w:r w:rsidR="001E510C" w:rsidRPr="005B3E5C">
        <w:rPr>
          <w:sz w:val="26"/>
          <w:szCs w:val="26"/>
          <w:highlight w:val="yellow"/>
          <w:lang w:val="vi-VN"/>
        </w:rPr>
        <w:t>khả năng truy xuất và rút trích thông tin đúng đắn, uy tín</w:t>
      </w:r>
      <w:r w:rsidR="00F42DF7" w:rsidRPr="005B3E5C">
        <w:rPr>
          <w:sz w:val="26"/>
          <w:szCs w:val="26"/>
          <w:highlight w:val="yellow"/>
          <w:lang w:val="vi-VN"/>
        </w:rPr>
        <w:t xml:space="preserve"> mới có thể </w:t>
      </w:r>
      <w:r w:rsidR="005B3E5C" w:rsidRPr="005B3E5C">
        <w:rPr>
          <w:sz w:val="26"/>
          <w:szCs w:val="26"/>
          <w:highlight w:val="yellow"/>
          <w:lang w:val="vi-VN"/>
        </w:rPr>
        <w:t>mang lại độ chính xác cao cho quá trình đào tạo mô hình sau này</w:t>
      </w:r>
      <w:r w:rsidR="001E510C" w:rsidRPr="005B3E5C">
        <w:rPr>
          <w:sz w:val="26"/>
          <w:szCs w:val="26"/>
          <w:highlight w:val="yellow"/>
          <w:lang w:val="vi-VN"/>
        </w:rPr>
        <w:t>.</w:t>
      </w:r>
    </w:p>
    <w:p w14:paraId="156AA1B3" w14:textId="2F73C89B" w:rsidR="00AB73C2" w:rsidRDefault="0CECB1CD" w:rsidP="3180535C">
      <w:pPr>
        <w:spacing w:line="360" w:lineRule="auto"/>
        <w:ind w:firstLine="720"/>
        <w:jc w:val="both"/>
        <w:rPr>
          <w:sz w:val="26"/>
          <w:szCs w:val="26"/>
          <w:highlight w:val="yellow"/>
          <w:lang w:val="vi-VN"/>
        </w:rPr>
      </w:pPr>
      <w:r w:rsidRPr="3180535C">
        <w:rPr>
          <w:sz w:val="26"/>
          <w:szCs w:val="26"/>
          <w:highlight w:val="yellow"/>
          <w:lang w:val="vi-VN"/>
        </w:rPr>
        <w:t>Trên đây là một vài những thách thức, khó khăn mà chúng tôi nhận thấy ở thời điểm hiện tại mà chúng tôi cần đối mặt. Trong quá trình thực hiện đề tài, chúng tôi sẽ cố gắng giải quyết tốt các vấn đề đã được nêu như trên.</w:t>
      </w:r>
    </w:p>
    <w:p w14:paraId="54522C12" w14:textId="1F86CCA1" w:rsidR="00AB73C2" w:rsidRDefault="001E510C" w:rsidP="003557AB">
      <w:pPr>
        <w:spacing w:line="360" w:lineRule="auto"/>
        <w:ind w:firstLine="720"/>
        <w:jc w:val="both"/>
        <w:rPr>
          <w:sz w:val="26"/>
          <w:szCs w:val="26"/>
          <w:lang w:val="vi-VN"/>
        </w:rPr>
      </w:pPr>
      <w:r w:rsidRPr="3180535C">
        <w:rPr>
          <w:sz w:val="26"/>
          <w:szCs w:val="26"/>
          <w:lang w:val="vi-VN"/>
        </w:rPr>
        <w:t xml:space="preserve"> </w:t>
      </w:r>
    </w:p>
    <w:p w14:paraId="6DAFB15B" w14:textId="1414DA2C" w:rsidR="00376842" w:rsidRPr="00A4775C" w:rsidRDefault="00376842" w:rsidP="003557AB">
      <w:pPr>
        <w:spacing w:line="360" w:lineRule="auto"/>
        <w:ind w:firstLine="720"/>
        <w:jc w:val="both"/>
        <w:rPr>
          <w:sz w:val="26"/>
          <w:szCs w:val="26"/>
          <w:lang w:val="vi-VN"/>
        </w:rPr>
      </w:pPr>
      <w:r w:rsidRPr="00A4775C">
        <w:rPr>
          <w:sz w:val="26"/>
          <w:szCs w:val="26"/>
          <w:lang w:val="vi-VN"/>
        </w:rPr>
        <w:t>Một thách thức lớn nhất đối với chúng tôi là mất nhiều thời gian để hiện thực bộ dữ liệu bởi vì muốn hệ thống đọc hiểu đạt độ chính xác cao thì yêu cầu bộ dữ liệu khá lớn trong khi đó nguồn nhân lực còn hạn chế.</w:t>
      </w:r>
    </w:p>
    <w:p w14:paraId="0833EC38" w14:textId="4375CAA6" w:rsidR="00376842" w:rsidRPr="00A4775C" w:rsidRDefault="00376842" w:rsidP="003557AB">
      <w:pPr>
        <w:spacing w:line="360" w:lineRule="auto"/>
        <w:jc w:val="both"/>
        <w:rPr>
          <w:sz w:val="26"/>
          <w:szCs w:val="26"/>
          <w:lang w:val="vi-VN"/>
        </w:rPr>
      </w:pPr>
      <w:r w:rsidRPr="00A4775C">
        <w:rPr>
          <w:sz w:val="26"/>
          <w:szCs w:val="26"/>
          <w:lang w:val="vi-VN"/>
        </w:rPr>
        <w:tab/>
        <w:t xml:space="preserve">Các mô hình của </w:t>
      </w:r>
      <w:r w:rsidR="00E324BB" w:rsidRPr="00A4775C">
        <w:rPr>
          <w:sz w:val="26"/>
          <w:szCs w:val="26"/>
          <w:lang w:val="vi-VN"/>
        </w:rPr>
        <w:t>đọc hiểu văn bản tự động</w:t>
      </w:r>
      <w:r w:rsidRPr="00A4775C">
        <w:rPr>
          <w:sz w:val="26"/>
          <w:szCs w:val="26"/>
          <w:lang w:val="vi-VN"/>
        </w:rPr>
        <w:t xml:space="preserve"> khá phức tạp, khó hiểu và khó triển khai. Hơn thế </w:t>
      </w:r>
      <w:r w:rsidR="00870E9F" w:rsidRPr="00A4775C">
        <w:rPr>
          <w:sz w:val="26"/>
          <w:szCs w:val="26"/>
          <w:lang w:val="vi-VN"/>
        </w:rPr>
        <w:t xml:space="preserve">đọc hiểu văn bản tự </w:t>
      </w:r>
      <w:r w:rsidR="003D1CC6" w:rsidRPr="00A4775C">
        <w:rPr>
          <w:sz w:val="26"/>
          <w:szCs w:val="26"/>
          <w:lang w:val="vi-VN"/>
        </w:rPr>
        <w:t>độ</w:t>
      </w:r>
      <w:r w:rsidR="00870E9F" w:rsidRPr="00A4775C">
        <w:rPr>
          <w:sz w:val="26"/>
          <w:szCs w:val="26"/>
          <w:lang w:val="vi-VN"/>
        </w:rPr>
        <w:t>ng</w:t>
      </w:r>
      <w:r w:rsidRPr="00A4775C">
        <w:rPr>
          <w:sz w:val="26"/>
          <w:szCs w:val="26"/>
          <w:lang w:val="vi-VN"/>
        </w:rPr>
        <w:t xml:space="preserve"> là một lĩnh vực khá mới mẻ ở Việt Nam, tài liệu tham khảo cũng như tài nguyên các bộ </w:t>
      </w:r>
      <w:r w:rsidR="007D1773" w:rsidRPr="00A4775C">
        <w:rPr>
          <w:sz w:val="26"/>
          <w:szCs w:val="26"/>
          <w:lang w:val="vi-VN"/>
        </w:rPr>
        <w:t>dữ</w:t>
      </w:r>
      <w:r w:rsidRPr="00A4775C">
        <w:rPr>
          <w:sz w:val="26"/>
          <w:szCs w:val="26"/>
          <w:lang w:val="vi-VN"/>
        </w:rPr>
        <w:t xml:space="preserve"> liệu về </w:t>
      </w:r>
      <w:r w:rsidR="00870E9F" w:rsidRPr="00A4775C">
        <w:rPr>
          <w:sz w:val="26"/>
          <w:szCs w:val="26"/>
          <w:lang w:val="vi-VN"/>
        </w:rPr>
        <w:t>lĩnh vực này</w:t>
      </w:r>
      <w:r w:rsidRPr="00A4775C">
        <w:rPr>
          <w:sz w:val="26"/>
          <w:szCs w:val="26"/>
          <w:lang w:val="vi-VN"/>
        </w:rPr>
        <w:t xml:space="preserve"> chủ yếu trên tiếng Anh trong khi đó trên tiếng Việt khá khiêm tốn gây khó khăn trong việc tìm hiểu và nghiên cứu.</w:t>
      </w:r>
    </w:p>
    <w:p w14:paraId="4AF9D312" w14:textId="627B8D18" w:rsidR="00376842" w:rsidRPr="00A4775C" w:rsidRDefault="00376842" w:rsidP="003557AB">
      <w:pPr>
        <w:spacing w:line="360" w:lineRule="auto"/>
        <w:jc w:val="both"/>
        <w:rPr>
          <w:sz w:val="26"/>
          <w:szCs w:val="26"/>
          <w:lang w:val="vi-VN"/>
        </w:rPr>
      </w:pPr>
      <w:r w:rsidRPr="00A4775C">
        <w:rPr>
          <w:sz w:val="26"/>
          <w:szCs w:val="26"/>
          <w:lang w:val="vi-VN"/>
        </w:rPr>
        <w:tab/>
        <w:t>Khó khăn của đề tài còn xuất phát từ đặc điểm của ngôn ngữ tiếng Việt, không như tiếng Anh mỗi từ mang nghĩa riêng biệt còn ở tiếng Việt xuất hiện các cụm từ ghép cũng như đa nghĩa ở một từ gây khó khăn trong việc xử lý.</w:t>
      </w:r>
    </w:p>
    <w:p w14:paraId="6D233240" w14:textId="77777777" w:rsidR="00376842" w:rsidRPr="00A4775C" w:rsidRDefault="00376842" w:rsidP="003557AB">
      <w:pPr>
        <w:spacing w:line="360" w:lineRule="auto"/>
        <w:jc w:val="both"/>
        <w:rPr>
          <w:sz w:val="26"/>
          <w:szCs w:val="26"/>
          <w:lang w:val="vi-VN"/>
        </w:rPr>
      </w:pPr>
      <w:r w:rsidRPr="00A4775C">
        <w:rPr>
          <w:sz w:val="26"/>
          <w:szCs w:val="26"/>
          <w:lang w:val="vi-VN"/>
        </w:rPr>
        <w:lastRenderedPageBreak/>
        <w:tab/>
        <w:t>Một thách thức nữa chúng tôi muốn nhắc tới là quá trình tạo câu hỏi và chọn câu trả lời, đòi hỏi người tạo phải có khả năng đọc hiểu văn bản, sử dụng đúng cấu trúc ngữ pháp tiếng Việt… để làm cho bộ dữ liệu có độ chính xác cao tốt cho qua trình đào tạo sau này.</w:t>
      </w:r>
    </w:p>
    <w:p w14:paraId="7A4BC3D9" w14:textId="77777777" w:rsidR="00376842" w:rsidRPr="00A4775C" w:rsidRDefault="00376842" w:rsidP="003557AB">
      <w:pPr>
        <w:spacing w:line="360" w:lineRule="auto"/>
        <w:ind w:firstLine="720"/>
        <w:jc w:val="both"/>
        <w:rPr>
          <w:sz w:val="26"/>
          <w:szCs w:val="26"/>
          <w:lang w:val="vi-VN"/>
        </w:rPr>
      </w:pPr>
      <w:r w:rsidRPr="00A4775C">
        <w:rPr>
          <w:sz w:val="26"/>
          <w:szCs w:val="26"/>
          <w:lang w:val="vi-VN"/>
        </w:rPr>
        <w:t>Những bài báo chúng tôi thu thập được từ trang báo điện tử tương đối dài, các câu hỏi có thể không bao quát hết nội dụng của bài báo, ảnh hưởng đến quá trình đào tạo.</w:t>
      </w:r>
    </w:p>
    <w:p w14:paraId="260C9708" w14:textId="5220AA26" w:rsidR="00D01445" w:rsidRDefault="001A7414" w:rsidP="003557AB">
      <w:pPr>
        <w:pStyle w:val="Heading2"/>
        <w:framePr w:w="0" w:wrap="auto" w:vAnchor="margin" w:hAnchor="text" w:xAlign="left" w:yAlign="inline"/>
        <w:spacing w:before="120" w:after="120" w:line="360" w:lineRule="auto"/>
        <w:ind w:right="0"/>
        <w:jc w:val="left"/>
        <w:rPr>
          <w:rFonts w:ascii="Times New Roman" w:hAnsi="Times New Roman"/>
          <w:i w:val="0"/>
          <w:color w:val="0000FF"/>
          <w:sz w:val="26"/>
          <w:szCs w:val="26"/>
          <w:lang w:val="vi-VN"/>
        </w:rPr>
      </w:pPr>
      <w:r w:rsidRPr="00A4775C">
        <w:rPr>
          <w:rFonts w:ascii="Times New Roman" w:hAnsi="Times New Roman"/>
          <w:i w:val="0"/>
          <w:color w:val="0000FF"/>
          <w:sz w:val="26"/>
          <w:szCs w:val="26"/>
          <w:lang w:val="vi-VN"/>
        </w:rPr>
        <w:t>B</w:t>
      </w:r>
      <w:r w:rsidR="00C7030B" w:rsidRPr="00A4775C">
        <w:rPr>
          <w:rFonts w:ascii="Times New Roman" w:hAnsi="Times New Roman"/>
          <w:i w:val="0"/>
          <w:color w:val="0000FF"/>
          <w:sz w:val="26"/>
          <w:szCs w:val="26"/>
          <w:lang w:val="vi-VN"/>
        </w:rPr>
        <w:t>2</w:t>
      </w:r>
      <w:r w:rsidR="00D01445" w:rsidRPr="00A4775C">
        <w:rPr>
          <w:rFonts w:ascii="Times New Roman" w:hAnsi="Times New Roman"/>
          <w:i w:val="0"/>
          <w:color w:val="0000FF"/>
          <w:sz w:val="26"/>
          <w:szCs w:val="26"/>
          <w:lang w:val="vi-VN"/>
        </w:rPr>
        <w:t xml:space="preserve">. </w:t>
      </w:r>
      <w:r w:rsidR="000B0E9E" w:rsidRPr="00A4775C">
        <w:rPr>
          <w:rFonts w:ascii="Times New Roman" w:hAnsi="Times New Roman"/>
          <w:i w:val="0"/>
          <w:color w:val="0000FF"/>
          <w:sz w:val="26"/>
          <w:szCs w:val="26"/>
          <w:lang w:val="vi-VN"/>
        </w:rPr>
        <w:t xml:space="preserve">Mục tiêu, nội dung, </w:t>
      </w:r>
      <w:r w:rsidR="00D148DD" w:rsidRPr="00A4775C">
        <w:rPr>
          <w:rFonts w:ascii="Times New Roman" w:hAnsi="Times New Roman"/>
          <w:i w:val="0"/>
          <w:color w:val="0000FF"/>
          <w:sz w:val="26"/>
          <w:szCs w:val="26"/>
          <w:lang w:val="vi-VN"/>
        </w:rPr>
        <w:t>kế hoạch</w:t>
      </w:r>
      <w:r w:rsidR="000B0E9E" w:rsidRPr="00A4775C">
        <w:rPr>
          <w:rFonts w:ascii="Times New Roman" w:hAnsi="Times New Roman"/>
          <w:i w:val="0"/>
          <w:color w:val="0000FF"/>
          <w:sz w:val="26"/>
          <w:szCs w:val="26"/>
          <w:lang w:val="vi-VN"/>
        </w:rPr>
        <w:t xml:space="preserve"> </w:t>
      </w:r>
      <w:r w:rsidR="0082050F" w:rsidRPr="00A4775C">
        <w:rPr>
          <w:rFonts w:ascii="Times New Roman" w:hAnsi="Times New Roman"/>
          <w:i w:val="0"/>
          <w:color w:val="0000FF"/>
          <w:sz w:val="26"/>
          <w:szCs w:val="26"/>
          <w:lang w:val="vi-VN"/>
        </w:rPr>
        <w:t>nghiên cứu</w:t>
      </w:r>
      <w:bookmarkEnd w:id="14"/>
    </w:p>
    <w:p w14:paraId="282E7484" w14:textId="532FF833" w:rsidR="00901BF8" w:rsidRDefault="00D91AC0" w:rsidP="004C55B9">
      <w:pPr>
        <w:pStyle w:val="Heading3"/>
        <w:spacing w:line="360" w:lineRule="auto"/>
        <w:rPr>
          <w:rFonts w:ascii="Times New Roman" w:hAnsi="Times New Roman"/>
          <w:lang w:val="vi-VN"/>
        </w:rPr>
      </w:pPr>
      <w:r w:rsidRPr="3180535C">
        <w:rPr>
          <w:rFonts w:ascii="Times New Roman" w:hAnsi="Times New Roman"/>
          <w:lang w:val="vi-VN"/>
        </w:rPr>
        <w:t xml:space="preserve">B2.1 </w:t>
      </w:r>
      <w:r w:rsidR="002A0707" w:rsidRPr="3180535C">
        <w:rPr>
          <w:rFonts w:ascii="Times New Roman" w:hAnsi="Times New Roman"/>
          <w:lang w:val="vi-VN"/>
        </w:rPr>
        <w:t>Xác định bài toán</w:t>
      </w:r>
    </w:p>
    <w:p w14:paraId="5E82272F" w14:textId="57748524" w:rsidR="004C55B9" w:rsidRPr="00691E0F" w:rsidRDefault="00234161" w:rsidP="004C55B9">
      <w:pPr>
        <w:spacing w:line="360" w:lineRule="auto"/>
        <w:ind w:firstLine="720"/>
        <w:jc w:val="both"/>
        <w:rPr>
          <w:sz w:val="26"/>
          <w:szCs w:val="26"/>
          <w:lang w:val="vi-VN"/>
        </w:rPr>
      </w:pPr>
      <w:r w:rsidRPr="00691E0F">
        <w:rPr>
          <w:b/>
          <w:bCs/>
          <w:sz w:val="26"/>
          <w:szCs w:val="26"/>
          <w:lang w:val="vi-VN"/>
        </w:rPr>
        <w:t>Đối tượng và phạm vi nghiên cứu:</w:t>
      </w:r>
      <w:r w:rsidRPr="00691E0F">
        <w:rPr>
          <w:sz w:val="26"/>
          <w:szCs w:val="26"/>
          <w:lang w:val="vi-VN"/>
        </w:rPr>
        <w:t xml:space="preserve"> tập trung nghiên cứu </w:t>
      </w:r>
      <w:r w:rsidR="00AA10BD" w:rsidRPr="00691E0F">
        <w:rPr>
          <w:sz w:val="26"/>
          <w:szCs w:val="26"/>
          <w:lang w:val="vi-VN"/>
        </w:rPr>
        <w:t xml:space="preserve">bộ dữ liệu tiếng Việt </w:t>
      </w:r>
      <w:r w:rsidR="0035299B" w:rsidRPr="00691E0F">
        <w:rPr>
          <w:sz w:val="26"/>
          <w:szCs w:val="26"/>
          <w:lang w:val="vi-VN"/>
        </w:rPr>
        <w:t xml:space="preserve">phục vụ </w:t>
      </w:r>
      <w:r w:rsidR="00A90CDB" w:rsidRPr="00691E0F">
        <w:rPr>
          <w:sz w:val="26"/>
          <w:szCs w:val="26"/>
          <w:lang w:val="vi-VN"/>
        </w:rPr>
        <w:t xml:space="preserve">cho bài toán </w:t>
      </w:r>
      <w:r w:rsidR="0035299B" w:rsidRPr="00691E0F">
        <w:rPr>
          <w:sz w:val="26"/>
          <w:szCs w:val="26"/>
          <w:lang w:val="vi-VN"/>
        </w:rPr>
        <w:t>trả lời câu hỏi tự động tiếng Việt</w:t>
      </w:r>
      <w:r w:rsidR="0041722F" w:rsidRPr="00691E0F">
        <w:rPr>
          <w:sz w:val="26"/>
          <w:szCs w:val="26"/>
          <w:lang w:val="vi-VN"/>
        </w:rPr>
        <w:t xml:space="preserve"> với miền dữ liệu thuộc lĩnh vực Sức khỏe và </w:t>
      </w:r>
      <w:r w:rsidR="00285320" w:rsidRPr="00691E0F">
        <w:rPr>
          <w:sz w:val="26"/>
          <w:szCs w:val="26"/>
          <w:lang w:val="vi-VN"/>
        </w:rPr>
        <w:t xml:space="preserve">nghiên cứu thực </w:t>
      </w:r>
      <w:r w:rsidR="003922C2" w:rsidRPr="00691E0F">
        <w:rPr>
          <w:sz w:val="26"/>
          <w:szCs w:val="26"/>
          <w:lang w:val="vi-VN"/>
        </w:rPr>
        <w:t xml:space="preserve">nghiệm </w:t>
      </w:r>
      <w:r w:rsidRPr="00691E0F">
        <w:rPr>
          <w:sz w:val="26"/>
          <w:szCs w:val="26"/>
          <w:lang w:val="vi-VN"/>
        </w:rPr>
        <w:t xml:space="preserve">các phương pháp </w:t>
      </w:r>
      <w:r w:rsidR="0041722F" w:rsidRPr="00691E0F">
        <w:rPr>
          <w:sz w:val="26"/>
          <w:szCs w:val="26"/>
          <w:lang w:val="vi-VN"/>
        </w:rPr>
        <w:t>giải quyết bài toán</w:t>
      </w:r>
      <w:r w:rsidRPr="00691E0F">
        <w:rPr>
          <w:sz w:val="26"/>
          <w:szCs w:val="26"/>
          <w:lang w:val="vi-VN"/>
        </w:rPr>
        <w:t>.</w:t>
      </w:r>
    </w:p>
    <w:p w14:paraId="0128D092" w14:textId="456B8937" w:rsidR="0041722F" w:rsidRPr="00691E0F" w:rsidRDefault="00AF730B" w:rsidP="004C55B9">
      <w:pPr>
        <w:spacing w:line="360" w:lineRule="auto"/>
        <w:ind w:firstLine="720"/>
        <w:jc w:val="both"/>
        <w:rPr>
          <w:b/>
          <w:bCs/>
          <w:sz w:val="26"/>
          <w:szCs w:val="26"/>
          <w:lang w:val="vi-VN"/>
        </w:rPr>
      </w:pPr>
      <w:r w:rsidRPr="00691E0F">
        <w:rPr>
          <w:b/>
          <w:bCs/>
          <w:sz w:val="26"/>
          <w:szCs w:val="26"/>
          <w:lang w:val="vi-VN"/>
        </w:rPr>
        <w:t>Đầu vào và đầu ra một bài toán:</w:t>
      </w:r>
    </w:p>
    <w:p w14:paraId="307FAE34" w14:textId="27C2549B" w:rsidR="00AF730B" w:rsidRPr="00831B29" w:rsidRDefault="00AF730B" w:rsidP="00831B29">
      <w:pPr>
        <w:pStyle w:val="ListParagraph"/>
        <w:numPr>
          <w:ilvl w:val="0"/>
          <w:numId w:val="38"/>
        </w:numPr>
        <w:spacing w:line="360" w:lineRule="auto"/>
        <w:jc w:val="both"/>
        <w:rPr>
          <w:sz w:val="26"/>
          <w:szCs w:val="26"/>
          <w:lang w:val="vi-VN"/>
        </w:rPr>
      </w:pPr>
      <w:r w:rsidRPr="3180535C">
        <w:rPr>
          <w:b/>
          <w:bCs/>
          <w:sz w:val="26"/>
          <w:szCs w:val="26"/>
          <w:lang w:val="vi-VN"/>
        </w:rPr>
        <w:t>Đầu vào:</w:t>
      </w:r>
      <w:r w:rsidRPr="00831B29">
        <w:rPr>
          <w:sz w:val="26"/>
          <w:szCs w:val="26"/>
          <w:lang w:val="vi-VN"/>
        </w:rPr>
        <w:t xml:space="preserve"> </w:t>
      </w:r>
      <w:r w:rsidR="00530607" w:rsidRPr="00831B29">
        <w:rPr>
          <w:sz w:val="26"/>
          <w:szCs w:val="26"/>
          <w:lang w:val="vi-VN"/>
        </w:rPr>
        <w:t>M</w:t>
      </w:r>
      <w:r w:rsidR="00B909D9" w:rsidRPr="00831B29">
        <w:rPr>
          <w:sz w:val="26"/>
          <w:szCs w:val="26"/>
          <w:lang w:val="vi-VN"/>
        </w:rPr>
        <w:t xml:space="preserve">ột câu hỏi tiếng Việt </w:t>
      </w:r>
      <w:r w:rsidR="00195278" w:rsidRPr="00831B29">
        <w:rPr>
          <w:sz w:val="26"/>
          <w:szCs w:val="26"/>
          <w:lang w:val="vi-VN"/>
        </w:rPr>
        <w:t xml:space="preserve">về những </w:t>
      </w:r>
      <w:r w:rsidR="00860185" w:rsidRPr="00831B29">
        <w:rPr>
          <w:sz w:val="26"/>
          <w:szCs w:val="26"/>
          <w:lang w:val="vi-VN"/>
        </w:rPr>
        <w:t>vấn đề thuộc lĩnh vực sức khỏe?</w:t>
      </w:r>
    </w:p>
    <w:p w14:paraId="292EA854" w14:textId="75940198" w:rsidR="004C55B9" w:rsidRPr="00831B29" w:rsidRDefault="00860185" w:rsidP="00831B29">
      <w:pPr>
        <w:pStyle w:val="ListParagraph"/>
        <w:numPr>
          <w:ilvl w:val="0"/>
          <w:numId w:val="38"/>
        </w:numPr>
        <w:spacing w:line="360" w:lineRule="auto"/>
        <w:jc w:val="both"/>
        <w:rPr>
          <w:sz w:val="26"/>
          <w:szCs w:val="26"/>
          <w:lang w:val="vi-VN"/>
        </w:rPr>
      </w:pPr>
      <w:r w:rsidRPr="3180535C">
        <w:rPr>
          <w:b/>
          <w:bCs/>
          <w:sz w:val="26"/>
          <w:szCs w:val="26"/>
          <w:lang w:val="vi-VN"/>
        </w:rPr>
        <w:t>Đầu ra:</w:t>
      </w:r>
      <w:r w:rsidRPr="00831B29">
        <w:rPr>
          <w:sz w:val="26"/>
          <w:szCs w:val="26"/>
          <w:lang w:val="vi-VN"/>
        </w:rPr>
        <w:t xml:space="preserve"> </w:t>
      </w:r>
      <w:r w:rsidR="00530607" w:rsidRPr="00831B29">
        <w:rPr>
          <w:sz w:val="26"/>
          <w:szCs w:val="26"/>
          <w:lang w:val="vi-VN"/>
        </w:rPr>
        <w:t>M</w:t>
      </w:r>
      <w:r w:rsidR="00D711F1" w:rsidRPr="00831B29">
        <w:rPr>
          <w:sz w:val="26"/>
          <w:szCs w:val="26"/>
          <w:lang w:val="vi-VN"/>
        </w:rPr>
        <w:t xml:space="preserve">ột đoạn </w:t>
      </w:r>
      <w:r w:rsidR="00A53443" w:rsidRPr="00831B29">
        <w:rPr>
          <w:sz w:val="26"/>
          <w:szCs w:val="26"/>
          <w:lang w:val="vi-VN"/>
        </w:rPr>
        <w:t xml:space="preserve">văn bản bằng chứng (evidence document) </w:t>
      </w:r>
      <w:r w:rsidR="00E93F25" w:rsidRPr="00831B29">
        <w:rPr>
          <w:sz w:val="26"/>
          <w:szCs w:val="26"/>
          <w:lang w:val="vi-VN"/>
        </w:rPr>
        <w:t>và câu trả lời</w:t>
      </w:r>
      <w:r w:rsidR="00872B82" w:rsidRPr="00831B29">
        <w:rPr>
          <w:sz w:val="26"/>
          <w:szCs w:val="26"/>
          <w:lang w:val="vi-VN"/>
        </w:rPr>
        <w:t xml:space="preserve"> dạng span-based</w:t>
      </w:r>
      <w:r w:rsidR="00E93F25" w:rsidRPr="00831B29">
        <w:rPr>
          <w:sz w:val="26"/>
          <w:szCs w:val="26"/>
          <w:lang w:val="vi-VN"/>
        </w:rPr>
        <w:t xml:space="preserve"> </w:t>
      </w:r>
      <w:r w:rsidR="00530607" w:rsidRPr="00831B29">
        <w:rPr>
          <w:sz w:val="26"/>
          <w:szCs w:val="26"/>
          <w:lang w:val="vi-VN"/>
        </w:rPr>
        <w:t xml:space="preserve">được tìm thấy trong văn bản </w:t>
      </w:r>
      <w:r w:rsidR="00872B82" w:rsidRPr="00831B29">
        <w:rPr>
          <w:sz w:val="26"/>
          <w:szCs w:val="26"/>
          <w:lang w:val="vi-VN"/>
        </w:rPr>
        <w:t>này</w:t>
      </w:r>
      <w:r w:rsidR="00530607" w:rsidRPr="00831B29">
        <w:rPr>
          <w:sz w:val="26"/>
          <w:szCs w:val="26"/>
          <w:lang w:val="vi-VN"/>
        </w:rPr>
        <w:t>.</w:t>
      </w:r>
    </w:p>
    <w:p w14:paraId="10443687" w14:textId="336C0CF7" w:rsidR="008972F8" w:rsidRPr="00691E0F" w:rsidRDefault="00944DEE" w:rsidP="00E70B8D">
      <w:pPr>
        <w:spacing w:line="360" w:lineRule="auto"/>
        <w:ind w:firstLine="720"/>
        <w:jc w:val="both"/>
        <w:rPr>
          <w:sz w:val="26"/>
          <w:szCs w:val="26"/>
          <w:lang w:val="vi-VN"/>
        </w:rPr>
      </w:pPr>
      <w:r>
        <w:rPr>
          <w:sz w:val="26"/>
          <w:szCs w:val="26"/>
          <w:lang w:val="vi-VN"/>
        </w:rPr>
        <w:t>Một ví dụ cụ thể được thể hiện ở bảng 1.</w:t>
      </w:r>
    </w:p>
    <w:p w14:paraId="7B1FBD64" w14:textId="44C69DAE" w:rsidR="00944DEE" w:rsidRPr="00944DEE" w:rsidRDefault="00944DEE" w:rsidP="00944DEE">
      <w:pPr>
        <w:spacing w:line="360" w:lineRule="auto"/>
        <w:ind w:firstLine="720"/>
        <w:jc w:val="center"/>
        <w:rPr>
          <w:i/>
          <w:iCs/>
          <w:sz w:val="26"/>
          <w:szCs w:val="26"/>
          <w:lang w:val="vi-VN"/>
        </w:rPr>
      </w:pPr>
      <w:r w:rsidRPr="00944DEE">
        <w:rPr>
          <w:i/>
          <w:iCs/>
          <w:sz w:val="26"/>
          <w:szCs w:val="26"/>
          <w:lang w:val="vi-VN"/>
        </w:rPr>
        <w:t>Bảng 1: Ví dụ cụ thể đầu ra và đầu vào của bài toán.</w:t>
      </w:r>
    </w:p>
    <w:tbl>
      <w:tblPr>
        <w:tblStyle w:val="TableGrid"/>
        <w:tblW w:w="0" w:type="auto"/>
        <w:tblLook w:val="04A0" w:firstRow="1" w:lastRow="0" w:firstColumn="1" w:lastColumn="0" w:noHBand="0" w:noVBand="1"/>
      </w:tblPr>
      <w:tblGrid>
        <w:gridCol w:w="4674"/>
        <w:gridCol w:w="4674"/>
      </w:tblGrid>
      <w:tr w:rsidR="00952F04" w14:paraId="3E00CBD8" w14:textId="77777777" w:rsidTr="00952F04">
        <w:tc>
          <w:tcPr>
            <w:tcW w:w="4674" w:type="dxa"/>
          </w:tcPr>
          <w:p w14:paraId="2F17C6B9" w14:textId="2DF54E6B" w:rsidR="00952F04" w:rsidRPr="00691E0F" w:rsidRDefault="00952F04" w:rsidP="00691E0F">
            <w:pPr>
              <w:spacing w:line="360" w:lineRule="auto"/>
              <w:jc w:val="center"/>
              <w:rPr>
                <w:b/>
                <w:bCs/>
                <w:sz w:val="26"/>
                <w:szCs w:val="26"/>
                <w:lang w:val="vi-VN"/>
              </w:rPr>
            </w:pPr>
            <w:r w:rsidRPr="00691E0F">
              <w:rPr>
                <w:b/>
                <w:bCs/>
                <w:sz w:val="26"/>
                <w:szCs w:val="26"/>
                <w:lang w:val="vi-VN"/>
              </w:rPr>
              <w:t>Đầu vào</w:t>
            </w:r>
          </w:p>
        </w:tc>
        <w:tc>
          <w:tcPr>
            <w:tcW w:w="4674" w:type="dxa"/>
          </w:tcPr>
          <w:p w14:paraId="3E2F774E" w14:textId="76101A4B" w:rsidR="00952F04" w:rsidRPr="00691E0F" w:rsidRDefault="00952F04" w:rsidP="00691E0F">
            <w:pPr>
              <w:spacing w:line="360" w:lineRule="auto"/>
              <w:jc w:val="center"/>
              <w:rPr>
                <w:b/>
                <w:bCs/>
                <w:sz w:val="26"/>
                <w:szCs w:val="26"/>
                <w:lang w:val="vi-VN"/>
              </w:rPr>
            </w:pPr>
            <w:r w:rsidRPr="00691E0F">
              <w:rPr>
                <w:b/>
                <w:bCs/>
                <w:sz w:val="26"/>
                <w:szCs w:val="26"/>
                <w:lang w:val="vi-VN"/>
              </w:rPr>
              <w:t>Đầu ra</w:t>
            </w:r>
          </w:p>
        </w:tc>
      </w:tr>
      <w:tr w:rsidR="00952F04" w14:paraId="6BDB1F86" w14:textId="77777777" w:rsidTr="00952F04">
        <w:tc>
          <w:tcPr>
            <w:tcW w:w="4674" w:type="dxa"/>
          </w:tcPr>
          <w:p w14:paraId="1718A94E" w14:textId="0F5CB7E0" w:rsidR="00727B4C" w:rsidRPr="00727B4C" w:rsidRDefault="00727B4C" w:rsidP="3180535C">
            <w:pPr>
              <w:spacing w:line="360" w:lineRule="auto"/>
              <w:jc w:val="both"/>
              <w:rPr>
                <w:i/>
                <w:iCs/>
                <w:color w:val="000000" w:themeColor="text1"/>
                <w:sz w:val="26"/>
                <w:szCs w:val="26"/>
                <w:shd w:val="clear" w:color="auto" w:fill="FFFFFF"/>
                <w:lang w:val="vi-VN"/>
              </w:rPr>
            </w:pPr>
            <w:r w:rsidRPr="3180535C">
              <w:rPr>
                <w:rStyle w:val="IntenseEmphasis"/>
                <w:b/>
                <w:bCs/>
                <w:i w:val="0"/>
                <w:iCs w:val="0"/>
                <w:color w:val="000000" w:themeColor="text1"/>
                <w:sz w:val="26"/>
                <w:szCs w:val="26"/>
                <w:lang w:val="vi-VN"/>
              </w:rPr>
              <w:t>Bài báo tiếng Việt được lấy từ trang báo điện tử VinMec</w:t>
            </w:r>
            <w:r w:rsidR="00000168" w:rsidRPr="3180535C">
              <w:rPr>
                <w:rStyle w:val="FootnoteReference"/>
                <w:b/>
                <w:bCs/>
                <w:color w:val="000000" w:themeColor="text1"/>
                <w:sz w:val="26"/>
                <w:szCs w:val="26"/>
                <w:lang w:val="vi-VN"/>
              </w:rPr>
              <w:footnoteReference w:id="2"/>
            </w:r>
          </w:p>
          <w:p w14:paraId="3F98F583" w14:textId="2C9F4076" w:rsidR="00952F04" w:rsidRPr="008F4725" w:rsidRDefault="00505E75" w:rsidP="3180535C">
            <w:pPr>
              <w:pStyle w:val="ListParagraph"/>
              <w:numPr>
                <w:ilvl w:val="0"/>
                <w:numId w:val="27"/>
              </w:numPr>
              <w:spacing w:line="360" w:lineRule="auto"/>
              <w:jc w:val="both"/>
              <w:rPr>
                <w:b/>
                <w:bCs/>
                <w:color w:val="000000" w:themeColor="text1"/>
                <w:sz w:val="26"/>
                <w:szCs w:val="26"/>
                <w:lang w:val="vi-VN"/>
              </w:rPr>
            </w:pPr>
            <w:r w:rsidRPr="3180535C">
              <w:rPr>
                <w:b/>
                <w:bCs/>
                <w:color w:val="000000" w:themeColor="text1"/>
                <w:sz w:val="26"/>
                <w:szCs w:val="26"/>
                <w:shd w:val="clear" w:color="auto" w:fill="FFFFFF"/>
                <w:lang w:val="vi-VN"/>
              </w:rPr>
              <w:t xml:space="preserve">Câu hỏi: </w:t>
            </w:r>
            <w:r w:rsidR="0016476C" w:rsidRPr="3180535C">
              <w:rPr>
                <w:color w:val="000000" w:themeColor="text1"/>
                <w:sz w:val="26"/>
                <w:szCs w:val="26"/>
                <w:lang w:val="vi-VN"/>
              </w:rPr>
              <w:t xml:space="preserve">Chào bác sĩ! Em đau bụng (thi thoảng giống kiểu đau bụng đi ngoài) nhưng không phải dạng đi ngoài (1 ngày nhiều nhất chỉ 2 lần hiếm đến 3 lần). Khi đi ngoài thì không ra phân như bình thường, mà ra chất lỏng (ngồi 2-3 phút thì lại không đau bụng nữa và không ra phân)? Thường ngày em ăn khá ít. Bác sĩ cho em hỏi đau bụng, đi ngoài nhiều ra chất lỏng là dấu hiệu của bệnh gì ạ? Rất mong bác sĩ tư </w:t>
            </w:r>
            <w:r w:rsidR="0016476C" w:rsidRPr="3180535C">
              <w:rPr>
                <w:color w:val="000000" w:themeColor="text1"/>
                <w:sz w:val="26"/>
                <w:szCs w:val="26"/>
                <w:lang w:val="vi-VN"/>
              </w:rPr>
              <w:lastRenderedPageBreak/>
              <w:t>vấn, cảm ơn bác sĩ!</w:t>
            </w:r>
          </w:p>
        </w:tc>
        <w:tc>
          <w:tcPr>
            <w:tcW w:w="4674" w:type="dxa"/>
          </w:tcPr>
          <w:p w14:paraId="1688220D" w14:textId="42F47D2C" w:rsidR="00727B4C" w:rsidRPr="00727B4C" w:rsidRDefault="00727B4C" w:rsidP="3180535C">
            <w:pPr>
              <w:pStyle w:val="ListParagraph"/>
              <w:numPr>
                <w:ilvl w:val="0"/>
                <w:numId w:val="27"/>
              </w:numPr>
              <w:shd w:val="clear" w:color="auto" w:fill="FFFFFF" w:themeFill="background1"/>
              <w:spacing w:after="225"/>
              <w:rPr>
                <w:b/>
                <w:bCs/>
                <w:color w:val="000000" w:themeColor="text1"/>
                <w:sz w:val="26"/>
                <w:szCs w:val="26"/>
                <w:lang w:val="vi-VN" w:eastAsia="ja-JP"/>
              </w:rPr>
            </w:pPr>
            <w:r w:rsidRPr="00727B4C">
              <w:rPr>
                <w:rStyle w:val="IntenseEmphasis"/>
                <w:b/>
                <w:bCs/>
                <w:i w:val="0"/>
                <w:iCs w:val="0"/>
                <w:color w:val="000000" w:themeColor="text1"/>
                <w:sz w:val="26"/>
                <w:szCs w:val="26"/>
                <w:lang w:val="vi-VN"/>
              </w:rPr>
              <w:lastRenderedPageBreak/>
              <w:t>Câu trả lời</w:t>
            </w:r>
          </w:p>
          <w:p w14:paraId="2655C1C2" w14:textId="77777777" w:rsidR="008F4725" w:rsidRPr="008F4725" w:rsidRDefault="008F4725" w:rsidP="3180535C">
            <w:pPr>
              <w:shd w:val="clear" w:color="auto" w:fill="FFFFFF" w:themeFill="background1"/>
              <w:spacing w:after="225"/>
              <w:rPr>
                <w:color w:val="000000" w:themeColor="text1"/>
                <w:sz w:val="26"/>
                <w:szCs w:val="26"/>
                <w:lang w:val="vi-VN" w:eastAsia="ja-JP"/>
              </w:rPr>
            </w:pPr>
            <w:r w:rsidRPr="008F4725">
              <w:rPr>
                <w:color w:val="000000" w:themeColor="text1"/>
                <w:sz w:val="26"/>
                <w:szCs w:val="26"/>
                <w:lang w:val="vi-VN" w:eastAsia="ja-JP"/>
              </w:rPr>
              <w:t>Chào bạn, bác sĩ xin được giải đáp câu hỏi: “</w:t>
            </w:r>
            <w:r w:rsidRPr="3180535C">
              <w:rPr>
                <w:color w:val="000000" w:themeColor="text1"/>
                <w:sz w:val="26"/>
                <w:szCs w:val="26"/>
                <w:lang w:val="vi-VN" w:eastAsia="ja-JP"/>
              </w:rPr>
              <w:t>Đau bụng, đi ngoài nhiều ra chất lỏng là dấu hiệu của bệnh gì?</w:t>
            </w:r>
            <w:r w:rsidRPr="008F4725">
              <w:rPr>
                <w:color w:val="000000" w:themeColor="text1"/>
                <w:sz w:val="26"/>
                <w:szCs w:val="26"/>
                <w:lang w:val="vi-VN" w:eastAsia="ja-JP"/>
              </w:rPr>
              <w:t>” như sau:</w:t>
            </w:r>
          </w:p>
          <w:p w14:paraId="6A0F6679" w14:textId="2DA1B235" w:rsidR="00691E0F" w:rsidRPr="00CD1D60" w:rsidRDefault="191B3177" w:rsidP="3180535C">
            <w:pPr>
              <w:shd w:val="clear" w:color="auto" w:fill="FFFFFF" w:themeFill="background1"/>
              <w:spacing w:after="225"/>
              <w:rPr>
                <w:color w:val="000000" w:themeColor="text1"/>
                <w:sz w:val="26"/>
                <w:szCs w:val="26"/>
                <w:lang w:val="vi-VN" w:eastAsia="ja-JP"/>
              </w:rPr>
            </w:pPr>
            <w:r w:rsidRPr="3180535C">
              <w:rPr>
                <w:color w:val="000000" w:themeColor="text1"/>
                <w:sz w:val="26"/>
                <w:szCs w:val="26"/>
                <w:lang w:val="vi-VN" w:eastAsia="ja-JP"/>
              </w:rPr>
              <w:t xml:space="preserve">Theo mô tả, bạn có thể </w:t>
            </w:r>
            <w:r w:rsidRPr="3180535C">
              <w:rPr>
                <w:color w:val="000000" w:themeColor="text1"/>
                <w:sz w:val="26"/>
                <w:szCs w:val="26"/>
                <w:highlight w:val="green"/>
                <w:lang w:val="vi-VN" w:eastAsia="ja-JP"/>
              </w:rPr>
              <w:t>có vấn đề </w:t>
            </w:r>
            <w:hyperlink r:id="rId12">
              <w:r w:rsidRPr="3180535C">
                <w:rPr>
                  <w:color w:val="000000" w:themeColor="text1"/>
                  <w:sz w:val="26"/>
                  <w:szCs w:val="26"/>
                  <w:highlight w:val="green"/>
                  <w:lang w:val="vi-VN" w:eastAsia="ja-JP"/>
                </w:rPr>
                <w:t>bệnh lý ở đường tiêu hóa</w:t>
              </w:r>
            </w:hyperlink>
            <w:r w:rsidRPr="3180535C">
              <w:rPr>
                <w:color w:val="000000" w:themeColor="text1"/>
                <w:sz w:val="26"/>
                <w:szCs w:val="26"/>
                <w:highlight w:val="green"/>
                <w:lang w:val="vi-VN" w:eastAsia="ja-JP"/>
              </w:rPr>
              <w:t>, nhất là các bệnh lý ở đại tràng như </w:t>
            </w:r>
            <w:hyperlink r:id="rId13">
              <w:r w:rsidRPr="3180535C">
                <w:rPr>
                  <w:color w:val="000000" w:themeColor="text1"/>
                  <w:sz w:val="26"/>
                  <w:szCs w:val="26"/>
                  <w:highlight w:val="green"/>
                  <w:lang w:val="vi-VN" w:eastAsia="ja-JP"/>
                </w:rPr>
                <w:t>viêm loét đại tràng</w:t>
              </w:r>
            </w:hyperlink>
            <w:r w:rsidRPr="3180535C">
              <w:rPr>
                <w:color w:val="000000" w:themeColor="text1"/>
                <w:sz w:val="26"/>
                <w:szCs w:val="26"/>
                <w:highlight w:val="green"/>
                <w:lang w:val="vi-VN" w:eastAsia="ja-JP"/>
              </w:rPr>
              <w:t>, u đại tràng</w:t>
            </w:r>
            <w:r w:rsidRPr="3180535C">
              <w:rPr>
                <w:color w:val="000000" w:themeColor="text1"/>
                <w:sz w:val="26"/>
                <w:szCs w:val="26"/>
                <w:lang w:val="vi-VN" w:eastAsia="ja-JP"/>
              </w:rPr>
              <w:t>... . Bạn nên đăng ký khám tại phòng khám tiêu hóa, hoặc ngoại tiêu hóa, bệnh viện thuộc </w:t>
            </w:r>
            <w:hyperlink r:id="rId14">
              <w:r w:rsidRPr="3180535C">
                <w:rPr>
                  <w:color w:val="000000" w:themeColor="text1"/>
                  <w:sz w:val="26"/>
                  <w:szCs w:val="26"/>
                  <w:lang w:val="vi-VN" w:eastAsia="ja-JP"/>
                </w:rPr>
                <w:t>Hệ thống Y tế Vinmec</w:t>
              </w:r>
            </w:hyperlink>
            <w:r w:rsidRPr="3180535C">
              <w:rPr>
                <w:color w:val="000000" w:themeColor="text1"/>
                <w:sz w:val="26"/>
                <w:szCs w:val="26"/>
                <w:lang w:val="vi-VN" w:eastAsia="ja-JP"/>
              </w:rPr>
              <w:t> để được thăm khám và tư vấn, bác sĩ có thể đề nghị một số xét nghiệm như </w:t>
            </w:r>
            <w:hyperlink r:id="rId15">
              <w:r w:rsidRPr="3180535C">
                <w:rPr>
                  <w:color w:val="000000" w:themeColor="text1"/>
                  <w:sz w:val="26"/>
                  <w:szCs w:val="26"/>
                  <w:lang w:val="vi-VN" w:eastAsia="ja-JP"/>
                </w:rPr>
                <w:t>nội soi tiêu hóa</w:t>
              </w:r>
            </w:hyperlink>
            <w:r w:rsidRPr="3180535C">
              <w:rPr>
                <w:color w:val="000000" w:themeColor="text1"/>
                <w:sz w:val="26"/>
                <w:szCs w:val="26"/>
                <w:lang w:val="vi-VN" w:eastAsia="ja-JP"/>
              </w:rPr>
              <w:t>, siêu âm bụng...thì mới có chẩn đoán cụ thể được. Trân trọng!</w:t>
            </w:r>
          </w:p>
        </w:tc>
      </w:tr>
    </w:tbl>
    <w:p w14:paraId="10C0C2F7" w14:textId="77777777" w:rsidR="00952F04" w:rsidRPr="009C13E6" w:rsidRDefault="00952F04" w:rsidP="00E70B8D">
      <w:pPr>
        <w:spacing w:line="360" w:lineRule="auto"/>
        <w:ind w:firstLine="720"/>
        <w:jc w:val="both"/>
        <w:rPr>
          <w:sz w:val="26"/>
          <w:szCs w:val="26"/>
          <w:highlight w:val="yellow"/>
          <w:lang w:val="vi-VN"/>
        </w:rPr>
      </w:pPr>
    </w:p>
    <w:p w14:paraId="146250B3" w14:textId="37733B06" w:rsidR="00176ABB" w:rsidRPr="00691E0F" w:rsidRDefault="00176ABB" w:rsidP="00530607">
      <w:pPr>
        <w:spacing w:line="360" w:lineRule="auto"/>
        <w:ind w:firstLine="720"/>
        <w:jc w:val="both"/>
        <w:rPr>
          <w:b/>
          <w:bCs/>
          <w:sz w:val="26"/>
          <w:szCs w:val="26"/>
          <w:lang w:val="vi-VN"/>
        </w:rPr>
      </w:pPr>
      <w:r w:rsidRPr="00691E0F">
        <w:rPr>
          <w:b/>
          <w:bCs/>
          <w:sz w:val="26"/>
          <w:szCs w:val="26"/>
          <w:lang w:val="vi-VN"/>
        </w:rPr>
        <w:t>Đề tài chúng tôi bao gồm hai bài toán chính:</w:t>
      </w:r>
    </w:p>
    <w:p w14:paraId="27BF26C0" w14:textId="4B08C8A5" w:rsidR="00D43EFC" w:rsidRPr="00691E0F" w:rsidRDefault="00196B52" w:rsidP="00691E0F">
      <w:pPr>
        <w:pStyle w:val="ListParagraph"/>
        <w:numPr>
          <w:ilvl w:val="0"/>
          <w:numId w:val="37"/>
        </w:numPr>
        <w:spacing w:line="360" w:lineRule="auto"/>
        <w:jc w:val="both"/>
        <w:rPr>
          <w:sz w:val="26"/>
          <w:szCs w:val="26"/>
          <w:lang w:val="vi-VN"/>
        </w:rPr>
      </w:pPr>
      <w:r w:rsidRPr="00691E0F">
        <w:rPr>
          <w:sz w:val="26"/>
          <w:szCs w:val="26"/>
          <w:lang w:val="vi-VN"/>
        </w:rPr>
        <w:t xml:space="preserve">Bài toán </w:t>
      </w:r>
      <w:r w:rsidR="002F2C1D" w:rsidRPr="00691E0F">
        <w:rPr>
          <w:sz w:val="26"/>
          <w:szCs w:val="26"/>
          <w:lang w:val="vi-VN"/>
        </w:rPr>
        <w:t xml:space="preserve">thứ nhất </w:t>
      </w:r>
      <w:r w:rsidR="003D2AFC" w:rsidRPr="00691E0F">
        <w:rPr>
          <w:sz w:val="26"/>
          <w:szCs w:val="26"/>
          <w:lang w:val="vi-VN"/>
        </w:rPr>
        <w:t xml:space="preserve">là </w:t>
      </w:r>
      <w:r w:rsidR="003B0BC2" w:rsidRPr="00691E0F">
        <w:rPr>
          <w:sz w:val="26"/>
          <w:szCs w:val="26"/>
          <w:lang w:val="vi-VN"/>
        </w:rPr>
        <w:t xml:space="preserve">bài toán </w:t>
      </w:r>
      <w:r w:rsidR="003D2AFC" w:rsidRPr="00691E0F">
        <w:rPr>
          <w:sz w:val="26"/>
          <w:szCs w:val="26"/>
          <w:lang w:val="vi-VN"/>
        </w:rPr>
        <w:t xml:space="preserve">truy xuất văn bản </w:t>
      </w:r>
      <w:r w:rsidR="00195E9D" w:rsidRPr="00691E0F">
        <w:rPr>
          <w:sz w:val="26"/>
          <w:szCs w:val="26"/>
          <w:lang w:val="vi-VN"/>
        </w:rPr>
        <w:t>liên quan nhất đến câu trả lời (</w:t>
      </w:r>
      <w:r w:rsidR="00A41AE8" w:rsidRPr="00691E0F">
        <w:rPr>
          <w:sz w:val="26"/>
          <w:szCs w:val="26"/>
          <w:lang w:val="vi-VN"/>
        </w:rPr>
        <w:t>Document Retrieval)</w:t>
      </w:r>
      <w:r w:rsidR="002F2C1D" w:rsidRPr="00691E0F">
        <w:rPr>
          <w:sz w:val="26"/>
          <w:szCs w:val="26"/>
          <w:lang w:val="vi-VN"/>
        </w:rPr>
        <w:t>.</w:t>
      </w:r>
      <w:r w:rsidR="00B51A72" w:rsidRPr="00691E0F">
        <w:rPr>
          <w:sz w:val="26"/>
          <w:szCs w:val="26"/>
          <w:lang w:val="vi-VN"/>
        </w:rPr>
        <w:t xml:space="preserve"> Đầu vào là câu hỏi </w:t>
      </w:r>
      <w:r w:rsidR="004950AA" w:rsidRPr="00691E0F">
        <w:rPr>
          <w:sz w:val="26"/>
          <w:szCs w:val="26"/>
          <w:lang w:val="vi-VN"/>
        </w:rPr>
        <w:t xml:space="preserve">và đầu ra là </w:t>
      </w:r>
      <w:r w:rsidR="00412F7B" w:rsidRPr="00691E0F">
        <w:rPr>
          <w:sz w:val="26"/>
          <w:szCs w:val="26"/>
          <w:lang w:val="vi-VN"/>
        </w:rPr>
        <w:t xml:space="preserve">đoạn văn bản </w:t>
      </w:r>
      <w:r w:rsidR="004D575D" w:rsidRPr="00691E0F">
        <w:rPr>
          <w:sz w:val="26"/>
          <w:szCs w:val="26"/>
          <w:lang w:val="vi-VN"/>
        </w:rPr>
        <w:t xml:space="preserve">có nội dung liên quan đến </w:t>
      </w:r>
      <w:r w:rsidR="003B0BC2" w:rsidRPr="00691E0F">
        <w:rPr>
          <w:sz w:val="26"/>
          <w:szCs w:val="26"/>
          <w:lang w:val="vi-VN"/>
        </w:rPr>
        <w:t>câu hỏi.</w:t>
      </w:r>
      <w:r w:rsidR="00EA06A8" w:rsidRPr="00691E0F">
        <w:rPr>
          <w:sz w:val="26"/>
          <w:szCs w:val="26"/>
          <w:lang w:val="vi-VN"/>
        </w:rPr>
        <w:t xml:space="preserve"> Bài toán được đánh giá bằng độ đo Accuracy.</w:t>
      </w:r>
    </w:p>
    <w:p w14:paraId="2DCF3DE0" w14:textId="6A267AE2" w:rsidR="00DE4524" w:rsidRPr="00691E0F" w:rsidRDefault="002F2C1D" w:rsidP="00691E0F">
      <w:pPr>
        <w:pStyle w:val="ListParagraph"/>
        <w:numPr>
          <w:ilvl w:val="0"/>
          <w:numId w:val="37"/>
        </w:numPr>
        <w:spacing w:line="360" w:lineRule="auto"/>
        <w:jc w:val="both"/>
        <w:rPr>
          <w:sz w:val="26"/>
          <w:szCs w:val="26"/>
          <w:lang w:val="vi-VN"/>
        </w:rPr>
      </w:pPr>
      <w:bookmarkStart w:id="17" w:name="_Hlk69315854"/>
      <w:r w:rsidRPr="00691E0F">
        <w:rPr>
          <w:sz w:val="26"/>
          <w:szCs w:val="26"/>
          <w:lang w:val="vi-VN"/>
        </w:rPr>
        <w:t>Bài toán thứ hai</w:t>
      </w:r>
      <w:r w:rsidR="003B0BC2" w:rsidRPr="00691E0F">
        <w:rPr>
          <w:sz w:val="26"/>
          <w:szCs w:val="26"/>
          <w:lang w:val="vi-VN"/>
        </w:rPr>
        <w:t xml:space="preserve"> là bài </w:t>
      </w:r>
      <w:r w:rsidR="00A80A83" w:rsidRPr="00691E0F">
        <w:rPr>
          <w:sz w:val="26"/>
          <w:szCs w:val="26"/>
          <w:lang w:val="vi-VN"/>
        </w:rPr>
        <w:t xml:space="preserve">toán đọc hiểu văn bản (MRC/Document </w:t>
      </w:r>
      <w:r w:rsidR="00B35BC6" w:rsidRPr="00691E0F">
        <w:rPr>
          <w:sz w:val="26"/>
          <w:szCs w:val="26"/>
          <w:lang w:val="vi-VN"/>
        </w:rPr>
        <w:t>Reader)</w:t>
      </w:r>
      <w:bookmarkEnd w:id="17"/>
      <w:r w:rsidR="00B35BC6" w:rsidRPr="00691E0F">
        <w:rPr>
          <w:sz w:val="26"/>
          <w:szCs w:val="26"/>
          <w:lang w:val="vi-VN"/>
        </w:rPr>
        <w:t xml:space="preserve">. Đầu vào là </w:t>
      </w:r>
      <w:r w:rsidR="00F53C9D" w:rsidRPr="00691E0F">
        <w:rPr>
          <w:sz w:val="26"/>
          <w:szCs w:val="26"/>
          <w:lang w:val="vi-VN"/>
        </w:rPr>
        <w:t>một đoạn văn bản và câu hỏi về nội dung liên quan</w:t>
      </w:r>
      <w:r w:rsidR="009C13E6" w:rsidRPr="00691E0F">
        <w:rPr>
          <w:sz w:val="26"/>
          <w:szCs w:val="26"/>
          <w:lang w:val="vi-VN"/>
        </w:rPr>
        <w:t xml:space="preserve"> có trong đoạn văn bản này. Đầu ra là một câu trả lời dạng span-based cho câu hỏi.</w:t>
      </w:r>
      <w:r w:rsidR="00EA06A8" w:rsidRPr="00691E0F">
        <w:rPr>
          <w:sz w:val="26"/>
          <w:szCs w:val="26"/>
          <w:lang w:val="vi-VN"/>
        </w:rPr>
        <w:t xml:space="preserve"> Bài toán được đánh giá bằng độ đo EM và độ đo F1.</w:t>
      </w:r>
    </w:p>
    <w:p w14:paraId="29E3FBE7" w14:textId="77777777" w:rsidR="002A0707" w:rsidRPr="002A0707" w:rsidRDefault="002A0707" w:rsidP="002A0707">
      <w:pPr>
        <w:rPr>
          <w:lang w:val="vi-VN"/>
        </w:rPr>
      </w:pPr>
    </w:p>
    <w:p w14:paraId="5136AB2B" w14:textId="75DFA289" w:rsidR="00901BF8" w:rsidRPr="00AF730B" w:rsidRDefault="006E7F50" w:rsidP="004C55B9">
      <w:pPr>
        <w:pStyle w:val="Heading3"/>
        <w:spacing w:line="360" w:lineRule="auto"/>
        <w:rPr>
          <w:rFonts w:ascii="Times New Roman" w:hAnsi="Times New Roman"/>
          <w:lang w:val="vi-VN"/>
        </w:rPr>
      </w:pPr>
      <w:bookmarkStart w:id="18" w:name="_Toc413248953"/>
      <w:r w:rsidRPr="3180535C">
        <w:rPr>
          <w:rFonts w:ascii="Times New Roman" w:hAnsi="Times New Roman"/>
          <w:lang w:val="vi-VN"/>
        </w:rPr>
        <w:t>B</w:t>
      </w:r>
      <w:r w:rsidR="00C7030B" w:rsidRPr="3180535C">
        <w:rPr>
          <w:rFonts w:ascii="Times New Roman" w:hAnsi="Times New Roman"/>
          <w:lang w:val="vi-VN"/>
        </w:rPr>
        <w:t>2</w:t>
      </w:r>
      <w:r w:rsidRPr="3180535C">
        <w:rPr>
          <w:rFonts w:ascii="Times New Roman" w:hAnsi="Times New Roman"/>
          <w:lang w:val="vi-VN"/>
        </w:rPr>
        <w:t>.</w:t>
      </w:r>
      <w:r w:rsidR="002A0707" w:rsidRPr="3180535C">
        <w:rPr>
          <w:rFonts w:ascii="Times New Roman" w:hAnsi="Times New Roman"/>
          <w:lang w:val="vi-VN"/>
        </w:rPr>
        <w:t>2</w:t>
      </w:r>
      <w:r w:rsidR="00FD6C9A" w:rsidRPr="3180535C">
        <w:rPr>
          <w:rFonts w:ascii="Times New Roman" w:hAnsi="Times New Roman"/>
          <w:lang w:val="vi-VN"/>
        </w:rPr>
        <w:t xml:space="preserve"> </w:t>
      </w:r>
      <w:r w:rsidRPr="3180535C">
        <w:rPr>
          <w:rFonts w:ascii="Times New Roman" w:hAnsi="Times New Roman"/>
          <w:lang w:val="vi-VN"/>
        </w:rPr>
        <w:t>Mục tiêu</w:t>
      </w:r>
      <w:bookmarkEnd w:id="18"/>
      <w:r w:rsidR="009C1B32" w:rsidRPr="3180535C">
        <w:rPr>
          <w:rFonts w:ascii="Times New Roman" w:hAnsi="Times New Roman"/>
          <w:lang w:val="vi-VN"/>
        </w:rPr>
        <w:t xml:space="preserve"> </w:t>
      </w:r>
      <w:bookmarkStart w:id="19" w:name="_Toc413248954"/>
    </w:p>
    <w:p w14:paraId="641A55C5" w14:textId="77777777" w:rsidR="004D00CD" w:rsidRPr="00691E0F" w:rsidRDefault="004D00CD" w:rsidP="004D00CD">
      <w:pPr>
        <w:spacing w:line="360" w:lineRule="auto"/>
        <w:ind w:firstLine="720"/>
        <w:jc w:val="both"/>
        <w:rPr>
          <w:sz w:val="26"/>
          <w:szCs w:val="26"/>
          <w:lang w:val="vi-VN"/>
        </w:rPr>
      </w:pPr>
      <w:bookmarkStart w:id="20" w:name="_Hlk69262609"/>
      <w:r w:rsidRPr="00691E0F">
        <w:rPr>
          <w:sz w:val="26"/>
          <w:szCs w:val="26"/>
          <w:lang w:val="vi-VN"/>
        </w:rPr>
        <w:t>Bên cạnh việc sử dụng bộ dữ liệu ViNewsQA – bộ dữ liệu tiếng Việt bao gồm 22.057 cặp câu hỏi và trả lời. Nguồn tri thức của bộ dữ liệu này được xây dựng từ 4.416 bài viết với chủ đề sức khỏe của báo điện tử VNEXPRESS, là một trang tin tức được đánh giá là uy tín và cũng là trang tin tức trực tuyến lớn với số lượng đọc giả cao nhất tính đến thời điểm hiện tại. Chúng tôi xây dựng thêm bộ dữ liệu dự kiến khoảng 5.000 cặp câu hỏi và đoạn văn bản bằng chứng (evidence document) trả lời cho câu hỏi tương ứng. Câu hỏi được hỏi bởi những những người thắc mắc về những vấn đề liên quan sức khỏe được đăng lên những diễn đàn uy tín có những bác sĩ có chuyên môn cao giải đáp.</w:t>
      </w:r>
    </w:p>
    <w:p w14:paraId="61595DDA" w14:textId="578E87AE" w:rsidR="004D00CD" w:rsidRPr="00691E0F" w:rsidRDefault="004D00CD" w:rsidP="004D00CD">
      <w:pPr>
        <w:spacing w:line="360" w:lineRule="auto"/>
        <w:ind w:firstLine="720"/>
        <w:jc w:val="both"/>
        <w:rPr>
          <w:sz w:val="26"/>
          <w:szCs w:val="26"/>
          <w:lang w:val="vi-VN"/>
        </w:rPr>
      </w:pPr>
      <w:r w:rsidRPr="00691E0F">
        <w:rPr>
          <w:sz w:val="26"/>
          <w:szCs w:val="26"/>
          <w:lang w:val="vi-VN"/>
        </w:rPr>
        <w:t xml:space="preserve">Nghiên cứu các mô hình, kỹ thuật có liên quan cho hai bài toán của đề tài. Chúng tôi cũng sẽ kế thừa những mô hình </w:t>
      </w:r>
      <w:r w:rsidR="00587E55">
        <w:rPr>
          <w:sz w:val="26"/>
          <w:szCs w:val="26"/>
          <w:lang w:val="vi-VN"/>
        </w:rPr>
        <w:t xml:space="preserve">đọc hiểu văn bản (MRC) </w:t>
      </w:r>
      <w:r w:rsidR="00041515">
        <w:rPr>
          <w:sz w:val="26"/>
          <w:szCs w:val="26"/>
          <w:lang w:val="vi-VN"/>
        </w:rPr>
        <w:fldChar w:fldCharType="begin"/>
      </w:r>
      <w:r w:rsidR="00041515">
        <w:rPr>
          <w:sz w:val="26"/>
          <w:szCs w:val="26"/>
          <w:lang w:val="vi-VN"/>
        </w:rPr>
        <w:instrText xml:space="preserve"> ADDIN ZOTERO_ITEM CSL_CITATION {"citationID":"rPYY0Vko","properties":{"formattedCitation":"[12]","plainCitation":"[12]","noteIndex":0},"citationItems":[{"id":47,"uris":["http://zotero.org/users/local/LgekIkdi/items/ADMFQ2LQ"],"uri":["http://zotero.org/users/local/LgekIkdi/items/ADMFQ2LQ"],"itemData":{"id":47,"type":"article-journal","container-title":"arXiv preprint arXiv:2006.11138","title":"New vietnamese corpus for machine readingcomprehension of health news articles","author":[{"family":"Van Nguyen","given":"Kiet"},{"family":"Nguyen","given":"Duc-Vu"},{"family":"Nguyen","given":"Anh Gia-Tuan"},{"family":"Nguyen","given":"Ngan Luu-Thuy"}],"issued":{"date-parts":[["2020"]]}}}],"schema":"https://github.com/citation-style-language/schema/raw/master/csl-citation.json"} </w:instrText>
      </w:r>
      <w:r w:rsidR="00041515">
        <w:rPr>
          <w:sz w:val="26"/>
          <w:szCs w:val="26"/>
          <w:lang w:val="vi-VN"/>
        </w:rPr>
        <w:fldChar w:fldCharType="separate"/>
      </w:r>
      <w:r w:rsidR="00041515" w:rsidRPr="3180535C">
        <w:rPr>
          <w:sz w:val="26"/>
          <w:szCs w:val="26"/>
          <w:lang w:val="vi-VN"/>
        </w:rPr>
        <w:t>[12]</w:t>
      </w:r>
      <w:r w:rsidR="00041515">
        <w:rPr>
          <w:sz w:val="26"/>
          <w:szCs w:val="26"/>
          <w:lang w:val="vi-VN"/>
        </w:rPr>
        <w:fldChar w:fldCharType="end"/>
      </w:r>
      <w:r w:rsidR="00587E55">
        <w:rPr>
          <w:sz w:val="26"/>
          <w:szCs w:val="26"/>
          <w:lang w:val="vi-VN"/>
        </w:rPr>
        <w:t xml:space="preserve"> </w:t>
      </w:r>
      <w:r w:rsidR="001B04A5">
        <w:rPr>
          <w:sz w:val="26"/>
          <w:szCs w:val="26"/>
          <w:lang w:val="vi-VN"/>
        </w:rPr>
        <w:t xml:space="preserve">đã tiến hành trên </w:t>
      </w:r>
      <w:r w:rsidR="00E615C7">
        <w:rPr>
          <w:sz w:val="26"/>
          <w:szCs w:val="26"/>
          <w:lang w:val="vi-VN"/>
        </w:rPr>
        <w:t xml:space="preserve">bộ dữ liệu </w:t>
      </w:r>
      <w:r w:rsidR="00F27B0D">
        <w:rPr>
          <w:sz w:val="26"/>
          <w:szCs w:val="26"/>
          <w:lang w:val="vi-VN"/>
        </w:rPr>
        <w:t xml:space="preserve">ViNewsQA, trong đó mô hình </w:t>
      </w:r>
      <w:r w:rsidRPr="00691E0F">
        <w:rPr>
          <w:sz w:val="26"/>
          <w:szCs w:val="26"/>
          <w:lang w:val="vi-VN"/>
        </w:rPr>
        <w:t xml:space="preserve">ALBERT thực nghiệm trên bộ dữ liệu ViNewsQA cho kết quả với độ đo EM là 65.26% và ở độ đo F1 là 84.89% để trích xuất đầu ra câu trả lời dạng span-based (mục tiêu cuối cùng của bài toán). Chúng tôi kỳ vọng sẽ xây dựng được </w:t>
      </w:r>
      <w:r w:rsidR="002E3EB6">
        <w:rPr>
          <w:sz w:val="26"/>
          <w:szCs w:val="26"/>
          <w:lang w:val="vi-VN"/>
        </w:rPr>
        <w:t xml:space="preserve">một </w:t>
      </w:r>
      <w:r w:rsidRPr="00691E0F">
        <w:rPr>
          <w:sz w:val="26"/>
          <w:szCs w:val="26"/>
          <w:lang w:val="vi-VN"/>
        </w:rPr>
        <w:t xml:space="preserve">mô hình tốt nhất đạt trên 50% theo độ đo EM và trên 70% theo độ F1-score để </w:t>
      </w:r>
      <w:r w:rsidR="00090B1A" w:rsidRPr="00691E0F">
        <w:rPr>
          <w:sz w:val="26"/>
          <w:szCs w:val="26"/>
          <w:lang w:val="vi-VN"/>
        </w:rPr>
        <w:t>phục vụ cho</w:t>
      </w:r>
      <w:r w:rsidRPr="00691E0F">
        <w:rPr>
          <w:sz w:val="26"/>
          <w:szCs w:val="26"/>
          <w:lang w:val="vi-VN"/>
        </w:rPr>
        <w:t xml:space="preserve"> </w:t>
      </w:r>
      <w:r w:rsidR="005C7723">
        <w:rPr>
          <w:sz w:val="26"/>
          <w:szCs w:val="26"/>
          <w:lang w:val="vi-VN"/>
        </w:rPr>
        <w:t xml:space="preserve">ứng dụng </w:t>
      </w:r>
      <w:r w:rsidRPr="00691E0F">
        <w:rPr>
          <w:sz w:val="26"/>
          <w:szCs w:val="26"/>
          <w:lang w:val="vi-VN"/>
        </w:rPr>
        <w:t xml:space="preserve">thực tế </w:t>
      </w:r>
      <w:r w:rsidR="00C30D60" w:rsidRPr="00691E0F">
        <w:rPr>
          <w:sz w:val="26"/>
          <w:szCs w:val="26"/>
          <w:lang w:val="vi-VN"/>
        </w:rPr>
        <w:t xml:space="preserve">như </w:t>
      </w:r>
      <w:r w:rsidRPr="00691E0F">
        <w:rPr>
          <w:sz w:val="26"/>
          <w:szCs w:val="26"/>
          <w:lang w:val="vi-VN"/>
        </w:rPr>
        <w:t>xây dựng ứng dụng hỗ trợ đọc báo, tìm kiếm thông tin</w:t>
      </w:r>
      <w:r w:rsidR="008F7399" w:rsidRPr="00691E0F">
        <w:rPr>
          <w:sz w:val="26"/>
          <w:szCs w:val="26"/>
          <w:lang w:val="vi-VN"/>
        </w:rPr>
        <w:t>,</w:t>
      </w:r>
      <w:r w:rsidRPr="00691E0F">
        <w:rPr>
          <w:sz w:val="26"/>
          <w:szCs w:val="26"/>
          <w:lang w:val="vi-VN"/>
        </w:rPr>
        <w:t xml:space="preserve"> giải đáp thắc mắc về các vấn đề </w:t>
      </w:r>
      <w:r w:rsidR="008F7399" w:rsidRPr="00691E0F">
        <w:rPr>
          <w:sz w:val="26"/>
          <w:szCs w:val="26"/>
          <w:lang w:val="vi-VN"/>
        </w:rPr>
        <w:t xml:space="preserve">trong </w:t>
      </w:r>
      <w:r w:rsidRPr="00691E0F">
        <w:rPr>
          <w:sz w:val="26"/>
          <w:szCs w:val="26"/>
          <w:lang w:val="vi-VN"/>
        </w:rPr>
        <w:t xml:space="preserve">y tế </w:t>
      </w:r>
      <w:r w:rsidR="008F7399" w:rsidRPr="00691E0F">
        <w:rPr>
          <w:sz w:val="26"/>
          <w:szCs w:val="26"/>
          <w:lang w:val="vi-VN"/>
        </w:rPr>
        <w:t xml:space="preserve">nhằm </w:t>
      </w:r>
      <w:r w:rsidRPr="00691E0F">
        <w:rPr>
          <w:sz w:val="26"/>
          <w:szCs w:val="26"/>
          <w:lang w:val="vi-VN"/>
        </w:rPr>
        <w:t>chăm sóc tốt cho sức khỏe người dùng.</w:t>
      </w:r>
    </w:p>
    <w:p w14:paraId="464F969F" w14:textId="77469763" w:rsidR="00F239ED" w:rsidRDefault="004D00CD" w:rsidP="00691E0F">
      <w:pPr>
        <w:spacing w:line="360" w:lineRule="auto"/>
        <w:ind w:firstLine="720"/>
        <w:jc w:val="both"/>
        <w:rPr>
          <w:sz w:val="26"/>
          <w:szCs w:val="26"/>
          <w:lang w:val="vi-VN"/>
        </w:rPr>
      </w:pPr>
      <w:r w:rsidRPr="00691E0F">
        <w:rPr>
          <w:sz w:val="26"/>
          <w:szCs w:val="26"/>
          <w:lang w:val="vi-VN"/>
        </w:rPr>
        <w:t>Chúng tôi mong muốn có thể đóng góp được bộ dữ liệu và đề xuất những phương pháp tốt giải quyết bài toán trả lời câu hỏi tự động cho lĩnh vực xử lý ngôn ngữ tự nhiên nói riêng và cộng đồng AI nói chung.</w:t>
      </w:r>
      <w:bookmarkEnd w:id="20"/>
    </w:p>
    <w:p w14:paraId="7F8B9671" w14:textId="77777777" w:rsidR="00691E0F" w:rsidRPr="00691E0F" w:rsidRDefault="00691E0F" w:rsidP="00691E0F">
      <w:pPr>
        <w:spacing w:line="360" w:lineRule="auto"/>
        <w:ind w:firstLine="720"/>
        <w:jc w:val="both"/>
        <w:rPr>
          <w:sz w:val="26"/>
          <w:szCs w:val="26"/>
          <w:lang w:val="vi-VN"/>
        </w:rPr>
      </w:pPr>
    </w:p>
    <w:p w14:paraId="76522813" w14:textId="77777777" w:rsidR="00E62275" w:rsidRPr="0082050F" w:rsidRDefault="004F1272" w:rsidP="003557AB">
      <w:pPr>
        <w:pStyle w:val="Heading3"/>
        <w:spacing w:line="360" w:lineRule="auto"/>
        <w:ind w:left="720" w:hanging="720"/>
        <w:rPr>
          <w:rFonts w:ascii="Times New Roman" w:hAnsi="Times New Roman"/>
          <w:lang w:val="vi-VN"/>
        </w:rPr>
      </w:pPr>
      <w:r w:rsidRPr="3180535C">
        <w:rPr>
          <w:rFonts w:ascii="Times New Roman" w:hAnsi="Times New Roman"/>
          <w:lang w:val="vi-VN"/>
        </w:rPr>
        <w:t>B</w:t>
      </w:r>
      <w:r w:rsidR="00C7030B" w:rsidRPr="3180535C">
        <w:rPr>
          <w:rFonts w:ascii="Times New Roman" w:hAnsi="Times New Roman"/>
          <w:lang w:val="vi-VN"/>
        </w:rPr>
        <w:t>2</w:t>
      </w:r>
      <w:r w:rsidR="001A7414" w:rsidRPr="3180535C">
        <w:rPr>
          <w:rFonts w:ascii="Times New Roman" w:hAnsi="Times New Roman"/>
          <w:lang w:val="vi-VN"/>
        </w:rPr>
        <w:t>.2</w:t>
      </w:r>
      <w:r w:rsidR="00D01445" w:rsidRPr="3180535C">
        <w:rPr>
          <w:rFonts w:ascii="Times New Roman" w:hAnsi="Times New Roman"/>
          <w:lang w:val="vi-VN"/>
        </w:rPr>
        <w:t xml:space="preserve"> Nội dung</w:t>
      </w:r>
      <w:bookmarkEnd w:id="19"/>
      <w:r w:rsidR="00DF6742" w:rsidRPr="3180535C">
        <w:rPr>
          <w:rFonts w:ascii="Times New Roman" w:hAnsi="Times New Roman"/>
          <w:lang w:val="vi-VN"/>
        </w:rPr>
        <w:t xml:space="preserve"> </w:t>
      </w:r>
      <w:r w:rsidR="0082050F" w:rsidRPr="3180535C">
        <w:rPr>
          <w:rFonts w:ascii="Times New Roman" w:hAnsi="Times New Roman"/>
          <w:lang w:val="vi-VN"/>
        </w:rPr>
        <w:t>và phương pháp nghiên cứu</w:t>
      </w:r>
    </w:p>
    <w:p w14:paraId="650A9893" w14:textId="77777777" w:rsidR="00C42D0D" w:rsidRPr="00C42D0D" w:rsidRDefault="00C42D0D" w:rsidP="00C42D0D">
      <w:pPr>
        <w:rPr>
          <w:lang w:val="vi-VN"/>
        </w:rPr>
      </w:pPr>
    </w:p>
    <w:p w14:paraId="588CD706" w14:textId="77777777" w:rsidR="002D4B50" w:rsidRDefault="373B1D67" w:rsidP="3180535C">
      <w:pPr>
        <w:keepNext/>
      </w:pPr>
      <w:r>
        <w:rPr>
          <w:noProof/>
        </w:rPr>
        <w:lastRenderedPageBreak/>
        <w:drawing>
          <wp:inline distT="0" distB="0" distL="0" distR="0" wp14:anchorId="50C26622" wp14:editId="1FB41966">
            <wp:extent cx="5942329" cy="59309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5942329" cy="593090"/>
                    </a:xfrm>
                    <a:prstGeom prst="rect">
                      <a:avLst/>
                    </a:prstGeom>
                  </pic:spPr>
                </pic:pic>
              </a:graphicData>
            </a:graphic>
          </wp:inline>
        </w:drawing>
      </w:r>
    </w:p>
    <w:p w14:paraId="49718844" w14:textId="26AFE215" w:rsidR="003D72FC" w:rsidRPr="002D4B50" w:rsidRDefault="002D4B50" w:rsidP="002D4B50">
      <w:pPr>
        <w:pStyle w:val="Caption"/>
        <w:jc w:val="center"/>
        <w:rPr>
          <w:rFonts w:ascii="Times New Roman" w:hAnsi="Times New Roman"/>
          <w:i/>
          <w:iCs/>
          <w:lang w:val="vi-VN"/>
        </w:rPr>
      </w:pPr>
      <w:r w:rsidRPr="002D4B50">
        <w:rPr>
          <w:rFonts w:ascii="Times New Roman" w:hAnsi="Times New Roman"/>
          <w:i/>
          <w:iCs/>
        </w:rPr>
        <w:t xml:space="preserve">Hình </w:t>
      </w:r>
      <w:r w:rsidRPr="002D4B50">
        <w:rPr>
          <w:rFonts w:ascii="Times New Roman" w:hAnsi="Times New Roman"/>
          <w:i/>
          <w:iCs/>
        </w:rPr>
        <w:fldChar w:fldCharType="begin"/>
      </w:r>
      <w:r w:rsidRPr="002D4B50">
        <w:rPr>
          <w:rFonts w:ascii="Times New Roman" w:hAnsi="Times New Roman"/>
          <w:i/>
          <w:iCs/>
        </w:rPr>
        <w:instrText xml:space="preserve"> SEQ Hình \* ARABIC </w:instrText>
      </w:r>
      <w:r w:rsidRPr="002D4B50">
        <w:rPr>
          <w:rFonts w:ascii="Times New Roman" w:hAnsi="Times New Roman"/>
          <w:i/>
          <w:iCs/>
        </w:rPr>
        <w:fldChar w:fldCharType="separate"/>
      </w:r>
      <w:r w:rsidR="0096781E">
        <w:rPr>
          <w:rFonts w:ascii="Times New Roman" w:hAnsi="Times New Roman"/>
          <w:i/>
          <w:iCs/>
          <w:noProof/>
        </w:rPr>
        <w:t>1</w:t>
      </w:r>
      <w:r w:rsidRPr="002D4B50">
        <w:rPr>
          <w:rFonts w:ascii="Times New Roman" w:hAnsi="Times New Roman"/>
          <w:i/>
          <w:iCs/>
        </w:rPr>
        <w:fldChar w:fldCharType="end"/>
      </w:r>
      <w:r w:rsidRPr="002D4B50">
        <w:rPr>
          <w:rFonts w:ascii="Times New Roman" w:hAnsi="Times New Roman"/>
          <w:i/>
          <w:iCs/>
          <w:lang w:val="vi-VN"/>
        </w:rPr>
        <w:t>: Quy trình nghiên cứu hỏi đáp văn bản tự động.</w:t>
      </w:r>
    </w:p>
    <w:p w14:paraId="3D83D655" w14:textId="77777777" w:rsidR="002D4B50" w:rsidRDefault="002D4B50" w:rsidP="00241A7F">
      <w:pPr>
        <w:spacing w:line="360" w:lineRule="auto"/>
        <w:ind w:firstLine="720"/>
        <w:rPr>
          <w:sz w:val="26"/>
          <w:szCs w:val="26"/>
          <w:lang w:val="vi-VN"/>
        </w:rPr>
      </w:pPr>
    </w:p>
    <w:p w14:paraId="683BE33F" w14:textId="78C7B4CB" w:rsidR="00B92562" w:rsidRPr="00A4775C" w:rsidRDefault="00412E80" w:rsidP="00241A7F">
      <w:pPr>
        <w:spacing w:line="360" w:lineRule="auto"/>
        <w:ind w:firstLine="720"/>
        <w:rPr>
          <w:sz w:val="26"/>
          <w:szCs w:val="26"/>
          <w:lang w:val="vi-VN"/>
        </w:rPr>
      </w:pPr>
      <w:r w:rsidRPr="00A4775C">
        <w:rPr>
          <w:sz w:val="26"/>
          <w:szCs w:val="26"/>
          <w:lang w:val="vi-VN"/>
        </w:rPr>
        <w:t>H</w:t>
      </w:r>
      <w:r w:rsidR="00910264" w:rsidRPr="00A4775C">
        <w:rPr>
          <w:sz w:val="26"/>
          <w:szCs w:val="26"/>
          <w:lang w:val="vi-VN"/>
        </w:rPr>
        <w:t xml:space="preserve">ình </w:t>
      </w:r>
      <w:r w:rsidR="002D4B50">
        <w:rPr>
          <w:sz w:val="26"/>
          <w:szCs w:val="26"/>
          <w:lang w:val="vi-VN"/>
        </w:rPr>
        <w:t>1</w:t>
      </w:r>
      <w:r w:rsidR="005A44E9" w:rsidRPr="00A4775C">
        <w:rPr>
          <w:sz w:val="26"/>
          <w:szCs w:val="26"/>
          <w:lang w:val="vi-VN"/>
        </w:rPr>
        <w:t xml:space="preserve"> trình b</w:t>
      </w:r>
      <w:r w:rsidR="00B7343B" w:rsidRPr="00A4775C">
        <w:rPr>
          <w:sz w:val="26"/>
          <w:szCs w:val="26"/>
          <w:lang w:val="vi-VN"/>
        </w:rPr>
        <w:t xml:space="preserve">ày quy trình </w:t>
      </w:r>
      <w:r w:rsidR="002D4B50">
        <w:rPr>
          <w:sz w:val="26"/>
          <w:szCs w:val="26"/>
          <w:lang w:val="vi-VN"/>
        </w:rPr>
        <w:t>ngh</w:t>
      </w:r>
      <w:r w:rsidR="00B7343B" w:rsidRPr="00A4775C">
        <w:rPr>
          <w:sz w:val="26"/>
          <w:szCs w:val="26"/>
          <w:lang w:val="vi-VN"/>
        </w:rPr>
        <w:t xml:space="preserve">iên cứu </w:t>
      </w:r>
      <w:r w:rsidR="0016102D">
        <w:rPr>
          <w:sz w:val="26"/>
          <w:szCs w:val="26"/>
          <w:lang w:val="vi-VN"/>
        </w:rPr>
        <w:t>hỏi đáp</w:t>
      </w:r>
      <w:r w:rsidR="007D5E5B" w:rsidRPr="00A4775C">
        <w:rPr>
          <w:sz w:val="26"/>
          <w:szCs w:val="26"/>
          <w:lang w:val="vi-VN"/>
        </w:rPr>
        <w:t xml:space="preserve"> văn bản tự động </w:t>
      </w:r>
      <w:r w:rsidR="00B7343B" w:rsidRPr="00A4775C">
        <w:rPr>
          <w:sz w:val="26"/>
          <w:szCs w:val="26"/>
          <w:lang w:val="vi-VN"/>
        </w:rPr>
        <w:t xml:space="preserve">của chúng tôi, </w:t>
      </w:r>
      <w:r w:rsidR="00D80F0E" w:rsidRPr="00A4775C">
        <w:rPr>
          <w:sz w:val="26"/>
          <w:szCs w:val="26"/>
          <w:lang w:val="vi-VN"/>
        </w:rPr>
        <w:t>có hai quy trình chính là</w:t>
      </w:r>
      <w:r w:rsidR="00B7343B" w:rsidRPr="00A4775C">
        <w:rPr>
          <w:sz w:val="26"/>
          <w:szCs w:val="26"/>
          <w:lang w:val="vi-VN"/>
        </w:rPr>
        <w:t xml:space="preserve"> </w:t>
      </w:r>
      <w:r w:rsidR="00566159" w:rsidRPr="00A4775C">
        <w:rPr>
          <w:sz w:val="26"/>
          <w:szCs w:val="26"/>
          <w:lang w:val="vi-VN"/>
        </w:rPr>
        <w:t>việc tạo b</w:t>
      </w:r>
      <w:r w:rsidR="007E4D1E" w:rsidRPr="00A4775C">
        <w:rPr>
          <w:sz w:val="26"/>
          <w:szCs w:val="26"/>
          <w:lang w:val="vi-VN"/>
        </w:rPr>
        <w:t>ộ</w:t>
      </w:r>
      <w:r w:rsidR="00566159" w:rsidRPr="00A4775C">
        <w:rPr>
          <w:sz w:val="26"/>
          <w:szCs w:val="26"/>
          <w:lang w:val="vi-VN"/>
        </w:rPr>
        <w:t xml:space="preserve"> dữ liệu</w:t>
      </w:r>
      <w:r w:rsidR="00B76342" w:rsidRPr="00A4775C">
        <w:rPr>
          <w:sz w:val="26"/>
          <w:szCs w:val="26"/>
          <w:lang w:val="vi-VN"/>
        </w:rPr>
        <w:t>,</w:t>
      </w:r>
      <w:r w:rsidR="007E4D1E" w:rsidRPr="00A4775C">
        <w:rPr>
          <w:sz w:val="26"/>
          <w:szCs w:val="26"/>
          <w:lang w:val="vi-VN"/>
        </w:rPr>
        <w:t xml:space="preserve"> </w:t>
      </w:r>
      <w:r w:rsidR="00E22CAA" w:rsidRPr="00A4775C">
        <w:rPr>
          <w:sz w:val="26"/>
          <w:szCs w:val="26"/>
          <w:lang w:val="vi-VN"/>
        </w:rPr>
        <w:t xml:space="preserve">nghiên cứu </w:t>
      </w:r>
      <w:r w:rsidR="00C70605" w:rsidRPr="00A4775C">
        <w:rPr>
          <w:sz w:val="26"/>
          <w:szCs w:val="26"/>
          <w:lang w:val="vi-VN"/>
        </w:rPr>
        <w:t>mô hình học</w:t>
      </w:r>
      <w:r w:rsidR="005521CE">
        <w:rPr>
          <w:sz w:val="26"/>
          <w:szCs w:val="26"/>
          <w:lang w:val="vi-VN"/>
        </w:rPr>
        <w:t xml:space="preserve"> sâu</w:t>
      </w:r>
      <w:r w:rsidR="00995670" w:rsidRPr="00A4775C">
        <w:rPr>
          <w:sz w:val="26"/>
          <w:szCs w:val="26"/>
          <w:lang w:val="vi-VN"/>
        </w:rPr>
        <w:t xml:space="preserve"> và thực nghiệm</w:t>
      </w:r>
      <w:r w:rsidR="005521CE">
        <w:rPr>
          <w:sz w:val="26"/>
          <w:szCs w:val="26"/>
          <w:lang w:val="vi-VN"/>
        </w:rPr>
        <w:t>, đánh giá</w:t>
      </w:r>
      <w:r w:rsidR="00C70605" w:rsidRPr="00A4775C">
        <w:rPr>
          <w:sz w:val="26"/>
          <w:szCs w:val="26"/>
          <w:lang w:val="vi-VN"/>
        </w:rPr>
        <w:t xml:space="preserve"> cho bộ dữ liệu </w:t>
      </w:r>
      <w:r w:rsidR="00124F74" w:rsidRPr="00A4775C">
        <w:rPr>
          <w:sz w:val="26"/>
          <w:szCs w:val="26"/>
          <w:lang w:val="vi-VN"/>
        </w:rPr>
        <w:t>của chúng tôi.</w:t>
      </w:r>
      <w:r w:rsidR="00566159" w:rsidRPr="00A4775C">
        <w:rPr>
          <w:sz w:val="26"/>
          <w:szCs w:val="26"/>
          <w:lang w:val="vi-VN"/>
        </w:rPr>
        <w:t xml:space="preserve"> </w:t>
      </w:r>
    </w:p>
    <w:p w14:paraId="48D86AB2" w14:textId="6CFD740B" w:rsidR="009F0D1E" w:rsidRPr="009F0D1E" w:rsidRDefault="004F1272" w:rsidP="009F0D1E">
      <w:pPr>
        <w:spacing w:before="120" w:after="120" w:line="360" w:lineRule="auto"/>
        <w:ind w:left="720" w:hanging="720"/>
        <w:rPr>
          <w:rStyle w:val="IntenseEmphasis"/>
          <w:sz w:val="26"/>
          <w:szCs w:val="26"/>
          <w:lang w:val="vi-VN"/>
        </w:rPr>
      </w:pPr>
      <w:r w:rsidRPr="00A4775C">
        <w:rPr>
          <w:rStyle w:val="IntenseEmphasis"/>
          <w:sz w:val="26"/>
          <w:szCs w:val="26"/>
          <w:lang w:val="vi-VN"/>
        </w:rPr>
        <w:t>Nội dung</w:t>
      </w:r>
      <w:r w:rsidR="00562987" w:rsidRPr="00A4775C">
        <w:rPr>
          <w:rStyle w:val="IntenseEmphasis"/>
          <w:sz w:val="26"/>
          <w:szCs w:val="26"/>
          <w:lang w:val="vi-VN"/>
        </w:rPr>
        <w:t xml:space="preserve"> 1</w:t>
      </w:r>
      <w:r w:rsidR="00824515" w:rsidRPr="00A4775C">
        <w:rPr>
          <w:rStyle w:val="IntenseEmphasis"/>
          <w:sz w:val="26"/>
          <w:szCs w:val="26"/>
          <w:lang w:val="vi-VN"/>
        </w:rPr>
        <w:t>:</w:t>
      </w:r>
      <w:r w:rsidR="00B86A8C" w:rsidRPr="00AF12E3">
        <w:rPr>
          <w:rStyle w:val="IntenseEmphasis"/>
          <w:sz w:val="26"/>
          <w:szCs w:val="26"/>
          <w:lang w:val="vi-VN"/>
        </w:rPr>
        <w:t xml:space="preserve"> Xây dựng </w:t>
      </w:r>
      <w:r w:rsidR="00961080">
        <w:rPr>
          <w:rStyle w:val="IntenseEmphasis"/>
          <w:sz w:val="26"/>
          <w:szCs w:val="26"/>
          <w:lang w:val="vi-VN"/>
        </w:rPr>
        <w:t>bộ dữ liệu</w:t>
      </w:r>
    </w:p>
    <w:p w14:paraId="1F7C30C3" w14:textId="5EA6BCAC" w:rsidR="00962C45" w:rsidRPr="00E67DA8" w:rsidRDefault="00962C45" w:rsidP="00E67DA8">
      <w:pPr>
        <w:spacing w:line="360" w:lineRule="auto"/>
        <w:ind w:firstLine="720"/>
        <w:jc w:val="both"/>
        <w:rPr>
          <w:rStyle w:val="IntenseEmphasis"/>
          <w:i w:val="0"/>
          <w:iCs w:val="0"/>
          <w:color w:val="auto"/>
          <w:sz w:val="26"/>
          <w:szCs w:val="26"/>
          <w:lang w:val="vi-VN"/>
        </w:rPr>
      </w:pPr>
      <w:r w:rsidRPr="002D4B50">
        <w:rPr>
          <w:sz w:val="26"/>
          <w:szCs w:val="26"/>
          <w:lang w:val="vi-VN"/>
        </w:rPr>
        <w:t xml:space="preserve">Chúng tôi tiến hành xây dựng thêm một bộ dữ liệu mới dự kiến tối thiểu có khoảng 5.000 cặp câu hỏi và văn bản trả lời cho câu hỏi tương ứng. Câu hỏi được hỏi bởi những những người thắc mắc về những vấn đề liên quan sức khỏe được đăng lên những diễn đàn uy tín </w:t>
      </w:r>
      <w:r w:rsidR="00443C6C" w:rsidRPr="002D4B50">
        <w:rPr>
          <w:sz w:val="26"/>
          <w:szCs w:val="26"/>
          <w:lang w:val="vi-VN"/>
        </w:rPr>
        <w:t>trên trang báo điện tử</w:t>
      </w:r>
      <w:r w:rsidR="00513201" w:rsidRPr="002D4B50">
        <w:rPr>
          <w:sz w:val="26"/>
          <w:szCs w:val="26"/>
          <w:lang w:val="vi-VN"/>
        </w:rPr>
        <w:t xml:space="preserve"> </w:t>
      </w:r>
      <w:r w:rsidRPr="002D4B50">
        <w:rPr>
          <w:sz w:val="26"/>
          <w:szCs w:val="26"/>
          <w:lang w:val="vi-VN"/>
        </w:rPr>
        <w:t>có những bác sĩ có chuyên môn cao giải đáp</w:t>
      </w:r>
      <w:r w:rsidR="0009516D" w:rsidRPr="002D4B50">
        <w:rPr>
          <w:sz w:val="26"/>
          <w:szCs w:val="26"/>
          <w:lang w:val="vi-VN"/>
        </w:rPr>
        <w:t xml:space="preserve"> (như diễn đàn sức khỏe trên VinMec và </w:t>
      </w:r>
      <w:r w:rsidR="00C565C1" w:rsidRPr="002D4B50">
        <w:rPr>
          <w:sz w:val="26"/>
          <w:szCs w:val="26"/>
          <w:lang w:val="vi-VN"/>
        </w:rPr>
        <w:t>VNEXPRESS)</w:t>
      </w:r>
      <w:r w:rsidRPr="002D4B50">
        <w:rPr>
          <w:sz w:val="26"/>
          <w:szCs w:val="26"/>
          <w:lang w:val="vi-VN"/>
        </w:rPr>
        <w:t xml:space="preserve">. Bộ dữ liệu mới được xây dựng với mục đích chính là </w:t>
      </w:r>
      <w:r w:rsidR="005E35B0" w:rsidRPr="002D4B50">
        <w:rPr>
          <w:sz w:val="26"/>
          <w:szCs w:val="26"/>
          <w:lang w:val="vi-VN"/>
        </w:rPr>
        <w:t>phục vụ giải quyết</w:t>
      </w:r>
      <w:r w:rsidRPr="002D4B50">
        <w:rPr>
          <w:sz w:val="26"/>
          <w:szCs w:val="26"/>
          <w:lang w:val="vi-VN"/>
        </w:rPr>
        <w:t xml:space="preserve"> cho bài toán đầu tiên là truy xuất đoạn văn bản có chứa câu trả lời cho câu hỏi đó. Lý do chúng tôi xây dựng thêm bộ dữ liệu mới vì nhận thấy</w:t>
      </w:r>
      <w:r w:rsidR="00276DC5" w:rsidRPr="002D4B50">
        <w:rPr>
          <w:sz w:val="26"/>
          <w:szCs w:val="26"/>
          <w:lang w:val="vi-VN"/>
        </w:rPr>
        <w:t xml:space="preserve"> </w:t>
      </w:r>
      <w:r w:rsidRPr="002D4B50">
        <w:rPr>
          <w:sz w:val="26"/>
          <w:szCs w:val="26"/>
          <w:lang w:val="vi-VN"/>
        </w:rPr>
        <w:t>bộ dữ liệu ViNewsQA được xây dựng bằng phương pháp</w:t>
      </w:r>
      <w:r w:rsidR="00276DC5" w:rsidRPr="002D4B50">
        <w:rPr>
          <w:sz w:val="26"/>
          <w:szCs w:val="26"/>
          <w:lang w:val="vi-VN"/>
        </w:rPr>
        <w:t xml:space="preserve"> dựa theo quy trình quy trình tạo ra bộ dữ liệu </w:t>
      </w:r>
      <w:r w:rsidR="00640D6B" w:rsidRPr="002D4B50">
        <w:rPr>
          <w:sz w:val="26"/>
          <w:szCs w:val="26"/>
          <w:lang w:val="vi-VN"/>
        </w:rPr>
        <w:t>SQ</w:t>
      </w:r>
      <w:r w:rsidR="00FD56ED" w:rsidRPr="002D4B50">
        <w:rPr>
          <w:sz w:val="26"/>
          <w:szCs w:val="26"/>
          <w:lang w:val="vi-VN"/>
        </w:rPr>
        <w:t>uAD</w:t>
      </w:r>
      <w:r w:rsidR="007543C0" w:rsidRPr="002D4B50">
        <w:rPr>
          <w:sz w:val="26"/>
          <w:szCs w:val="26"/>
          <w:lang w:val="vi-VN"/>
        </w:rPr>
        <w:t xml:space="preserve"> </w:t>
      </w:r>
      <w:r w:rsidR="007543C0" w:rsidRPr="002D4B50">
        <w:rPr>
          <w:sz w:val="26"/>
          <w:szCs w:val="26"/>
          <w:lang w:val="vi-VN"/>
        </w:rPr>
        <w:fldChar w:fldCharType="begin"/>
      </w:r>
      <w:r w:rsidR="007543C0" w:rsidRPr="002D4B50">
        <w:rPr>
          <w:sz w:val="26"/>
          <w:szCs w:val="26"/>
          <w:lang w:val="vi-VN"/>
        </w:rPr>
        <w:instrText xml:space="preserve"> ADDIN ZOTERO_ITEM CSL_CITATION {"citationID":"aDReLRaD","properties":{"formattedCitation":"[3]","plainCitation":"[3]","noteIndex":0},"citationItems":[{"id":24,"uris":["http://zotero.org/users/local/LgekIkdi/items/G3WGKMBX"],"uri":["http://zotero.org/users/local/LgekIkdi/items/G3WGKMBX"],"itemData":{"id":24,"type":"article-journal","container-title":"arXiv preprint arXiv:1606.05250","title":"Squad: 100,000+ questions for machine comprehension of text","author":[{"family":"Rajpurkar","given":"Pranav"},{"family":"Zhang","given":"Jian"},{"family":"Lopyrev","given":"Konstantin"},{"family":"Liang","given":"Percy"}],"issued":{"date-parts":[["2016"]]}}}],"schema":"https://github.com/citation-style-language/schema/raw/master/csl-citation.json"} </w:instrText>
      </w:r>
      <w:r w:rsidR="007543C0" w:rsidRPr="002D4B50">
        <w:rPr>
          <w:sz w:val="26"/>
          <w:szCs w:val="26"/>
          <w:lang w:val="vi-VN"/>
        </w:rPr>
        <w:fldChar w:fldCharType="separate"/>
      </w:r>
      <w:r w:rsidR="007543C0" w:rsidRPr="3180535C">
        <w:rPr>
          <w:sz w:val="26"/>
          <w:szCs w:val="26"/>
          <w:lang w:val="vi-VN"/>
        </w:rPr>
        <w:t>[3]</w:t>
      </w:r>
      <w:r w:rsidR="007543C0" w:rsidRPr="002D4B50">
        <w:rPr>
          <w:sz w:val="26"/>
          <w:szCs w:val="26"/>
          <w:lang w:val="vi-VN"/>
        </w:rPr>
        <w:fldChar w:fldCharType="end"/>
      </w:r>
      <w:r w:rsidR="00FD56ED" w:rsidRPr="002D4B50">
        <w:rPr>
          <w:sz w:val="26"/>
          <w:szCs w:val="26"/>
          <w:lang w:val="vi-VN"/>
        </w:rPr>
        <w:t>.</w:t>
      </w:r>
      <w:r w:rsidRPr="002D4B50">
        <w:rPr>
          <w:sz w:val="26"/>
          <w:szCs w:val="26"/>
          <w:lang w:val="vi-VN"/>
        </w:rPr>
        <w:t xml:space="preserve"> </w:t>
      </w:r>
      <w:r w:rsidR="001A440B" w:rsidRPr="002D4B50">
        <w:rPr>
          <w:sz w:val="26"/>
          <w:szCs w:val="26"/>
          <w:lang w:val="vi-VN"/>
        </w:rPr>
        <w:t xml:space="preserve">Thành viên tham gia </w:t>
      </w:r>
      <w:r w:rsidR="00A70D06" w:rsidRPr="002D4B50">
        <w:rPr>
          <w:sz w:val="26"/>
          <w:szCs w:val="26"/>
          <w:lang w:val="vi-VN"/>
        </w:rPr>
        <w:t>tạo bộ dữ liệu</w:t>
      </w:r>
      <w:r w:rsidRPr="002D4B50">
        <w:rPr>
          <w:sz w:val="26"/>
          <w:szCs w:val="26"/>
          <w:lang w:val="vi-VN"/>
        </w:rPr>
        <w:t xml:space="preserve"> sẽ đặt câu hỏi dựa trên mỗi bài viết. Vì thế, phần lớn câu hỏi so với đoạn nội dung kèm theo sẽ có mức độ tương đồng giống nhau cao về mặt từ vựng</w:t>
      </w:r>
      <w:r w:rsidR="00A70D06" w:rsidRPr="002D4B50">
        <w:rPr>
          <w:sz w:val="26"/>
          <w:szCs w:val="26"/>
          <w:lang w:val="vi-VN"/>
        </w:rPr>
        <w:t xml:space="preserve"> (word matching)</w:t>
      </w:r>
      <w:r w:rsidRPr="002D4B50">
        <w:rPr>
          <w:sz w:val="26"/>
          <w:szCs w:val="26"/>
          <w:lang w:val="vi-VN"/>
        </w:rPr>
        <w:t xml:space="preserve">. Phương pháp xây dựng bộ dữ liệu </w:t>
      </w:r>
      <w:r w:rsidR="00640D6B" w:rsidRPr="002D4B50">
        <w:rPr>
          <w:sz w:val="26"/>
          <w:szCs w:val="26"/>
          <w:lang w:val="vi-VN"/>
        </w:rPr>
        <w:t xml:space="preserve">của </w:t>
      </w:r>
      <w:r w:rsidRPr="002D4B50">
        <w:rPr>
          <w:sz w:val="26"/>
          <w:szCs w:val="26"/>
          <w:lang w:val="vi-VN"/>
        </w:rPr>
        <w:t xml:space="preserve">chúng tôi </w:t>
      </w:r>
      <w:r w:rsidR="00640D6B" w:rsidRPr="002D4B50">
        <w:rPr>
          <w:sz w:val="26"/>
          <w:szCs w:val="26"/>
          <w:lang w:val="vi-VN"/>
        </w:rPr>
        <w:t xml:space="preserve">sẽ lấy câu hỏi </w:t>
      </w:r>
      <w:r w:rsidR="005D188A" w:rsidRPr="002D4B50">
        <w:rPr>
          <w:sz w:val="26"/>
          <w:szCs w:val="26"/>
          <w:lang w:val="vi-VN"/>
        </w:rPr>
        <w:t>của người dùng thực sự. Và b</w:t>
      </w:r>
      <w:r w:rsidRPr="002D4B50">
        <w:rPr>
          <w:sz w:val="26"/>
          <w:szCs w:val="26"/>
          <w:lang w:val="vi-VN"/>
        </w:rPr>
        <w:t xml:space="preserve">ác sĩ </w:t>
      </w:r>
      <w:r w:rsidR="005D188A" w:rsidRPr="002D4B50">
        <w:rPr>
          <w:sz w:val="26"/>
          <w:szCs w:val="26"/>
          <w:lang w:val="vi-VN"/>
        </w:rPr>
        <w:t>có chuyên môn sẽ</w:t>
      </w:r>
      <w:r w:rsidRPr="002D4B50">
        <w:rPr>
          <w:sz w:val="26"/>
          <w:szCs w:val="26"/>
          <w:lang w:val="vi-VN"/>
        </w:rPr>
        <w:t xml:space="preserve"> trả lời </w:t>
      </w:r>
      <w:r w:rsidR="009D5E9A" w:rsidRPr="002D4B50">
        <w:rPr>
          <w:sz w:val="26"/>
          <w:szCs w:val="26"/>
          <w:lang w:val="vi-VN"/>
        </w:rPr>
        <w:t xml:space="preserve">với nội dung </w:t>
      </w:r>
      <w:r w:rsidRPr="002D4B50">
        <w:rPr>
          <w:sz w:val="26"/>
          <w:szCs w:val="26"/>
          <w:lang w:val="vi-VN"/>
        </w:rPr>
        <w:t xml:space="preserve">tương ứng </w:t>
      </w:r>
      <w:r w:rsidR="009D5E9A" w:rsidRPr="002D4B50">
        <w:rPr>
          <w:sz w:val="26"/>
          <w:szCs w:val="26"/>
          <w:lang w:val="vi-VN"/>
        </w:rPr>
        <w:t>câu hỏi</w:t>
      </w:r>
      <w:r w:rsidRPr="002D4B50">
        <w:rPr>
          <w:sz w:val="26"/>
          <w:szCs w:val="26"/>
          <w:lang w:val="vi-VN"/>
        </w:rPr>
        <w:t xml:space="preserve">. </w:t>
      </w:r>
      <w:r w:rsidR="000F5323" w:rsidRPr="002D4B50">
        <w:rPr>
          <w:sz w:val="26"/>
          <w:szCs w:val="26"/>
          <w:lang w:val="vi-VN"/>
        </w:rPr>
        <w:t xml:space="preserve">Chính </w:t>
      </w:r>
      <w:r w:rsidR="000C2E4C" w:rsidRPr="002D4B50">
        <w:rPr>
          <w:sz w:val="26"/>
          <w:szCs w:val="26"/>
          <w:lang w:val="vi-VN"/>
        </w:rPr>
        <w:t>v</w:t>
      </w:r>
      <w:r w:rsidR="009D5E9A" w:rsidRPr="002D4B50">
        <w:rPr>
          <w:sz w:val="26"/>
          <w:szCs w:val="26"/>
          <w:lang w:val="vi-VN"/>
        </w:rPr>
        <w:t xml:space="preserve">ì </w:t>
      </w:r>
      <w:r w:rsidR="000C2E4C" w:rsidRPr="002D4B50">
        <w:rPr>
          <w:sz w:val="26"/>
          <w:szCs w:val="26"/>
          <w:lang w:val="vi-VN"/>
        </w:rPr>
        <w:t>thế,</w:t>
      </w:r>
      <w:r w:rsidR="009D5E9A" w:rsidRPr="002D4B50">
        <w:rPr>
          <w:sz w:val="26"/>
          <w:szCs w:val="26"/>
          <w:lang w:val="vi-VN"/>
        </w:rPr>
        <w:t xml:space="preserve"> mức độ tương đồng giống nhau </w:t>
      </w:r>
      <w:r w:rsidR="00FA7F90" w:rsidRPr="002D4B50">
        <w:rPr>
          <w:sz w:val="26"/>
          <w:szCs w:val="26"/>
          <w:lang w:val="vi-VN"/>
        </w:rPr>
        <w:t xml:space="preserve">giữa câu hỏi và </w:t>
      </w:r>
      <w:r w:rsidR="00E20002" w:rsidRPr="002D4B50">
        <w:rPr>
          <w:sz w:val="26"/>
          <w:szCs w:val="26"/>
          <w:lang w:val="vi-VN"/>
        </w:rPr>
        <w:t>đoạn văn trả lời</w:t>
      </w:r>
      <w:r w:rsidR="009D5E9A" w:rsidRPr="002D4B50">
        <w:rPr>
          <w:sz w:val="26"/>
          <w:szCs w:val="26"/>
          <w:lang w:val="vi-VN"/>
        </w:rPr>
        <w:t xml:space="preserve"> sẽ cao thiên về </w:t>
      </w:r>
      <w:r w:rsidR="00E20002" w:rsidRPr="002D4B50">
        <w:rPr>
          <w:sz w:val="26"/>
          <w:szCs w:val="26"/>
          <w:lang w:val="vi-VN"/>
        </w:rPr>
        <w:t xml:space="preserve">mặt </w:t>
      </w:r>
      <w:r w:rsidR="009D5E9A" w:rsidRPr="002D4B50">
        <w:rPr>
          <w:sz w:val="26"/>
          <w:szCs w:val="26"/>
          <w:lang w:val="vi-VN"/>
        </w:rPr>
        <w:t>ngữ nghĩa</w:t>
      </w:r>
      <w:r w:rsidR="00E67DA8" w:rsidRPr="002D4B50">
        <w:rPr>
          <w:sz w:val="26"/>
          <w:szCs w:val="26"/>
          <w:lang w:val="vi-VN"/>
        </w:rPr>
        <w:t xml:space="preserve"> </w:t>
      </w:r>
      <w:r w:rsidR="00C2027C" w:rsidRPr="002D4B50">
        <w:rPr>
          <w:sz w:val="26"/>
          <w:szCs w:val="26"/>
          <w:lang w:val="vi-VN"/>
        </w:rPr>
        <w:fldChar w:fldCharType="begin"/>
      </w:r>
      <w:r w:rsidR="00C2027C" w:rsidRPr="002D4B50">
        <w:rPr>
          <w:sz w:val="26"/>
          <w:szCs w:val="26"/>
          <w:lang w:val="vi-VN"/>
        </w:rPr>
        <w:instrText xml:space="preserve"> ADDIN ZOTERO_ITEM CSL_CITATION {"citationID":"B8hooVHN","properties":{"formattedCitation":"[13]","plainCitation":"[13]","noteIndex":0},"citationItems":[{"id":49,"uris":["http://zotero.org/users/local/LgekIkdi/items/4AGZJBC7"],"uri":["http://zotero.org/users/local/LgekIkdi/items/4AGZJBC7"],"itemData":{"id":49,"type":"article-journal","container-title":"arXiv preprint arXiv:1906.00300","title":"Latent retrieval for weakly supervised open domain question answering","author":[{"family":"Lee","given":"Kenton"},{"family":"Chang","given":"Ming-Wei"},{"family":"Toutanova","given":"Kristina"}],"issued":{"date-parts":[["2019"]]}}}],"schema":"https://github.com/citation-style-language/schema/raw/master/csl-citation.json"} </w:instrText>
      </w:r>
      <w:r w:rsidR="00C2027C" w:rsidRPr="002D4B50">
        <w:rPr>
          <w:sz w:val="26"/>
          <w:szCs w:val="26"/>
          <w:lang w:val="vi-VN"/>
        </w:rPr>
        <w:fldChar w:fldCharType="separate"/>
      </w:r>
      <w:r w:rsidR="00C2027C" w:rsidRPr="3180535C">
        <w:rPr>
          <w:sz w:val="26"/>
          <w:szCs w:val="26"/>
          <w:lang w:val="vi-VN"/>
        </w:rPr>
        <w:t>[13]</w:t>
      </w:r>
      <w:r w:rsidR="00C2027C" w:rsidRPr="002D4B50">
        <w:rPr>
          <w:sz w:val="26"/>
          <w:szCs w:val="26"/>
          <w:lang w:val="vi-VN"/>
        </w:rPr>
        <w:fldChar w:fldCharType="end"/>
      </w:r>
      <w:r w:rsidR="009D5E9A" w:rsidRPr="002D4B50">
        <w:rPr>
          <w:sz w:val="26"/>
          <w:szCs w:val="26"/>
          <w:lang w:val="vi-VN"/>
        </w:rPr>
        <w:t xml:space="preserve">. </w:t>
      </w:r>
      <w:r w:rsidRPr="002D4B50">
        <w:rPr>
          <w:sz w:val="26"/>
          <w:szCs w:val="26"/>
          <w:lang w:val="vi-VN"/>
        </w:rPr>
        <w:t xml:space="preserve">Hệ thống trả lời câu hỏi sẽ mang tính ứng dụng thực tế hơn nếu câu hỏi và đoạn văn bản đáp án có độ tương đồng nhau về mặt ngữ nghĩa </w:t>
      </w:r>
      <w:r w:rsidR="00737AE3" w:rsidRPr="002D4B50">
        <w:rPr>
          <w:sz w:val="26"/>
          <w:szCs w:val="26"/>
          <w:lang w:val="vi-VN"/>
        </w:rPr>
        <w:t xml:space="preserve">hơn </w:t>
      </w:r>
      <w:r w:rsidR="00E67877" w:rsidRPr="002D4B50">
        <w:rPr>
          <w:sz w:val="26"/>
          <w:szCs w:val="26"/>
          <w:lang w:val="vi-VN"/>
        </w:rPr>
        <w:t>là về mặt từ vựng.</w:t>
      </w:r>
    </w:p>
    <w:p w14:paraId="795B1EB9" w14:textId="77777777" w:rsidR="00A578D7" w:rsidRPr="00A4775C" w:rsidRDefault="0079226E" w:rsidP="00A578D7">
      <w:pPr>
        <w:tabs>
          <w:tab w:val="left" w:pos="6148"/>
        </w:tabs>
        <w:spacing w:before="120" w:after="120" w:line="360" w:lineRule="auto"/>
        <w:ind w:left="720" w:hanging="720"/>
        <w:rPr>
          <w:rStyle w:val="IntenseEmphasis"/>
          <w:i w:val="0"/>
          <w:iCs w:val="0"/>
          <w:color w:val="auto"/>
          <w:sz w:val="26"/>
          <w:szCs w:val="26"/>
          <w:lang w:val="vi-VN"/>
        </w:rPr>
      </w:pPr>
      <w:r w:rsidRPr="00A4775C">
        <w:rPr>
          <w:rStyle w:val="IntenseEmphasis"/>
          <w:sz w:val="26"/>
          <w:szCs w:val="26"/>
          <w:lang w:val="vi-VN"/>
        </w:rPr>
        <w:t xml:space="preserve">Nội dung 2: </w:t>
      </w:r>
      <w:r w:rsidR="00657C3B" w:rsidRPr="00A4775C">
        <w:rPr>
          <w:rStyle w:val="IntenseEmphasis"/>
          <w:sz w:val="26"/>
          <w:szCs w:val="26"/>
          <w:lang w:val="vi-VN"/>
        </w:rPr>
        <w:t>Nghiên cứu p</w:t>
      </w:r>
      <w:r w:rsidR="00C13ED6" w:rsidRPr="00A4775C">
        <w:rPr>
          <w:rStyle w:val="IntenseEmphasis"/>
          <w:sz w:val="26"/>
          <w:szCs w:val="26"/>
          <w:lang w:val="vi-VN"/>
        </w:rPr>
        <w:t xml:space="preserve">hương pháp </w:t>
      </w:r>
      <w:r w:rsidR="00142EDF" w:rsidRPr="00A4775C">
        <w:rPr>
          <w:rStyle w:val="IntenseEmphasis"/>
          <w:sz w:val="26"/>
          <w:szCs w:val="26"/>
          <w:lang w:val="vi-VN"/>
        </w:rPr>
        <w:t>thực nghiệm</w:t>
      </w:r>
      <w:r w:rsidR="009E6488">
        <w:tab/>
      </w:r>
    </w:p>
    <w:p w14:paraId="29E7B4F6" w14:textId="7CC082F3" w:rsidR="00966846" w:rsidRDefault="00B01874" w:rsidP="00244085">
      <w:pPr>
        <w:pStyle w:val="ListParagraph"/>
        <w:numPr>
          <w:ilvl w:val="0"/>
          <w:numId w:val="31"/>
        </w:numPr>
        <w:spacing w:before="120" w:after="120" w:line="360" w:lineRule="auto"/>
        <w:jc w:val="both"/>
        <w:rPr>
          <w:b/>
          <w:bCs/>
          <w:spacing w:val="-4"/>
          <w:sz w:val="26"/>
          <w:szCs w:val="26"/>
          <w:lang w:val="vi-VN"/>
        </w:rPr>
      </w:pPr>
      <w:r w:rsidRPr="00B01874">
        <w:rPr>
          <w:b/>
          <w:bCs/>
          <w:spacing w:val="-4"/>
          <w:sz w:val="26"/>
          <w:szCs w:val="26"/>
          <w:lang w:val="vi-VN"/>
        </w:rPr>
        <w:t>Bài toán thứ nhất là bài toán truy xuất văn bản liên quan nhất đến câu trả lời (Document Retrieval)</w:t>
      </w:r>
    </w:p>
    <w:p w14:paraId="6F880F5D" w14:textId="64B1980A" w:rsidR="00B01874" w:rsidRDefault="00B27F83" w:rsidP="00B27F83">
      <w:pPr>
        <w:pStyle w:val="ListParagraph"/>
        <w:spacing w:before="120" w:after="120" w:line="360" w:lineRule="auto"/>
        <w:jc w:val="both"/>
        <w:rPr>
          <w:spacing w:val="-4"/>
          <w:sz w:val="26"/>
          <w:szCs w:val="26"/>
          <w:lang w:val="vi-VN"/>
        </w:rPr>
      </w:pPr>
      <w:r>
        <w:rPr>
          <w:spacing w:val="-4"/>
          <w:sz w:val="26"/>
          <w:szCs w:val="26"/>
          <w:lang w:val="vi-VN"/>
        </w:rPr>
        <w:t>Hai phương pháp tiếp cận</w:t>
      </w:r>
      <w:r w:rsidR="001D3EEC">
        <w:rPr>
          <w:spacing w:val="-4"/>
          <w:sz w:val="26"/>
          <w:szCs w:val="26"/>
          <w:lang w:val="vi-VN"/>
        </w:rPr>
        <w:t xml:space="preserve"> chính</w:t>
      </w:r>
      <w:r>
        <w:rPr>
          <w:spacing w:val="-4"/>
          <w:sz w:val="26"/>
          <w:szCs w:val="26"/>
          <w:lang w:val="vi-VN"/>
        </w:rPr>
        <w:t>:</w:t>
      </w:r>
    </w:p>
    <w:p w14:paraId="6BFBBAFA" w14:textId="2F27CEEB" w:rsidR="00B27F83" w:rsidRDefault="007165C5" w:rsidP="00BD4D89">
      <w:pPr>
        <w:pStyle w:val="ListParagraph"/>
        <w:numPr>
          <w:ilvl w:val="0"/>
          <w:numId w:val="39"/>
        </w:numPr>
        <w:spacing w:before="120" w:after="120" w:line="360" w:lineRule="auto"/>
        <w:jc w:val="both"/>
        <w:rPr>
          <w:spacing w:val="-4"/>
          <w:sz w:val="26"/>
          <w:szCs w:val="26"/>
          <w:lang w:val="vi-VN"/>
        </w:rPr>
      </w:pPr>
      <w:r>
        <w:rPr>
          <w:spacing w:val="-4"/>
          <w:sz w:val="26"/>
          <w:szCs w:val="26"/>
          <w:lang w:val="vi-VN"/>
        </w:rPr>
        <w:t xml:space="preserve">Truy xuất văn bản dựa trên </w:t>
      </w:r>
      <w:r w:rsidR="007B2BFE">
        <w:rPr>
          <w:spacing w:val="-4"/>
          <w:sz w:val="26"/>
          <w:szCs w:val="26"/>
          <w:lang w:val="vi-VN"/>
        </w:rPr>
        <w:t xml:space="preserve">biểu diễn </w:t>
      </w:r>
      <w:r w:rsidR="000F77D7">
        <w:rPr>
          <w:spacing w:val="-4"/>
          <w:sz w:val="26"/>
          <w:szCs w:val="26"/>
          <w:lang w:val="vi-VN"/>
        </w:rPr>
        <w:t>thưa thớt (sparse representation)</w:t>
      </w:r>
      <w:r w:rsidR="00822C8A">
        <w:rPr>
          <w:spacing w:val="-4"/>
          <w:sz w:val="26"/>
          <w:szCs w:val="26"/>
          <w:lang w:val="vi-VN"/>
        </w:rPr>
        <w:t xml:space="preserve">. Đây là </w:t>
      </w:r>
      <w:r w:rsidR="004A65C5">
        <w:rPr>
          <w:spacing w:val="-4"/>
          <w:sz w:val="26"/>
          <w:szCs w:val="26"/>
          <w:lang w:val="vi-VN"/>
        </w:rPr>
        <w:t xml:space="preserve">phương pháp truy xuất không </w:t>
      </w:r>
      <w:r w:rsidR="00F51695">
        <w:rPr>
          <w:spacing w:val="-4"/>
          <w:sz w:val="26"/>
          <w:szCs w:val="26"/>
          <w:lang w:val="vi-VN"/>
        </w:rPr>
        <w:t xml:space="preserve">huấn luyện. Tiêu biểu là </w:t>
      </w:r>
      <w:r w:rsidR="00C70CC1">
        <w:rPr>
          <w:spacing w:val="-4"/>
          <w:sz w:val="26"/>
          <w:szCs w:val="26"/>
          <w:lang w:val="vi-VN"/>
        </w:rPr>
        <w:t xml:space="preserve">phương pháp </w:t>
      </w:r>
      <w:r w:rsidR="00B26A47">
        <w:rPr>
          <w:spacing w:val="-4"/>
          <w:sz w:val="26"/>
          <w:szCs w:val="26"/>
          <w:lang w:val="vi-VN"/>
        </w:rPr>
        <w:t>BM25</w:t>
      </w:r>
      <w:r w:rsidR="00BE7E92">
        <w:rPr>
          <w:spacing w:val="-4"/>
          <w:sz w:val="26"/>
          <w:szCs w:val="26"/>
          <w:lang w:val="vi-VN"/>
        </w:rPr>
        <w:t xml:space="preserve"> </w:t>
      </w:r>
      <w:r w:rsidR="00B24FDD">
        <w:rPr>
          <w:spacing w:val="-4"/>
          <w:sz w:val="26"/>
          <w:szCs w:val="26"/>
          <w:lang w:val="vi-VN"/>
        </w:rPr>
        <w:fldChar w:fldCharType="begin"/>
      </w:r>
      <w:r w:rsidR="00B24FDD">
        <w:rPr>
          <w:spacing w:val="-4"/>
          <w:sz w:val="26"/>
          <w:szCs w:val="26"/>
          <w:lang w:val="vi-VN"/>
        </w:rPr>
        <w:instrText xml:space="preserve"> ADDIN ZOTERO_ITEM CSL_CITATION {"citationID":"39WeytKp","properties":{"formattedCitation":"[14]","plainCitation":"[14]","noteIndex":0},"citationItems":[{"id":50,"uris":["http://zotero.org/users/local/LgekIkdi/items/WNK956C7"],"uri":["http://zotero.org/users/local/LgekIkdi/items/WNK956C7"],"itemData":{"id":50,"type":"book","ISBN":"1-60198-308-5","publisher":"Now Publishers Inc","title":"The probabilistic relevance framework: BM25 and beyond","author":[{"family":"Robertson","given":"Stephen"},{"family":"Zaragoza","given":"Hugo"}],"issued":{"date-parts":[["2009"]]}}}],"schema":"https://github.com/citation-style-language/schema/raw/master/csl-citation.json"} </w:instrText>
      </w:r>
      <w:r w:rsidR="00B24FDD">
        <w:rPr>
          <w:spacing w:val="-4"/>
          <w:sz w:val="26"/>
          <w:szCs w:val="26"/>
          <w:lang w:val="vi-VN"/>
        </w:rPr>
        <w:fldChar w:fldCharType="separate"/>
      </w:r>
      <w:r w:rsidR="00B24FDD" w:rsidRPr="3180535C">
        <w:rPr>
          <w:sz w:val="26"/>
          <w:szCs w:val="26"/>
          <w:lang w:val="vi-VN"/>
        </w:rPr>
        <w:t>[14]</w:t>
      </w:r>
      <w:r w:rsidR="00B24FDD">
        <w:rPr>
          <w:spacing w:val="-4"/>
          <w:sz w:val="26"/>
          <w:szCs w:val="26"/>
          <w:lang w:val="vi-VN"/>
        </w:rPr>
        <w:fldChar w:fldCharType="end"/>
      </w:r>
      <w:r w:rsidR="00B26A47">
        <w:rPr>
          <w:spacing w:val="-4"/>
          <w:sz w:val="26"/>
          <w:szCs w:val="26"/>
          <w:lang w:val="vi-VN"/>
        </w:rPr>
        <w:t xml:space="preserve">, bản chất là </w:t>
      </w:r>
      <w:r w:rsidR="00BE7E92">
        <w:rPr>
          <w:spacing w:val="-4"/>
          <w:sz w:val="26"/>
          <w:szCs w:val="26"/>
          <w:lang w:val="vi-VN"/>
        </w:rPr>
        <w:t>công thức TF – IDF.</w:t>
      </w:r>
    </w:p>
    <w:p w14:paraId="2436541C" w14:textId="56718CA2" w:rsidR="001D3EEC" w:rsidRDefault="001D3EEC" w:rsidP="00BD4D89">
      <w:pPr>
        <w:pStyle w:val="ListParagraph"/>
        <w:numPr>
          <w:ilvl w:val="0"/>
          <w:numId w:val="39"/>
        </w:numPr>
        <w:spacing w:before="120" w:after="120" w:line="360" w:lineRule="auto"/>
        <w:jc w:val="both"/>
        <w:rPr>
          <w:spacing w:val="-4"/>
          <w:sz w:val="26"/>
          <w:szCs w:val="26"/>
          <w:lang w:val="vi-VN"/>
        </w:rPr>
      </w:pPr>
      <w:r>
        <w:rPr>
          <w:spacing w:val="-4"/>
          <w:sz w:val="26"/>
          <w:szCs w:val="26"/>
          <w:lang w:val="vi-VN"/>
        </w:rPr>
        <w:lastRenderedPageBreak/>
        <w:t>Truy xuất văn bản dựa trên biểu diễn dày đặc (dense representation)</w:t>
      </w:r>
      <w:r w:rsidR="00BE7E92">
        <w:rPr>
          <w:spacing w:val="-4"/>
          <w:sz w:val="26"/>
          <w:szCs w:val="26"/>
          <w:lang w:val="vi-VN"/>
        </w:rPr>
        <w:t>.</w:t>
      </w:r>
      <w:r w:rsidR="00001E43">
        <w:rPr>
          <w:spacing w:val="-4"/>
          <w:sz w:val="26"/>
          <w:szCs w:val="26"/>
          <w:lang w:val="vi-VN"/>
        </w:rPr>
        <w:t xml:space="preserve"> Cùng với sự phát triển mô hình </w:t>
      </w:r>
      <w:r w:rsidR="000C5213">
        <w:rPr>
          <w:spacing w:val="-4"/>
          <w:sz w:val="26"/>
          <w:szCs w:val="26"/>
          <w:lang w:val="vi-VN"/>
        </w:rPr>
        <w:t xml:space="preserve">BERT, việc phát triển encode </w:t>
      </w:r>
      <w:r w:rsidR="00BF5A29">
        <w:rPr>
          <w:spacing w:val="-4"/>
          <w:sz w:val="26"/>
          <w:szCs w:val="26"/>
          <w:lang w:val="vi-VN"/>
        </w:rPr>
        <w:t xml:space="preserve">biểu diễn ngữ nghĩa của </w:t>
      </w:r>
      <w:r w:rsidR="00743CF5">
        <w:rPr>
          <w:spacing w:val="-4"/>
          <w:sz w:val="26"/>
          <w:szCs w:val="26"/>
          <w:lang w:val="vi-VN"/>
        </w:rPr>
        <w:t>dữ liệu văn bản</w:t>
      </w:r>
      <w:r w:rsidR="00BF5A29">
        <w:rPr>
          <w:spacing w:val="-4"/>
          <w:sz w:val="26"/>
          <w:szCs w:val="26"/>
          <w:lang w:val="vi-VN"/>
        </w:rPr>
        <w:t xml:space="preserve"> trở nên dễ dàng. Vì thế, c</w:t>
      </w:r>
      <w:r w:rsidR="00B22B0C">
        <w:rPr>
          <w:spacing w:val="-4"/>
          <w:sz w:val="26"/>
          <w:szCs w:val="26"/>
          <w:lang w:val="vi-VN"/>
        </w:rPr>
        <w:t xml:space="preserve">húng tôi </w:t>
      </w:r>
      <w:r w:rsidR="00BF5A29">
        <w:rPr>
          <w:spacing w:val="-4"/>
          <w:sz w:val="26"/>
          <w:szCs w:val="26"/>
          <w:lang w:val="vi-VN"/>
        </w:rPr>
        <w:t xml:space="preserve">muốn tiếp cận </w:t>
      </w:r>
      <w:r w:rsidR="00E353E3">
        <w:rPr>
          <w:spacing w:val="-4"/>
          <w:sz w:val="26"/>
          <w:szCs w:val="26"/>
          <w:lang w:val="vi-VN"/>
        </w:rPr>
        <w:t xml:space="preserve">phương pháp </w:t>
      </w:r>
      <w:r w:rsidR="00B02A56">
        <w:rPr>
          <w:spacing w:val="-4"/>
          <w:sz w:val="26"/>
          <w:szCs w:val="26"/>
          <w:lang w:val="vi-VN"/>
        </w:rPr>
        <w:t>này. Một trong những mô hình mà chúng tôi</w:t>
      </w:r>
      <w:r w:rsidR="00E353E3">
        <w:rPr>
          <w:spacing w:val="-4"/>
          <w:sz w:val="26"/>
          <w:szCs w:val="26"/>
          <w:lang w:val="vi-VN"/>
        </w:rPr>
        <w:t xml:space="preserve"> </w:t>
      </w:r>
      <w:r w:rsidR="00C518EE">
        <w:rPr>
          <w:spacing w:val="-4"/>
          <w:sz w:val="26"/>
          <w:szCs w:val="26"/>
          <w:lang w:val="vi-VN"/>
        </w:rPr>
        <w:t xml:space="preserve">tham khảo </w:t>
      </w:r>
      <w:r w:rsidR="00B02A56">
        <w:rPr>
          <w:spacing w:val="-4"/>
          <w:sz w:val="26"/>
          <w:szCs w:val="26"/>
          <w:lang w:val="vi-VN"/>
        </w:rPr>
        <w:t xml:space="preserve">là </w:t>
      </w:r>
      <w:r w:rsidR="00834EC4">
        <w:rPr>
          <w:spacing w:val="-4"/>
          <w:sz w:val="26"/>
          <w:szCs w:val="26"/>
          <w:lang w:val="vi-VN"/>
        </w:rPr>
        <w:t>mô hình</w:t>
      </w:r>
      <w:r w:rsidR="00D90AF8">
        <w:rPr>
          <w:spacing w:val="-4"/>
          <w:sz w:val="26"/>
          <w:szCs w:val="26"/>
          <w:lang w:val="vi-VN"/>
        </w:rPr>
        <w:t xml:space="preserve"> </w:t>
      </w:r>
      <w:r w:rsidR="00B02A56">
        <w:rPr>
          <w:spacing w:val="-4"/>
          <w:sz w:val="26"/>
          <w:szCs w:val="26"/>
          <w:lang w:val="vi-VN"/>
        </w:rPr>
        <w:t>ORQA</w:t>
      </w:r>
      <w:r w:rsidR="00D02CE0">
        <w:rPr>
          <w:spacing w:val="-4"/>
          <w:sz w:val="26"/>
          <w:szCs w:val="26"/>
          <w:lang w:val="vi-VN"/>
        </w:rPr>
        <w:t xml:space="preserve"> </w:t>
      </w:r>
      <w:r w:rsidR="0016694D">
        <w:rPr>
          <w:spacing w:val="-4"/>
          <w:sz w:val="26"/>
          <w:szCs w:val="26"/>
          <w:lang w:val="vi-VN"/>
        </w:rPr>
        <w:fldChar w:fldCharType="begin"/>
      </w:r>
      <w:r w:rsidR="0016694D">
        <w:rPr>
          <w:spacing w:val="-4"/>
          <w:sz w:val="26"/>
          <w:szCs w:val="26"/>
          <w:lang w:val="vi-VN"/>
        </w:rPr>
        <w:instrText xml:space="preserve"> ADDIN ZOTERO_ITEM CSL_CITATION {"citationID":"KQ4Y3xi4","properties":{"formattedCitation":"[13]","plainCitation":"[13]","noteIndex":0},"citationItems":[{"id":49,"uris":["http://zotero.org/users/local/LgekIkdi/items/4AGZJBC7"],"uri":["http://zotero.org/users/local/LgekIkdi/items/4AGZJBC7"],"itemData":{"id":49,"type":"article-journal","container-title":"arXiv preprint arXiv:1906.00300","title":"Latent retrieval for weakly supervised open domain question answering","author":[{"family":"Lee","given":"Kenton"},{"family":"Chang","given":"Ming-Wei"},{"family":"Toutanova","given":"Kristina"}],"issued":{"date-parts":[["2019"]]}}}],"schema":"https://github.com/citation-style-language/schema/raw/master/csl-citation.json"} </w:instrText>
      </w:r>
      <w:r w:rsidR="0016694D">
        <w:rPr>
          <w:spacing w:val="-4"/>
          <w:sz w:val="26"/>
          <w:szCs w:val="26"/>
          <w:lang w:val="vi-VN"/>
        </w:rPr>
        <w:fldChar w:fldCharType="separate"/>
      </w:r>
      <w:r w:rsidR="0016694D" w:rsidRPr="3180535C">
        <w:rPr>
          <w:sz w:val="26"/>
          <w:szCs w:val="26"/>
          <w:lang w:val="vi-VN"/>
        </w:rPr>
        <w:t>[13]</w:t>
      </w:r>
      <w:r w:rsidR="0016694D">
        <w:rPr>
          <w:spacing w:val="-4"/>
          <w:sz w:val="26"/>
          <w:szCs w:val="26"/>
          <w:lang w:val="vi-VN"/>
        </w:rPr>
        <w:fldChar w:fldCharType="end"/>
      </w:r>
      <w:r w:rsidR="0077472C">
        <w:rPr>
          <w:spacing w:val="-4"/>
          <w:sz w:val="26"/>
          <w:szCs w:val="26"/>
          <w:lang w:val="vi-VN"/>
        </w:rPr>
        <w:t xml:space="preserve">. </w:t>
      </w:r>
      <w:r w:rsidR="00745B5A">
        <w:rPr>
          <w:spacing w:val="-4"/>
          <w:sz w:val="26"/>
          <w:szCs w:val="26"/>
          <w:lang w:val="vi-VN"/>
        </w:rPr>
        <w:t xml:space="preserve">Mô hình </w:t>
      </w:r>
      <w:r w:rsidR="00773956">
        <w:rPr>
          <w:spacing w:val="-4"/>
          <w:sz w:val="26"/>
          <w:szCs w:val="26"/>
          <w:lang w:val="vi-VN"/>
        </w:rPr>
        <w:t xml:space="preserve">này </w:t>
      </w:r>
      <w:r w:rsidR="006C13BA">
        <w:rPr>
          <w:spacing w:val="-4"/>
          <w:sz w:val="26"/>
          <w:szCs w:val="26"/>
          <w:lang w:val="vi-VN"/>
        </w:rPr>
        <w:t xml:space="preserve">sẽ có hai module: Một module encode câu hỏi </w:t>
      </w:r>
      <w:r w:rsidR="00BF4655">
        <w:rPr>
          <w:spacing w:val="-4"/>
          <w:sz w:val="26"/>
          <w:szCs w:val="26"/>
          <w:lang w:val="vi-VN"/>
        </w:rPr>
        <w:t xml:space="preserve">và một module encode đoạn văn bản chứng minh. Sau đó, sẽ nhân dot </w:t>
      </w:r>
      <w:r w:rsidR="00BD4D89">
        <w:rPr>
          <w:spacing w:val="-4"/>
          <w:sz w:val="26"/>
          <w:szCs w:val="26"/>
          <w:lang w:val="vi-VN"/>
        </w:rPr>
        <w:t xml:space="preserve">product </w:t>
      </w:r>
      <w:r w:rsidR="00BF4655">
        <w:rPr>
          <w:spacing w:val="-4"/>
          <w:sz w:val="26"/>
          <w:szCs w:val="26"/>
          <w:lang w:val="vi-VN"/>
        </w:rPr>
        <w:t xml:space="preserve">vô hướng giữa </w:t>
      </w:r>
      <w:r w:rsidR="00C62680">
        <w:rPr>
          <w:spacing w:val="-4"/>
          <w:sz w:val="26"/>
          <w:szCs w:val="26"/>
          <w:lang w:val="vi-VN"/>
        </w:rPr>
        <w:t xml:space="preserve">vector đặc trưng </w:t>
      </w:r>
      <w:r w:rsidR="00903860">
        <w:rPr>
          <w:spacing w:val="-4"/>
          <w:sz w:val="26"/>
          <w:szCs w:val="26"/>
          <w:lang w:val="vi-VN"/>
        </w:rPr>
        <w:t xml:space="preserve">của câu hỏi và vector đặc trưng </w:t>
      </w:r>
      <w:r w:rsidR="00546E41">
        <w:rPr>
          <w:spacing w:val="-4"/>
          <w:sz w:val="26"/>
          <w:szCs w:val="26"/>
          <w:lang w:val="vi-VN"/>
        </w:rPr>
        <w:t xml:space="preserve">của đoạn văn bản. </w:t>
      </w:r>
      <w:r w:rsidR="00B02A56">
        <w:rPr>
          <w:spacing w:val="-4"/>
          <w:sz w:val="26"/>
          <w:szCs w:val="26"/>
          <w:lang w:val="vi-VN"/>
        </w:rPr>
        <w:t xml:space="preserve">Cuối cùng, sẽ xếp hạng (ranking) top </w:t>
      </w:r>
      <w:r w:rsidR="00C31EFC">
        <w:rPr>
          <w:spacing w:val="-4"/>
          <w:sz w:val="26"/>
          <w:szCs w:val="26"/>
          <w:lang w:val="vi-VN"/>
        </w:rPr>
        <w:t>K</w:t>
      </w:r>
      <w:r w:rsidR="00B02A56">
        <w:rPr>
          <w:spacing w:val="-4"/>
          <w:sz w:val="26"/>
          <w:szCs w:val="26"/>
          <w:lang w:val="vi-VN"/>
        </w:rPr>
        <w:t>, đoạn văn bản có nội dung liên quan câu trả lời.</w:t>
      </w:r>
    </w:p>
    <w:p w14:paraId="79D046A2" w14:textId="77777777" w:rsidR="00190083" w:rsidRDefault="00B22B0C" w:rsidP="3180535C">
      <w:pPr>
        <w:pStyle w:val="ListParagraph"/>
        <w:keepNext/>
        <w:spacing w:before="120" w:after="120" w:line="360" w:lineRule="auto"/>
      </w:pPr>
      <w:r>
        <w:rPr>
          <w:noProof/>
        </w:rPr>
        <w:drawing>
          <wp:inline distT="0" distB="0" distL="0" distR="0" wp14:anchorId="35C8E81E" wp14:editId="4EF7EF35">
            <wp:extent cx="4793770" cy="2943471"/>
            <wp:effectExtent l="0" t="0" r="698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4793770" cy="2943471"/>
                    </a:xfrm>
                    <a:prstGeom prst="rect">
                      <a:avLst/>
                    </a:prstGeom>
                  </pic:spPr>
                </pic:pic>
              </a:graphicData>
            </a:graphic>
          </wp:inline>
        </w:drawing>
      </w:r>
    </w:p>
    <w:p w14:paraId="62A35392" w14:textId="04CC444F" w:rsidR="00B22B0C" w:rsidRPr="002D4B50" w:rsidRDefault="00190083" w:rsidP="00BD4D89">
      <w:pPr>
        <w:pStyle w:val="Caption"/>
        <w:jc w:val="center"/>
        <w:rPr>
          <w:rFonts w:ascii="Times New Roman" w:hAnsi="Times New Roman"/>
          <w:i/>
          <w:iCs/>
          <w:spacing w:val="-4"/>
          <w:sz w:val="26"/>
          <w:szCs w:val="26"/>
          <w:lang w:val="vi-VN"/>
        </w:rPr>
      </w:pPr>
      <w:r w:rsidRPr="002D4B50">
        <w:rPr>
          <w:rFonts w:ascii="Times New Roman" w:hAnsi="Times New Roman"/>
          <w:i/>
          <w:iCs/>
        </w:rPr>
        <w:t xml:space="preserve">Hình </w:t>
      </w:r>
      <w:r w:rsidRPr="002D4B50">
        <w:rPr>
          <w:rFonts w:ascii="Times New Roman" w:hAnsi="Times New Roman"/>
          <w:i/>
          <w:iCs/>
        </w:rPr>
        <w:fldChar w:fldCharType="begin"/>
      </w:r>
      <w:r w:rsidRPr="3180535C">
        <w:rPr>
          <w:i/>
          <w:iCs/>
        </w:rPr>
        <w:instrText xml:space="preserve"> SEQ Hình \* ARABIC </w:instrText>
      </w:r>
      <w:r w:rsidRPr="002D4B50">
        <w:rPr>
          <w:rFonts w:ascii="Times New Roman" w:hAnsi="Times New Roman"/>
          <w:i/>
          <w:iCs/>
        </w:rPr>
        <w:fldChar w:fldCharType="separate"/>
      </w:r>
      <w:r w:rsidR="0096781E" w:rsidRPr="3180535C">
        <w:rPr>
          <w:i/>
          <w:iCs/>
        </w:rPr>
        <w:t>2</w:t>
      </w:r>
      <w:r w:rsidRPr="002D4B50">
        <w:rPr>
          <w:rFonts w:ascii="Times New Roman" w:hAnsi="Times New Roman"/>
          <w:i/>
          <w:iCs/>
        </w:rPr>
        <w:fldChar w:fldCharType="end"/>
      </w:r>
      <w:r w:rsidRPr="002D4B50">
        <w:rPr>
          <w:rFonts w:ascii="Times New Roman" w:hAnsi="Times New Roman"/>
          <w:i/>
          <w:iCs/>
          <w:lang w:val="vi-VN"/>
        </w:rPr>
        <w:t xml:space="preserve">: </w:t>
      </w:r>
      <w:r w:rsidR="00BE66BB" w:rsidRPr="002D4B50">
        <w:rPr>
          <w:rFonts w:ascii="Times New Roman" w:hAnsi="Times New Roman"/>
          <w:i/>
          <w:iCs/>
          <w:lang w:val="vi-VN"/>
        </w:rPr>
        <w:t xml:space="preserve">Kiến trúc mô hình </w:t>
      </w:r>
      <w:r w:rsidR="000D0C63" w:rsidRPr="002D4B50">
        <w:rPr>
          <w:rFonts w:ascii="Times New Roman" w:hAnsi="Times New Roman"/>
          <w:i/>
          <w:iCs/>
          <w:lang w:val="vi-VN"/>
        </w:rPr>
        <w:t>ORQA</w:t>
      </w:r>
      <w:r w:rsidR="00467757" w:rsidRPr="002D4B50">
        <w:rPr>
          <w:rFonts w:ascii="Times New Roman" w:hAnsi="Times New Roman"/>
          <w:i/>
          <w:iCs/>
          <w:lang w:val="vi-VN"/>
        </w:rPr>
        <w:t xml:space="preserve"> – Retrieval.</w:t>
      </w:r>
    </w:p>
    <w:p w14:paraId="7EA0E00E" w14:textId="08355772" w:rsidR="002303C5" w:rsidRPr="002303C5" w:rsidRDefault="00B01874" w:rsidP="002303C5">
      <w:pPr>
        <w:pStyle w:val="ListParagraph"/>
        <w:numPr>
          <w:ilvl w:val="0"/>
          <w:numId w:val="31"/>
        </w:numPr>
        <w:spacing w:before="120" w:after="120" w:line="360" w:lineRule="auto"/>
        <w:jc w:val="both"/>
        <w:rPr>
          <w:b/>
          <w:bCs/>
          <w:spacing w:val="-4"/>
          <w:sz w:val="26"/>
          <w:szCs w:val="26"/>
          <w:lang w:val="vi-VN"/>
        </w:rPr>
      </w:pPr>
      <w:r w:rsidRPr="00B01874">
        <w:rPr>
          <w:b/>
          <w:bCs/>
          <w:spacing w:val="-4"/>
          <w:sz w:val="26"/>
          <w:szCs w:val="26"/>
          <w:lang w:val="vi-VN"/>
        </w:rPr>
        <w:t>Bài toán thứ hai là bài toán đọc hiểu văn bản (MRC/Document Reader)</w:t>
      </w:r>
    </w:p>
    <w:p w14:paraId="7CF92322" w14:textId="27217FE0" w:rsidR="00966846" w:rsidRDefault="00966846" w:rsidP="00966846">
      <w:pPr>
        <w:pStyle w:val="ListParagraph"/>
        <w:numPr>
          <w:ilvl w:val="0"/>
          <w:numId w:val="35"/>
        </w:numPr>
        <w:spacing w:before="120" w:after="120" w:line="360" w:lineRule="auto"/>
        <w:jc w:val="both"/>
        <w:rPr>
          <w:b/>
          <w:bCs/>
          <w:spacing w:val="-4"/>
          <w:sz w:val="26"/>
          <w:szCs w:val="26"/>
        </w:rPr>
      </w:pPr>
      <w:r>
        <w:rPr>
          <w:b/>
          <w:bCs/>
          <w:spacing w:val="-4"/>
          <w:sz w:val="26"/>
          <w:szCs w:val="26"/>
        </w:rPr>
        <w:t>QANet:</w:t>
      </w:r>
    </w:p>
    <w:p w14:paraId="0B00DEF5" w14:textId="6A7BF80C" w:rsidR="00D5473F" w:rsidRDefault="002303C5" w:rsidP="002303C5">
      <w:pPr>
        <w:spacing w:before="120" w:after="120" w:line="360" w:lineRule="auto"/>
        <w:ind w:firstLine="360"/>
        <w:jc w:val="both"/>
        <w:rPr>
          <w:spacing w:val="-4"/>
          <w:sz w:val="26"/>
          <w:szCs w:val="26"/>
        </w:rPr>
      </w:pPr>
      <w:r>
        <w:rPr>
          <w:spacing w:val="-4"/>
          <w:sz w:val="26"/>
          <w:szCs w:val="26"/>
          <w:lang w:val="vi-VN"/>
        </w:rPr>
        <w:t>M</w:t>
      </w:r>
      <w:r w:rsidR="00DA37E9" w:rsidRPr="00DA37E9">
        <w:rPr>
          <w:spacing w:val="-4"/>
          <w:sz w:val="26"/>
          <w:szCs w:val="26"/>
        </w:rPr>
        <w:t xml:space="preserve">ô hình QANet được đề xuất bởi Yu </w:t>
      </w:r>
      <w:r w:rsidR="00DA37E9" w:rsidRPr="00DA37E9">
        <w:rPr>
          <w:i/>
          <w:iCs/>
          <w:spacing w:val="-4"/>
          <w:sz w:val="26"/>
          <w:szCs w:val="26"/>
        </w:rPr>
        <w:t xml:space="preserve">et al. </w:t>
      </w:r>
      <w:r w:rsidR="00DA37E9" w:rsidRPr="00DA37E9">
        <w:rPr>
          <w:i/>
          <w:iCs/>
          <w:spacing w:val="-4"/>
          <w:sz w:val="26"/>
          <w:szCs w:val="26"/>
        </w:rPr>
        <w:fldChar w:fldCharType="begin" w:fldLock="1"/>
      </w:r>
      <w:r w:rsidR="00B24FDD">
        <w:rPr>
          <w:i/>
          <w:iCs/>
          <w:spacing w:val="-4"/>
          <w:sz w:val="26"/>
          <w:szCs w:val="26"/>
        </w:rPr>
        <w:instrText xml:space="preserve"> ADDIN ZOTERO_ITEM CSL_CITATION {"citationID":"hsb4Ns5r","properties":{"formattedCitation":"[15]","plainCitation":"[15]","noteIndex":0},"citationItems":[{"id":"2NDY0beL/EUc5XPwC","uris":["http://www.mendeley.com/documents/?uuid=f054af7d-1a0f-43e3-9e3c-f37ba70851cd"],"uri":["http://www.mendeley.com/documents/?uuid=f054af7d-1a0f-43e3-9e3c-f37ba70851cd"],"itemData":{"author":[{"dropping-particle":"","family":"Yu","given":"Adams Wei","non-dropping-particle":"","parse-names":false,"suffix":""},{"dropping-particle":"","family":"Dohan","given":"David","non-dropping-particle":"","parse-names":false,"suffix":""},{"dropping-particle":"","family":"Luong","given":"Minh-Thang","non-dropping-particle":"","parse-names":false,"suffix":""},{"dropping-particle":"","family":"Zhao","given":"Rui","non-dropping-particle":"","parse-names":false,"suffix":""},{"dropping-particle":"","family":"Chen","given":"Kai","non-dropping-particle":"","parse-names":false,"suffix":""},{"dropping-particle":"","family":"Norouzi","given":"Mohammad","non-dropping-particle":"","parse-names":false,"suffix":""},{"dropping-particle":"V","family":"Le","given":"Quoc","non-dropping-particle":"","parse-names":false,"suffix":""}],"container-title":"arXiv preprint arXiv:1804.09541","id":"ITEM-1","issued":{"date-parts":[["2018"]]},"title":"Qanet: Combining local convolution with global self-attention for reading comprehension","type":"article-journal"}}],"schema":"https://github.com/citation-style-language/schema/raw/master/csl-citation.json"} </w:instrText>
      </w:r>
      <w:r w:rsidR="00DA37E9" w:rsidRPr="00DA37E9">
        <w:rPr>
          <w:i/>
          <w:iCs/>
          <w:spacing w:val="-4"/>
          <w:sz w:val="26"/>
          <w:szCs w:val="26"/>
        </w:rPr>
        <w:fldChar w:fldCharType="separate"/>
      </w:r>
      <w:r w:rsidR="00B24FDD" w:rsidRPr="3180535C">
        <w:rPr>
          <w:sz w:val="26"/>
          <w:szCs w:val="26"/>
        </w:rPr>
        <w:t>[15]</w:t>
      </w:r>
      <w:r w:rsidR="00DA37E9" w:rsidRPr="00DA37E9">
        <w:rPr>
          <w:spacing w:val="-4"/>
          <w:sz w:val="26"/>
          <w:szCs w:val="26"/>
        </w:rPr>
        <w:fldChar w:fldCharType="end"/>
      </w:r>
      <w:r w:rsidR="00DA37E9" w:rsidRPr="00DA37E9">
        <w:rPr>
          <w:i/>
          <w:iCs/>
          <w:spacing w:val="-4"/>
          <w:sz w:val="26"/>
          <w:szCs w:val="26"/>
        </w:rPr>
        <w:t xml:space="preserve">, </w:t>
      </w:r>
      <w:r w:rsidR="00DA37E9" w:rsidRPr="00DA37E9">
        <w:rPr>
          <w:spacing w:val="-4"/>
          <w:sz w:val="26"/>
          <w:szCs w:val="26"/>
        </w:rPr>
        <w:t xml:space="preserve">theo tác giả thì mô hình này ra đời với mục đích giúp cho việc đào tạo và inference của mô hình nhanh hơn so với các mô hình trước đây bởi vì họ loại bỏ đi RNNs thay vào đó họ chỉ dùng convolutional </w:t>
      </w:r>
      <w:r w:rsidR="00D14DF1">
        <w:rPr>
          <w:spacing w:val="-4"/>
          <w:sz w:val="26"/>
          <w:szCs w:val="26"/>
        </w:rPr>
        <w:t>và</w:t>
      </w:r>
      <w:r w:rsidR="00DA37E9" w:rsidRPr="00DA37E9">
        <w:rPr>
          <w:spacing w:val="-4"/>
          <w:sz w:val="26"/>
          <w:szCs w:val="26"/>
        </w:rPr>
        <w:t xml:space="preserve"> self-attention mechanism cho cả hai embedding </w:t>
      </w:r>
      <w:r w:rsidR="00D14DF1">
        <w:rPr>
          <w:spacing w:val="-4"/>
          <w:sz w:val="26"/>
          <w:szCs w:val="26"/>
        </w:rPr>
        <w:t>và</w:t>
      </w:r>
      <w:r w:rsidR="00DA37E9" w:rsidRPr="00DA37E9">
        <w:rPr>
          <w:spacing w:val="-4"/>
          <w:sz w:val="26"/>
          <w:szCs w:val="26"/>
        </w:rPr>
        <w:t xml:space="preserve"> modeling encoders từ đó giúp cho mô hình của họ xử lý song song các tokens</w:t>
      </w:r>
      <w:r w:rsidR="00DC74C2">
        <w:rPr>
          <w:spacing w:val="-4"/>
          <w:sz w:val="26"/>
          <w:szCs w:val="26"/>
        </w:rPr>
        <w:t xml:space="preserve"> đầu vào</w:t>
      </w:r>
      <w:r w:rsidR="00DA37E9" w:rsidRPr="00DA37E9">
        <w:rPr>
          <w:spacing w:val="-4"/>
          <w:sz w:val="26"/>
          <w:szCs w:val="26"/>
        </w:rPr>
        <w:t xml:space="preserve">. Cấu trúc mô hình QANet bao gồm có 5 thành phần: Input Embedding Layer, Embedding Encoder Layer, Context-Query Attention Layer, Model Encoder Layer và Output layer. Chi tiết cấu trúc của mô hình được thể hiện trong hình số 1. Chúng tôi cài đặt thử nghiệm mô hình QANet với một loạt các bộ word-embedding được đào tạo sẵn với số chiều là 300 để có được </w:t>
      </w:r>
      <w:r w:rsidR="00FE684D">
        <w:rPr>
          <w:spacing w:val="-4"/>
          <w:sz w:val="26"/>
          <w:szCs w:val="26"/>
        </w:rPr>
        <w:t>kích thước nhúng</w:t>
      </w:r>
      <w:r w:rsidR="00A841AF">
        <w:rPr>
          <w:spacing w:val="-4"/>
          <w:sz w:val="26"/>
          <w:szCs w:val="26"/>
        </w:rPr>
        <w:t xml:space="preserve"> của mỗi từ</w:t>
      </w:r>
      <w:r w:rsidR="00DA37E9" w:rsidRPr="00DA37E9">
        <w:rPr>
          <w:spacing w:val="-4"/>
          <w:sz w:val="26"/>
          <w:szCs w:val="26"/>
        </w:rPr>
        <w:t xml:space="preserve"> như W2V_ner, FastText_ner, ELMO_ner, Bert_Base_ner, MULTI_W_F_B_E </w:t>
      </w:r>
      <w:r w:rsidR="00DA37E9" w:rsidRPr="00DA37E9">
        <w:rPr>
          <w:spacing w:val="-4"/>
          <w:sz w:val="26"/>
          <w:szCs w:val="26"/>
        </w:rPr>
        <w:fldChar w:fldCharType="begin" w:fldLock="1"/>
      </w:r>
      <w:r w:rsidR="00B24FDD">
        <w:rPr>
          <w:spacing w:val="-4"/>
          <w:sz w:val="26"/>
          <w:szCs w:val="26"/>
        </w:rPr>
        <w:instrText xml:space="preserve"> ADDIN ZOTERO_ITEM CSL_CITATION {"citationID":"zPLLib4r","properties":{"formattedCitation":"[16]","plainCitation":"[16]","noteIndex":0},"citationItems":[{"id":"2NDY0beL/wcGsXQDp","uris":["http://www.mendeley.com/documents/?uuid=95718c7e-0b11-44a4-89b7-ab5fb505927e","http://www.mendeley.com/documents/?uuid=38a2a4d3-a30c-498d-b9f9-28c41193928c"],"uri":["http://www.mendeley.com/documents/?uuid=95718c7e-0b11-44a4-89b7-ab5fb505927e","http://www.mendeley.com/documents/?uuid=38a2a4d3-a30c-498d-b9f9-28c41193928c"],"itemData":{"author":[{"dropping-particle":"","family":"Vu","given":"Xuan-Son","non-dropping-particle":"","parse-names":false,"suffix":""},{"dropping-particle":"","family":"Vu","given":"Thanh","non-dropping-particle":"","parse-names":false,"suffix":""},{"dropping-particle":"","family":"Tran","given":"Son N","non-dropping-particle":"","parse-names":false,"suffix":""},{"dropping-particle":"","family":"Jiang","given":"Lili","non-dropping-particle":"","parse-names":false,"suffix":""}],"container-title":"arXiv preprint arXiv:1903.04433","id":"ITEM-1","issued":{"date-parts":[["2019"]]},"title":"ETNLP: A toolkit for extraction, evaluation and visualization of pre-trained word embeddings","type":"article-journal"}}],"schema":"https://github.com/citation-style-language/schema/raw/master/csl-citation.json"} </w:instrText>
      </w:r>
      <w:r w:rsidR="00DA37E9" w:rsidRPr="00DA37E9">
        <w:rPr>
          <w:spacing w:val="-4"/>
          <w:sz w:val="26"/>
          <w:szCs w:val="26"/>
        </w:rPr>
        <w:fldChar w:fldCharType="separate"/>
      </w:r>
      <w:r w:rsidR="00B24FDD" w:rsidRPr="3180535C">
        <w:rPr>
          <w:sz w:val="26"/>
          <w:szCs w:val="26"/>
        </w:rPr>
        <w:t>[16]</w:t>
      </w:r>
      <w:r w:rsidR="00DA37E9" w:rsidRPr="00DA37E9">
        <w:rPr>
          <w:spacing w:val="-4"/>
          <w:sz w:val="26"/>
          <w:szCs w:val="26"/>
        </w:rPr>
        <w:fldChar w:fldCharType="end"/>
      </w:r>
      <w:r w:rsidR="00DA37E9" w:rsidRPr="00DA37E9">
        <w:rPr>
          <w:spacing w:val="-4"/>
          <w:sz w:val="26"/>
          <w:szCs w:val="26"/>
        </w:rPr>
        <w:t xml:space="preserve"> được đào tạo từ các bài</w:t>
      </w:r>
      <w:r>
        <w:rPr>
          <w:spacing w:val="-4"/>
          <w:sz w:val="26"/>
          <w:szCs w:val="26"/>
          <w:lang w:val="vi-VN"/>
        </w:rPr>
        <w:t xml:space="preserve"> </w:t>
      </w:r>
      <w:r w:rsidR="00DA37E9" w:rsidRPr="00DA37E9">
        <w:rPr>
          <w:spacing w:val="-4"/>
          <w:sz w:val="26"/>
          <w:szCs w:val="26"/>
        </w:rPr>
        <w:lastRenderedPageBreak/>
        <w:t xml:space="preserve">báo trên Wikipedia, baomoi.model.bin </w:t>
      </w:r>
      <w:r w:rsidR="00DA37E9" w:rsidRPr="00DA37E9">
        <w:rPr>
          <w:spacing w:val="-4"/>
          <w:sz w:val="26"/>
          <w:szCs w:val="26"/>
        </w:rPr>
        <w:fldChar w:fldCharType="begin" w:fldLock="1"/>
      </w:r>
      <w:r w:rsidR="00B24FDD">
        <w:rPr>
          <w:spacing w:val="-4"/>
          <w:sz w:val="26"/>
          <w:szCs w:val="26"/>
        </w:rPr>
        <w:instrText xml:space="preserve"> ADDIN ZOTERO_ITEM CSL_CITATION {"citationID":"Uf7jmt0O","properties":{"formattedCitation":"[17]","plainCitation":"[17]","noteIndex":0},"citationItems":[{"id":"2NDY0beL/mpUGAQYM","uris":["http://www.mendeley.com/documents/?uuid=ad4808b9-e259-4a9f-b6e0-f622c1c72ad9","http://www.mendeley.com/documents/?uuid=b2e4a865-79c1-4a08-9263-f5acd3a667ea"],"uri":["http://www.mendeley.com/documents/?uuid=ad4808b9-e259-4a9f-b6e0-f622c1c72ad9","http://www.mendeley.com/documents/?uuid=b2e4a865-79c1-4a08-9263-f5acd3a667ea"],"itemData":{"URL":"https://github.com/sonvx/word2vecVN","id":"ITEM-1","issued":{"date-parts":[["0"]]},"title":"word2vecVN","type":"webpage"}}],"schema":"https://github.com/citation-style-language/schema/raw/master/csl-citation.json"} </w:instrText>
      </w:r>
      <w:r w:rsidR="00DA37E9" w:rsidRPr="00DA37E9">
        <w:rPr>
          <w:spacing w:val="-4"/>
          <w:sz w:val="26"/>
          <w:szCs w:val="26"/>
        </w:rPr>
        <w:fldChar w:fldCharType="separate"/>
      </w:r>
      <w:r w:rsidR="00B24FDD" w:rsidRPr="3180535C">
        <w:rPr>
          <w:sz w:val="26"/>
          <w:szCs w:val="26"/>
        </w:rPr>
        <w:t>[17]</w:t>
      </w:r>
      <w:r w:rsidR="00DA37E9" w:rsidRPr="00DA37E9">
        <w:rPr>
          <w:spacing w:val="-4"/>
          <w:sz w:val="26"/>
          <w:szCs w:val="26"/>
        </w:rPr>
        <w:fldChar w:fldCharType="end"/>
      </w:r>
      <w:r w:rsidR="00DA37E9" w:rsidRPr="00DA37E9">
        <w:rPr>
          <w:spacing w:val="-4"/>
          <w:sz w:val="26"/>
          <w:szCs w:val="26"/>
        </w:rPr>
        <w:t xml:space="preserve"> cùng với bộ character embedding</w:t>
      </w:r>
      <w:r>
        <w:rPr>
          <w:spacing w:val="-4"/>
          <w:sz w:val="26"/>
          <w:szCs w:val="26"/>
          <w:lang w:val="vi-VN"/>
        </w:rPr>
        <w:t xml:space="preserve"> </w:t>
      </w:r>
      <w:r w:rsidR="00DA37E9" w:rsidRPr="00DA37E9">
        <w:rPr>
          <w:spacing w:val="-4"/>
          <w:sz w:val="26"/>
          <w:szCs w:val="26"/>
        </w:rPr>
        <w:t xml:space="preserve">W2V_W2C_ner </w:t>
      </w:r>
      <w:r w:rsidR="004005A6">
        <w:rPr>
          <w:spacing w:val="-4"/>
          <w:sz w:val="26"/>
          <w:szCs w:val="26"/>
        </w:rPr>
        <w:fldChar w:fldCharType="begin" w:fldLock="1"/>
      </w:r>
      <w:r w:rsidR="00B24FDD">
        <w:rPr>
          <w:spacing w:val="-4"/>
          <w:sz w:val="26"/>
          <w:szCs w:val="26"/>
        </w:rPr>
        <w:instrText xml:space="preserve"> ADDIN ZOTERO_ITEM CSL_CITATION {"citationID":"L9oEuyCi","properties":{"formattedCitation":"[16]","plainCitation":"[16]","noteIndex":0},"citationItems":[{"id":"2NDY0beL/wcGsXQDp","uris":["http://www.mendeley.com/documents/?uuid=38a2a4d3-a30c-498d-b9f9-28c41193928c"],"uri":["http://www.mendeley.com/documents/?uuid=38a2a4d3-a30c-498d-b9f9-28c41193928c"],"itemData":{"author":[{"dropping-particle":"","family":"Vu","given":"Xuan-Son","non-dropping-particle":"","parse-names":false,"suffix":""},{"dropping-particle":"","family":"Vu","given":"Thanh","non-dropping-particle":"","parse-names":false,"suffix":""},{"dropping-particle":"","family":"Tran","given":"Son N","non-dropping-particle":"","parse-names":false,"suffix":""},{"dropping-particle":"","family":"Jiang","given":"Lili","non-dropping-particle":"","parse-names":false,"suffix":""}],"container-title":"arXiv preprint arXiv:1903.04433","id":"ITEM-1","issued":{"date-parts":[["2019"]]},"title":"ETNLP: A toolkit for extraction, evaluation and visualization of pre-trained word embeddings","type":"article-journal"}}],"schema":"https://github.com/citation-style-language/schema/raw/master/csl-citation.json"} </w:instrText>
      </w:r>
      <w:r w:rsidR="004005A6">
        <w:rPr>
          <w:spacing w:val="-4"/>
          <w:sz w:val="26"/>
          <w:szCs w:val="26"/>
        </w:rPr>
        <w:fldChar w:fldCharType="separate"/>
      </w:r>
      <w:r w:rsidR="00B24FDD" w:rsidRPr="3180535C">
        <w:rPr>
          <w:sz w:val="26"/>
          <w:szCs w:val="26"/>
        </w:rPr>
        <w:t>[16]</w:t>
      </w:r>
      <w:r w:rsidR="004005A6">
        <w:rPr>
          <w:spacing w:val="-4"/>
          <w:sz w:val="26"/>
          <w:szCs w:val="26"/>
        </w:rPr>
        <w:fldChar w:fldCharType="end"/>
      </w:r>
      <w:r w:rsidR="00DA37E9" w:rsidRPr="00DA37E9">
        <w:rPr>
          <w:spacing w:val="-4"/>
          <w:sz w:val="26"/>
          <w:szCs w:val="26"/>
        </w:rPr>
        <w:t>.</w:t>
      </w:r>
    </w:p>
    <w:p w14:paraId="6602ECD2" w14:textId="77777777" w:rsidR="0096781E" w:rsidRDefault="00966846" w:rsidP="0096781E">
      <w:pPr>
        <w:keepNext/>
        <w:spacing w:before="120" w:after="120" w:line="360" w:lineRule="auto"/>
        <w:ind w:firstLine="360"/>
        <w:jc w:val="center"/>
      </w:pPr>
      <w:r w:rsidRPr="00966846">
        <w:rPr>
          <w:spacing w:val="-4"/>
          <w:sz w:val="26"/>
          <w:szCs w:val="26"/>
        </w:rPr>
        <w:br w:type="column"/>
      </w:r>
      <w:r w:rsidRPr="00244085">
        <w:rPr>
          <w:noProof/>
          <w:spacing w:val="-4"/>
          <w:sz w:val="26"/>
          <w:szCs w:val="26"/>
        </w:rPr>
        <w:lastRenderedPageBreak/>
        <w:drawing>
          <wp:inline distT="0" distB="0" distL="0" distR="0" wp14:anchorId="023C226E" wp14:editId="58018324">
            <wp:extent cx="4632853" cy="2944536"/>
            <wp:effectExtent l="0" t="0" r="0" b="8255"/>
            <wp:docPr id="869656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4632853" cy="2944536"/>
                    </a:xfrm>
                    <a:prstGeom prst="rect">
                      <a:avLst/>
                    </a:prstGeom>
                  </pic:spPr>
                </pic:pic>
              </a:graphicData>
            </a:graphic>
          </wp:inline>
        </w:drawing>
      </w:r>
    </w:p>
    <w:p w14:paraId="783E5458" w14:textId="561AC098" w:rsidR="003E1F90" w:rsidRPr="0096781E" w:rsidRDefault="0096781E" w:rsidP="0096781E">
      <w:pPr>
        <w:pStyle w:val="Caption"/>
        <w:jc w:val="center"/>
        <w:rPr>
          <w:rFonts w:ascii="Times New Roman" w:hAnsi="Times New Roman"/>
          <w:i/>
          <w:iCs/>
          <w:spacing w:val="-4"/>
          <w:lang w:val="vi-VN"/>
        </w:rPr>
      </w:pPr>
      <w:r w:rsidRPr="0096781E">
        <w:rPr>
          <w:rFonts w:ascii="Times New Roman" w:hAnsi="Times New Roman"/>
          <w:i/>
          <w:iCs/>
        </w:rPr>
        <w:t xml:space="preserve">Hình </w:t>
      </w:r>
      <w:r w:rsidRPr="0096781E">
        <w:rPr>
          <w:rFonts w:ascii="Times New Roman" w:hAnsi="Times New Roman"/>
          <w:i/>
          <w:iCs/>
        </w:rPr>
        <w:fldChar w:fldCharType="begin"/>
      </w:r>
      <w:r w:rsidRPr="0096781E">
        <w:rPr>
          <w:rFonts w:ascii="Times New Roman" w:hAnsi="Times New Roman"/>
          <w:i/>
          <w:iCs/>
        </w:rPr>
        <w:instrText xml:space="preserve"> SEQ Hình \* ARABIC </w:instrText>
      </w:r>
      <w:r w:rsidRPr="0096781E">
        <w:rPr>
          <w:rFonts w:ascii="Times New Roman" w:hAnsi="Times New Roman"/>
          <w:i/>
          <w:iCs/>
        </w:rPr>
        <w:fldChar w:fldCharType="separate"/>
      </w:r>
      <w:r w:rsidRPr="0096781E">
        <w:rPr>
          <w:rFonts w:ascii="Times New Roman" w:hAnsi="Times New Roman"/>
          <w:i/>
          <w:iCs/>
          <w:noProof/>
        </w:rPr>
        <w:t>3</w:t>
      </w:r>
      <w:r w:rsidRPr="0096781E">
        <w:rPr>
          <w:rFonts w:ascii="Times New Roman" w:hAnsi="Times New Roman"/>
          <w:i/>
          <w:iCs/>
        </w:rPr>
        <w:fldChar w:fldCharType="end"/>
      </w:r>
      <w:r w:rsidRPr="0096781E">
        <w:rPr>
          <w:rFonts w:ascii="Times New Roman" w:hAnsi="Times New Roman"/>
          <w:i/>
          <w:iCs/>
          <w:lang w:val="vi-VN"/>
        </w:rPr>
        <w:t>: Kiến trúc mô hình QANet.</w:t>
      </w:r>
    </w:p>
    <w:p w14:paraId="095CC3F0" w14:textId="2A46C8C3" w:rsidR="00966846" w:rsidRDefault="00966846" w:rsidP="00966846">
      <w:pPr>
        <w:pStyle w:val="ListParagraph"/>
        <w:numPr>
          <w:ilvl w:val="0"/>
          <w:numId w:val="34"/>
        </w:numPr>
        <w:spacing w:before="120" w:after="120" w:line="360" w:lineRule="auto"/>
        <w:jc w:val="both"/>
        <w:rPr>
          <w:b/>
          <w:bCs/>
          <w:spacing w:val="-4"/>
          <w:sz w:val="26"/>
          <w:szCs w:val="26"/>
        </w:rPr>
      </w:pPr>
      <w:r>
        <w:rPr>
          <w:b/>
          <w:bCs/>
          <w:spacing w:val="-4"/>
          <w:sz w:val="26"/>
          <w:szCs w:val="26"/>
        </w:rPr>
        <w:t>BERT:</w:t>
      </w:r>
    </w:p>
    <w:p w14:paraId="2BDD1F4D" w14:textId="5DA6B1A6" w:rsidR="005157A2" w:rsidRDefault="000F595D" w:rsidP="000F595D">
      <w:pPr>
        <w:spacing w:before="120" w:after="120" w:line="360" w:lineRule="auto"/>
        <w:ind w:firstLine="360"/>
        <w:jc w:val="both"/>
        <w:rPr>
          <w:spacing w:val="-4"/>
          <w:sz w:val="26"/>
          <w:szCs w:val="26"/>
        </w:rPr>
      </w:pPr>
      <w:r w:rsidRPr="000F595D">
        <w:rPr>
          <w:spacing w:val="-4"/>
          <w:sz w:val="26"/>
          <w:szCs w:val="26"/>
        </w:rPr>
        <w:t>Được Google công bố vào năm 2018, sự xuất hiện của BERT</w:t>
      </w:r>
      <w:r w:rsidR="008C189C">
        <w:rPr>
          <w:spacing w:val="-4"/>
          <w:sz w:val="26"/>
          <w:szCs w:val="26"/>
        </w:rPr>
        <w:t xml:space="preserve"> </w:t>
      </w:r>
      <w:r w:rsidR="008C189C">
        <w:rPr>
          <w:spacing w:val="-4"/>
          <w:sz w:val="26"/>
          <w:szCs w:val="26"/>
        </w:rPr>
        <w:fldChar w:fldCharType="begin" w:fldLock="1"/>
      </w:r>
      <w:r w:rsidR="00B24FDD">
        <w:rPr>
          <w:spacing w:val="-4"/>
          <w:sz w:val="26"/>
          <w:szCs w:val="26"/>
        </w:rPr>
        <w:instrText xml:space="preserve"> ADDIN ZOTERO_ITEM CSL_CITATION {"citationID":"iDpVLidL","properties":{"formattedCitation":"[18]","plainCitation":"[18]","noteIndex":0},"citationItems":[{"id":"2NDY0beL/cXdkppbb","uris":["http://www.mendeley.com/documents/?uuid=c3c8c41c-e623-4de7-bd4f-7d5ab64ea192"],"uri":["http://www.mendeley.com/documents/?uuid=c3c8c41c-e623-4de7-bd4f-7d5ab64ea192"],"itemData":{"author":[{"dropping-particle":"","family":"Devlin","given":"Jacob","non-dropping-particle":"","parse-names":false,"suffix":""},{"dropping-particle":"","family":"Chang","given":"Ming-Wei","non-dropping-particle":"","parse-names":false,"suffix":""},{"dropping-particle":"","family":"Lee","given":"Kenton","non-dropping-particle":"","parse-names":false,"suffix":""},{"dropping-particle":"","family":"Toutanova","given":"Kristina","non-dropping-particle":"","parse-names":false,"suffix":""}],"container-title":"arXiv preprint arXiv:1810.04805","id":"ITEM-1","issued":{"date-parts":[["2018"]]},"title":"Bert: Pre-training of deep bidirectional transformers for language understanding","type":"article-journal"}}],"schema":"https://github.com/citation-style-language/schema/raw/master/csl-citation.json"} </w:instrText>
      </w:r>
      <w:r w:rsidR="008C189C">
        <w:rPr>
          <w:spacing w:val="-4"/>
          <w:sz w:val="26"/>
          <w:szCs w:val="26"/>
        </w:rPr>
        <w:fldChar w:fldCharType="separate"/>
      </w:r>
      <w:r w:rsidR="00B24FDD" w:rsidRPr="3180535C">
        <w:rPr>
          <w:sz w:val="26"/>
          <w:szCs w:val="26"/>
        </w:rPr>
        <w:t>[18]</w:t>
      </w:r>
      <w:r w:rsidR="008C189C">
        <w:rPr>
          <w:spacing w:val="-4"/>
          <w:sz w:val="26"/>
          <w:szCs w:val="26"/>
        </w:rPr>
        <w:fldChar w:fldCharType="end"/>
      </w:r>
      <w:r w:rsidRPr="000F595D">
        <w:rPr>
          <w:spacing w:val="-4"/>
          <w:sz w:val="26"/>
          <w:szCs w:val="26"/>
        </w:rPr>
        <w:t xml:space="preserve"> mang đến một sự đột phá mới trong lĩnh vực xử lý ngôn ngữ tự nhiên. BERT cung cấp một khả năng mạnh mẽ trong việc học ra các vector đại diện theo ngữ cảnh </w:t>
      </w:r>
      <w:r w:rsidR="00EB65D9">
        <w:rPr>
          <w:spacing w:val="-4"/>
          <w:sz w:val="26"/>
          <w:szCs w:val="26"/>
        </w:rPr>
        <w:t>hai</w:t>
      </w:r>
      <w:r w:rsidRPr="000F595D">
        <w:rPr>
          <w:spacing w:val="-4"/>
          <w:sz w:val="26"/>
          <w:szCs w:val="26"/>
        </w:rPr>
        <w:t xml:space="preserve"> chiều của từ cực kỳ chuẩn xác</w:t>
      </w:r>
      <w:r w:rsidR="00E62045">
        <w:rPr>
          <w:spacing w:val="-4"/>
          <w:sz w:val="26"/>
          <w:szCs w:val="26"/>
        </w:rPr>
        <w:t xml:space="preserve"> so với các kỹ thuật biểu diễn từ </w:t>
      </w:r>
      <w:r w:rsidR="0065078B">
        <w:rPr>
          <w:spacing w:val="-4"/>
          <w:sz w:val="26"/>
          <w:szCs w:val="26"/>
        </w:rPr>
        <w:t>trước đó</w:t>
      </w:r>
      <w:r w:rsidR="005157A2">
        <w:rPr>
          <w:spacing w:val="-4"/>
          <w:sz w:val="26"/>
          <w:szCs w:val="26"/>
        </w:rPr>
        <w:t xml:space="preserve"> như </w:t>
      </w:r>
      <w:r w:rsidR="005157A2" w:rsidRPr="005157A2">
        <w:rPr>
          <w:spacing w:val="-4"/>
          <w:sz w:val="26"/>
          <w:szCs w:val="26"/>
        </w:rPr>
        <w:t xml:space="preserve">Word2vec, </w:t>
      </w:r>
      <w:r w:rsidR="0056400F">
        <w:rPr>
          <w:spacing w:val="-4"/>
          <w:sz w:val="26"/>
          <w:szCs w:val="26"/>
        </w:rPr>
        <w:t>Glove</w:t>
      </w:r>
      <w:r w:rsidR="0056400F">
        <w:rPr>
          <w:spacing w:val="-4"/>
          <w:sz w:val="26"/>
          <w:szCs w:val="26"/>
          <w:lang w:val="vi-VN"/>
        </w:rPr>
        <w:t>.</w:t>
      </w:r>
      <w:r w:rsidR="00E62045">
        <w:rPr>
          <w:spacing w:val="-4"/>
          <w:sz w:val="26"/>
          <w:szCs w:val="26"/>
        </w:rPr>
        <w:t xml:space="preserve"> </w:t>
      </w:r>
      <w:r w:rsidR="005157A2">
        <w:rPr>
          <w:spacing w:val="-4"/>
          <w:sz w:val="26"/>
          <w:szCs w:val="26"/>
        </w:rPr>
        <w:t xml:space="preserve">Thay vì phải sử dụng một lượng dữ liệu cực kỳ lớn để có thể khái quát được các quan hệ ngữ nghĩa giữa các từ thì BERT sử dụng một kiến trúc </w:t>
      </w:r>
      <w:r w:rsidR="00EB65D9">
        <w:rPr>
          <w:spacing w:val="-4"/>
          <w:sz w:val="26"/>
          <w:szCs w:val="26"/>
        </w:rPr>
        <w:t>hai</w:t>
      </w:r>
      <w:r w:rsidR="005157A2">
        <w:rPr>
          <w:spacing w:val="-4"/>
          <w:sz w:val="26"/>
          <w:szCs w:val="26"/>
        </w:rPr>
        <w:t xml:space="preserve"> chiều để tận dụng tối đa các quan hệ cần thiết</w:t>
      </w:r>
      <w:r w:rsidR="0025330F">
        <w:rPr>
          <w:spacing w:val="-4"/>
          <w:sz w:val="26"/>
          <w:szCs w:val="26"/>
        </w:rPr>
        <w:t xml:space="preserve"> với ít dữ liệu hơn</w:t>
      </w:r>
      <w:r w:rsidR="005157A2">
        <w:rPr>
          <w:spacing w:val="-4"/>
          <w:sz w:val="26"/>
          <w:szCs w:val="26"/>
        </w:rPr>
        <w:t xml:space="preserve">. </w:t>
      </w:r>
      <w:r w:rsidR="00E62045">
        <w:rPr>
          <w:spacing w:val="-4"/>
          <w:sz w:val="26"/>
          <w:szCs w:val="26"/>
        </w:rPr>
        <w:t>Nó đã cho thấy khả năng của mình khi lần lượt vươn lên đứng đầu và là sự lựa chọn hàng đầu cho các bài toán về Q</w:t>
      </w:r>
      <w:r w:rsidR="00E62045" w:rsidRPr="00E62045">
        <w:rPr>
          <w:spacing w:val="-4"/>
          <w:sz w:val="26"/>
          <w:szCs w:val="26"/>
        </w:rPr>
        <w:t xml:space="preserve">uestion </w:t>
      </w:r>
      <w:r w:rsidR="00E62045">
        <w:rPr>
          <w:spacing w:val="-4"/>
          <w:sz w:val="26"/>
          <w:szCs w:val="26"/>
        </w:rPr>
        <w:t>A</w:t>
      </w:r>
      <w:r w:rsidR="00E62045" w:rsidRPr="00E62045">
        <w:rPr>
          <w:spacing w:val="-4"/>
          <w:sz w:val="26"/>
          <w:szCs w:val="26"/>
        </w:rPr>
        <w:t xml:space="preserve">nswering </w:t>
      </w:r>
      <w:r w:rsidR="00E62045">
        <w:rPr>
          <w:spacing w:val="-4"/>
          <w:sz w:val="26"/>
          <w:szCs w:val="26"/>
        </w:rPr>
        <w:t>và</w:t>
      </w:r>
      <w:r w:rsidR="00E62045" w:rsidRPr="00E62045">
        <w:rPr>
          <w:spacing w:val="-4"/>
          <w:sz w:val="26"/>
          <w:szCs w:val="26"/>
        </w:rPr>
        <w:t xml:space="preserve"> </w:t>
      </w:r>
      <w:r w:rsidR="00E62045">
        <w:rPr>
          <w:spacing w:val="-4"/>
          <w:sz w:val="26"/>
          <w:szCs w:val="26"/>
        </w:rPr>
        <w:t>L</w:t>
      </w:r>
      <w:r w:rsidR="00E62045" w:rsidRPr="00E62045">
        <w:rPr>
          <w:spacing w:val="-4"/>
          <w:sz w:val="26"/>
          <w:szCs w:val="26"/>
        </w:rPr>
        <w:t xml:space="preserve">anguage </w:t>
      </w:r>
      <w:r w:rsidR="00E62045">
        <w:rPr>
          <w:spacing w:val="-4"/>
          <w:sz w:val="26"/>
          <w:szCs w:val="26"/>
        </w:rPr>
        <w:t>I</w:t>
      </w:r>
      <w:r w:rsidR="00E62045" w:rsidRPr="00E62045">
        <w:rPr>
          <w:spacing w:val="-4"/>
          <w:sz w:val="26"/>
          <w:szCs w:val="26"/>
        </w:rPr>
        <w:t>nference</w:t>
      </w:r>
      <w:r w:rsidR="00E62045">
        <w:rPr>
          <w:spacing w:val="-4"/>
          <w:sz w:val="26"/>
          <w:szCs w:val="26"/>
        </w:rPr>
        <w:t>.</w:t>
      </w:r>
      <w:r w:rsidR="001E641D">
        <w:rPr>
          <w:spacing w:val="-4"/>
          <w:sz w:val="26"/>
          <w:szCs w:val="26"/>
        </w:rPr>
        <w:t xml:space="preserve"> </w:t>
      </w:r>
    </w:p>
    <w:p w14:paraId="46C04CFF" w14:textId="4012DB5F" w:rsidR="00EF473D" w:rsidRDefault="0065078B" w:rsidP="003E1F90">
      <w:pPr>
        <w:spacing w:before="120" w:after="120" w:line="360" w:lineRule="auto"/>
        <w:jc w:val="both"/>
        <w:rPr>
          <w:spacing w:val="-4"/>
          <w:sz w:val="26"/>
          <w:szCs w:val="26"/>
        </w:rPr>
      </w:pPr>
      <w:r>
        <w:rPr>
          <w:spacing w:val="-4"/>
          <w:sz w:val="26"/>
          <w:szCs w:val="26"/>
        </w:rPr>
        <w:t xml:space="preserve">Về kiến trúc, BERT có kiến trúc đa tầng gồm nhiều lớp </w:t>
      </w:r>
      <w:r w:rsidR="00D47C41">
        <w:rPr>
          <w:spacing w:val="-4"/>
          <w:sz w:val="26"/>
          <w:szCs w:val="26"/>
        </w:rPr>
        <w:t>T</w:t>
      </w:r>
      <w:r>
        <w:rPr>
          <w:spacing w:val="-4"/>
          <w:sz w:val="26"/>
          <w:szCs w:val="26"/>
        </w:rPr>
        <w:t>ransformer</w:t>
      </w:r>
      <w:r w:rsidR="00D47C41">
        <w:rPr>
          <w:spacing w:val="-4"/>
          <w:sz w:val="26"/>
          <w:szCs w:val="26"/>
        </w:rPr>
        <w:t xml:space="preserve"> </w:t>
      </w:r>
      <w:r w:rsidR="00D47C41">
        <w:rPr>
          <w:spacing w:val="-4"/>
          <w:sz w:val="26"/>
          <w:szCs w:val="26"/>
        </w:rPr>
        <w:fldChar w:fldCharType="begin" w:fldLock="1"/>
      </w:r>
      <w:r w:rsidR="00B24FDD">
        <w:rPr>
          <w:spacing w:val="-4"/>
          <w:sz w:val="26"/>
          <w:szCs w:val="26"/>
        </w:rPr>
        <w:instrText xml:space="preserve"> ADDIN ZOTERO_ITEM CSL_CITATION {"citationID":"attPOWnY","properties":{"formattedCitation":"[19]","plainCitation":"[19]","noteIndex":0},"citationItems":[{"id":"2NDY0beL/hsg6mjf8","uris":["http://www.mendeley.com/documents/?uuid=ce9c010c-df17-4853-8790-de7f2c091782"],"uri":["http://www.mendeley.com/documents/?uuid=ce9c010c-df17-4853-8790-de7f2c091782"],"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paper-conference"}}],"schema":"https://github.com/citation-style-language/schema/raw/master/csl-citation.json"} </w:instrText>
      </w:r>
      <w:r w:rsidR="00D47C41">
        <w:rPr>
          <w:spacing w:val="-4"/>
          <w:sz w:val="26"/>
          <w:szCs w:val="26"/>
        </w:rPr>
        <w:fldChar w:fldCharType="separate"/>
      </w:r>
      <w:r w:rsidR="00B24FDD" w:rsidRPr="3180535C">
        <w:rPr>
          <w:sz w:val="26"/>
          <w:szCs w:val="26"/>
        </w:rPr>
        <w:t>[19]</w:t>
      </w:r>
      <w:r w:rsidR="00D47C41">
        <w:rPr>
          <w:spacing w:val="-4"/>
          <w:sz w:val="26"/>
          <w:szCs w:val="26"/>
        </w:rPr>
        <w:fldChar w:fldCharType="end"/>
      </w:r>
      <w:r>
        <w:rPr>
          <w:spacing w:val="-4"/>
          <w:sz w:val="26"/>
          <w:szCs w:val="26"/>
        </w:rPr>
        <w:t xml:space="preserve"> </w:t>
      </w:r>
      <w:r w:rsidR="0096781E">
        <w:rPr>
          <w:spacing w:val="-4"/>
          <w:sz w:val="26"/>
          <w:szCs w:val="26"/>
        </w:rPr>
        <w:t>hai</w:t>
      </w:r>
      <w:r>
        <w:rPr>
          <w:spacing w:val="-4"/>
          <w:sz w:val="26"/>
          <w:szCs w:val="26"/>
        </w:rPr>
        <w:t xml:space="preserve"> chiều </w:t>
      </w:r>
      <w:r w:rsidRPr="0065078B">
        <w:rPr>
          <w:spacing w:val="-4"/>
          <w:sz w:val="26"/>
          <w:szCs w:val="26"/>
        </w:rPr>
        <w:t>(</w:t>
      </w:r>
      <w:r w:rsidRPr="0065078B">
        <w:rPr>
          <w:b/>
          <w:bCs/>
          <w:spacing w:val="-4"/>
          <w:sz w:val="26"/>
          <w:szCs w:val="26"/>
        </w:rPr>
        <w:t>Bidirectional Transformer encoder</w:t>
      </w:r>
      <w:r w:rsidRPr="0065078B">
        <w:rPr>
          <w:spacing w:val="-4"/>
          <w:sz w:val="26"/>
          <w:szCs w:val="26"/>
        </w:rPr>
        <w:t>)</w:t>
      </w:r>
      <w:r>
        <w:rPr>
          <w:spacing w:val="-4"/>
          <w:sz w:val="26"/>
          <w:szCs w:val="26"/>
        </w:rPr>
        <w:t xml:space="preserve">. </w:t>
      </w:r>
      <w:r w:rsidR="00EF473D">
        <w:rPr>
          <w:spacing w:val="-4"/>
          <w:sz w:val="26"/>
          <w:szCs w:val="26"/>
        </w:rPr>
        <w:t>Mỗi kiến trúc BERT có 2 nhiệm vụ con, gồm:</w:t>
      </w:r>
    </w:p>
    <w:p w14:paraId="251F921C" w14:textId="715EF9F7" w:rsidR="00EF473D" w:rsidRPr="00AB437D" w:rsidRDefault="00EF473D" w:rsidP="00AB437D">
      <w:pPr>
        <w:pStyle w:val="ListParagraph"/>
        <w:numPr>
          <w:ilvl w:val="0"/>
          <w:numId w:val="36"/>
        </w:numPr>
        <w:spacing w:before="120" w:after="120" w:line="360" w:lineRule="auto"/>
        <w:jc w:val="both"/>
        <w:rPr>
          <w:spacing w:val="-4"/>
          <w:sz w:val="26"/>
          <w:szCs w:val="26"/>
        </w:rPr>
      </w:pPr>
      <w:r w:rsidRPr="00AB437D">
        <w:rPr>
          <w:b/>
          <w:bCs/>
          <w:spacing w:val="-4"/>
          <w:sz w:val="26"/>
          <w:szCs w:val="26"/>
        </w:rPr>
        <w:t>Masked LM:</w:t>
      </w:r>
      <w:r w:rsidRPr="00AB437D">
        <w:rPr>
          <w:spacing w:val="-4"/>
          <w:sz w:val="26"/>
          <w:szCs w:val="26"/>
        </w:rPr>
        <w:t xml:space="preserve"> </w:t>
      </w:r>
      <w:r w:rsidR="5B2EE97E" w:rsidRPr="3180535C">
        <w:rPr>
          <w:spacing w:val="-4"/>
          <w:sz w:val="26"/>
          <w:szCs w:val="26"/>
        </w:rPr>
        <w:t>C</w:t>
      </w:r>
      <w:r w:rsidRPr="3180535C">
        <w:rPr>
          <w:spacing w:val="-4"/>
          <w:sz w:val="26"/>
          <w:szCs w:val="26"/>
        </w:rPr>
        <w:t>ó</w:t>
      </w:r>
      <w:r w:rsidRPr="00AB437D">
        <w:rPr>
          <w:spacing w:val="-4"/>
          <w:sz w:val="26"/>
          <w:szCs w:val="26"/>
        </w:rPr>
        <w:t xml:space="preserve"> nhiệm vụ che đi một số token đầu vào một cách ngẫu nhiên và sau đó dựa vào dữ liệu còn lại để dự đoán các token được giấu đi đó.</w:t>
      </w:r>
    </w:p>
    <w:p w14:paraId="3C0945A8" w14:textId="690244D0" w:rsidR="00EF473D" w:rsidRPr="00AB437D" w:rsidRDefault="00EF473D" w:rsidP="00AB437D">
      <w:pPr>
        <w:pStyle w:val="ListParagraph"/>
        <w:numPr>
          <w:ilvl w:val="0"/>
          <w:numId w:val="36"/>
        </w:numPr>
        <w:spacing w:before="120" w:after="120" w:line="360" w:lineRule="auto"/>
        <w:jc w:val="both"/>
        <w:rPr>
          <w:spacing w:val="-4"/>
          <w:sz w:val="26"/>
          <w:szCs w:val="26"/>
        </w:rPr>
      </w:pPr>
      <w:r w:rsidRPr="00AB437D">
        <w:rPr>
          <w:b/>
          <w:bCs/>
          <w:spacing w:val="-4"/>
          <w:sz w:val="26"/>
          <w:szCs w:val="26"/>
        </w:rPr>
        <w:t xml:space="preserve">Next Sentence Prediction: </w:t>
      </w:r>
      <w:r w:rsidR="5B8D95D1" w:rsidRPr="3180535C">
        <w:rPr>
          <w:spacing w:val="-4"/>
          <w:sz w:val="26"/>
          <w:szCs w:val="26"/>
        </w:rPr>
        <w:t>C</w:t>
      </w:r>
      <w:r w:rsidR="00AB437D" w:rsidRPr="3180535C">
        <w:rPr>
          <w:spacing w:val="-4"/>
          <w:sz w:val="26"/>
          <w:szCs w:val="26"/>
        </w:rPr>
        <w:t>ó</w:t>
      </w:r>
      <w:r w:rsidR="00AB437D" w:rsidRPr="00AB437D">
        <w:rPr>
          <w:spacing w:val="-4"/>
          <w:sz w:val="26"/>
          <w:szCs w:val="26"/>
        </w:rPr>
        <w:t xml:space="preserve"> nhiệm vụ dự đoán mối quan hệ giữa 2 câu khác nhau. Nhằm phục vụ cho các bài toán về Question Answering như bài toán của chúng tôi. Với những câu trả lời hoặc câu hỏi có phạm vi ý nghĩa từ 2 câu trở lên thì việc xem xét các câu để hiểu đúng nghĩa là một nhiệm vụ vô cùng quan trọng, nhờ đó có thể hiểu chính xác và chọn được câu trả lời phù hợp.</w:t>
      </w:r>
    </w:p>
    <w:p w14:paraId="66FD0A74" w14:textId="56244353" w:rsidR="00966846" w:rsidRDefault="00966846" w:rsidP="00966846">
      <w:pPr>
        <w:pStyle w:val="ListParagraph"/>
        <w:numPr>
          <w:ilvl w:val="0"/>
          <w:numId w:val="34"/>
        </w:numPr>
        <w:spacing w:before="120" w:after="120" w:line="360" w:lineRule="auto"/>
        <w:jc w:val="both"/>
        <w:rPr>
          <w:b/>
          <w:bCs/>
          <w:spacing w:val="-4"/>
          <w:sz w:val="26"/>
          <w:szCs w:val="26"/>
        </w:rPr>
      </w:pPr>
      <w:r>
        <w:rPr>
          <w:b/>
          <w:bCs/>
          <w:spacing w:val="-4"/>
          <w:sz w:val="26"/>
          <w:szCs w:val="26"/>
        </w:rPr>
        <w:t>ALBERT:</w:t>
      </w:r>
    </w:p>
    <w:p w14:paraId="2971FD50" w14:textId="303724C2" w:rsidR="00966846" w:rsidRPr="00244085" w:rsidRDefault="00966846" w:rsidP="00D32694">
      <w:pPr>
        <w:spacing w:before="120" w:after="120" w:line="360" w:lineRule="auto"/>
        <w:ind w:firstLine="360"/>
        <w:jc w:val="both"/>
        <w:rPr>
          <w:spacing w:val="-4"/>
          <w:sz w:val="26"/>
          <w:szCs w:val="26"/>
        </w:rPr>
      </w:pPr>
      <w:r w:rsidRPr="00244085">
        <w:rPr>
          <w:spacing w:val="-4"/>
          <w:sz w:val="26"/>
          <w:szCs w:val="26"/>
        </w:rPr>
        <w:lastRenderedPageBreak/>
        <w:t>Albert</w:t>
      </w:r>
      <w:r w:rsidR="00F4258C">
        <w:rPr>
          <w:spacing w:val="-4"/>
          <w:sz w:val="26"/>
          <w:szCs w:val="26"/>
        </w:rPr>
        <w:t xml:space="preserve"> </w:t>
      </w:r>
      <w:r w:rsidR="00F4258C">
        <w:rPr>
          <w:spacing w:val="-4"/>
          <w:sz w:val="26"/>
          <w:szCs w:val="26"/>
        </w:rPr>
        <w:fldChar w:fldCharType="begin" w:fldLock="1"/>
      </w:r>
      <w:r w:rsidR="00B24FDD">
        <w:rPr>
          <w:spacing w:val="-4"/>
          <w:sz w:val="26"/>
          <w:szCs w:val="26"/>
        </w:rPr>
        <w:instrText xml:space="preserve"> ADDIN ZOTERO_ITEM CSL_CITATION {"citationID":"UR8fSzhW","properties":{"formattedCitation":"[20]","plainCitation":"[20]","noteIndex":0},"citationItems":[{"id":"2NDY0beL/jK20b0Lp","uris":["http://www.mendeley.com/documents/?uuid=c95992c3-7d08-4cee-b571-f27a5dc1d5ba"],"uri":["http://www.mendeley.com/documents/?uuid=c95992c3-7d08-4cee-b571-f27a5dc1d5ba"],"itemData":{"author":[{"dropping-particle":"","family":"Lan","given":"Zhenzhong","non-dropping-particle":"","parse-names":false,"suffix":""},{"dropping-particle":"","family":"Chen","given":"Mingda","non-dropping-particle":"","parse-names":false,"suffix":""},{"dropping-particle":"","family":"Goodman","given":"Sebastian","non-dropping-particle":"","parse-names":false,"suffix":""},{"dropping-particle":"","family":"Gimpel","given":"Kevin","non-dropping-particle":"","parse-names":false,"suffix":""},{"dropping-particle":"","family":"Sharma","given":"Piyush","non-dropping-particle":"","parse-names":false,"suffix":""},{"dropping-particle":"","family":"Soricut","given":"Radu","non-dropping-particle":"","parse-names":false,"suffix":""}],"container-title":"arXiv preprint arXiv:1909.11942","id":"ITEM-1","issued":{"date-parts":[["2019"]]},"title":"Albert: A lite bert for self-supervised learning of language representations","type":"article-journal"}}],"schema":"https://github.com/citation-style-language/schema/raw/master/csl-citation.json"} </w:instrText>
      </w:r>
      <w:r w:rsidR="00F4258C">
        <w:rPr>
          <w:spacing w:val="-4"/>
          <w:sz w:val="26"/>
          <w:szCs w:val="26"/>
        </w:rPr>
        <w:fldChar w:fldCharType="separate"/>
      </w:r>
      <w:r w:rsidR="00B24FDD" w:rsidRPr="3180535C">
        <w:rPr>
          <w:sz w:val="26"/>
          <w:szCs w:val="26"/>
        </w:rPr>
        <w:t>[20]</w:t>
      </w:r>
      <w:r w:rsidR="00F4258C">
        <w:rPr>
          <w:spacing w:val="-4"/>
          <w:sz w:val="26"/>
          <w:szCs w:val="26"/>
        </w:rPr>
        <w:fldChar w:fldCharType="end"/>
      </w:r>
      <w:r w:rsidRPr="00244085">
        <w:rPr>
          <w:spacing w:val="-4"/>
          <w:sz w:val="26"/>
          <w:szCs w:val="26"/>
        </w:rPr>
        <w:t xml:space="preserve"> được Google đề xuất nhằm hướng tới việc cải tiến độ chính xác và hiệu xuất của mô hình. Về kiến trúc, Albert được thiết kế tương tự như </w:t>
      </w:r>
      <w:r w:rsidR="00B46A24">
        <w:rPr>
          <w:spacing w:val="-4"/>
          <w:sz w:val="26"/>
          <w:szCs w:val="26"/>
        </w:rPr>
        <w:t>BERT</w:t>
      </w:r>
      <w:r w:rsidRPr="00244085">
        <w:rPr>
          <w:spacing w:val="-4"/>
          <w:sz w:val="26"/>
          <w:szCs w:val="26"/>
        </w:rPr>
        <w:t>, đều sử dụng kiến trúc encoder của transformer (Vaswani et al., 2017)</w:t>
      </w:r>
      <w:r w:rsidR="002962B0">
        <w:rPr>
          <w:spacing w:val="-4"/>
          <w:sz w:val="26"/>
          <w:szCs w:val="26"/>
        </w:rPr>
        <w:t xml:space="preserve"> </w:t>
      </w:r>
      <w:r w:rsidR="002962B0">
        <w:rPr>
          <w:spacing w:val="-4"/>
          <w:sz w:val="26"/>
          <w:szCs w:val="26"/>
        </w:rPr>
        <w:fldChar w:fldCharType="begin" w:fldLock="1"/>
      </w:r>
      <w:r w:rsidR="00B24FDD">
        <w:rPr>
          <w:spacing w:val="-4"/>
          <w:sz w:val="26"/>
          <w:szCs w:val="26"/>
        </w:rPr>
        <w:instrText xml:space="preserve"> ADDIN ZOTERO_ITEM CSL_CITATION {"citationID":"tn9zMLeW","properties":{"formattedCitation":"[19]","plainCitation":"[19]","noteIndex":0},"citationItems":[{"id":"2NDY0beL/hsg6mjf8","uris":["http://www.mendeley.com/documents/?uuid=ce9c010c-df17-4853-8790-de7f2c091782"],"uri":["http://www.mendeley.com/documents/?uuid=ce9c010c-df17-4853-8790-de7f2c091782"],"itemData":{"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d":{"date-parts":[["2017"]]},"page":"5998-6008","title":"Attention is all you need","type":"paper-conference"}}],"schema":"https://github.com/citation-style-language/schema/raw/master/csl-citation.json"} </w:instrText>
      </w:r>
      <w:r w:rsidR="002962B0">
        <w:rPr>
          <w:spacing w:val="-4"/>
          <w:sz w:val="26"/>
          <w:szCs w:val="26"/>
        </w:rPr>
        <w:fldChar w:fldCharType="separate"/>
      </w:r>
      <w:r w:rsidR="00B24FDD" w:rsidRPr="3180535C">
        <w:rPr>
          <w:sz w:val="26"/>
          <w:szCs w:val="26"/>
        </w:rPr>
        <w:t>[19]</w:t>
      </w:r>
      <w:r w:rsidR="002962B0">
        <w:rPr>
          <w:spacing w:val="-4"/>
          <w:sz w:val="26"/>
          <w:szCs w:val="26"/>
        </w:rPr>
        <w:fldChar w:fldCharType="end"/>
      </w:r>
      <w:r w:rsidRPr="00244085">
        <w:rPr>
          <w:spacing w:val="-4"/>
          <w:sz w:val="26"/>
          <w:szCs w:val="26"/>
        </w:rPr>
        <w:t xml:space="preserve"> với hàm kích hoạt Gelu làm kiến trúc chính, sử dụng bidirectional self-attention để hiểu bối cảnh của một từ. Nhưng đối với Albert, có những điểm cải tiến hơn so với </w:t>
      </w:r>
      <w:r w:rsidR="00B46A24">
        <w:rPr>
          <w:spacing w:val="-4"/>
          <w:sz w:val="26"/>
          <w:szCs w:val="26"/>
        </w:rPr>
        <w:t>BERT</w:t>
      </w:r>
      <w:r w:rsidRPr="00244085">
        <w:rPr>
          <w:spacing w:val="-4"/>
          <w:sz w:val="26"/>
          <w:szCs w:val="26"/>
        </w:rPr>
        <w:t>, đó là:</w:t>
      </w:r>
    </w:p>
    <w:p w14:paraId="150FB377" w14:textId="59657603" w:rsidR="00966846" w:rsidRPr="00244085" w:rsidRDefault="00966846" w:rsidP="00966846">
      <w:pPr>
        <w:numPr>
          <w:ilvl w:val="0"/>
          <w:numId w:val="28"/>
        </w:numPr>
        <w:spacing w:before="120" w:after="120" w:line="360" w:lineRule="auto"/>
        <w:jc w:val="both"/>
        <w:rPr>
          <w:spacing w:val="-4"/>
          <w:sz w:val="26"/>
          <w:szCs w:val="26"/>
        </w:rPr>
      </w:pPr>
      <w:r w:rsidRPr="00244085">
        <w:rPr>
          <w:b/>
          <w:bCs/>
          <w:spacing w:val="-4"/>
          <w:sz w:val="26"/>
          <w:szCs w:val="26"/>
        </w:rPr>
        <w:t>Embedding có trọng số:</w:t>
      </w:r>
      <w:r w:rsidRPr="00244085">
        <w:rPr>
          <w:spacing w:val="-4"/>
          <w:sz w:val="26"/>
          <w:szCs w:val="26"/>
        </w:rPr>
        <w:t xml:space="preserve"> Thay vì ánh xạ các </w:t>
      </w:r>
      <w:r w:rsidRPr="3180535C">
        <w:rPr>
          <w:spacing w:val="-4"/>
          <w:sz w:val="26"/>
          <w:szCs w:val="26"/>
        </w:rPr>
        <w:t>v</w:t>
      </w:r>
      <w:r w:rsidR="0DCEAF4A" w:rsidRPr="3180535C">
        <w:rPr>
          <w:spacing w:val="-4"/>
          <w:sz w:val="26"/>
          <w:szCs w:val="26"/>
        </w:rPr>
        <w:t>ecto</w:t>
      </w:r>
      <w:r w:rsidRPr="00244085">
        <w:rPr>
          <w:spacing w:val="-4"/>
          <w:sz w:val="26"/>
          <w:szCs w:val="26"/>
        </w:rPr>
        <w:t xml:space="preserve"> embedding trực tiếp đến các lớp ẩn (tức là E = H) như Bert thì ở Albert chúng được ánh xạ đến một ma trận ít chiều hơn, sau đó mới ánh xạ ma trận này tới các lớp ẩn. Như vậy, số tham số sẽ được giảm đi đáng kể (từ </w:t>
      </w:r>
      <w:r w:rsidRPr="00244085">
        <w:rPr>
          <w:b/>
          <w:bCs/>
          <w:spacing w:val="-4"/>
          <w:sz w:val="26"/>
          <w:szCs w:val="26"/>
        </w:rPr>
        <w:t>O(V × H)</w:t>
      </w:r>
      <w:r w:rsidRPr="00244085">
        <w:rPr>
          <w:spacing w:val="-4"/>
          <w:sz w:val="26"/>
          <w:szCs w:val="26"/>
        </w:rPr>
        <w:t xml:space="preserve"> đến </w:t>
      </w:r>
      <w:r w:rsidRPr="00244085">
        <w:rPr>
          <w:b/>
          <w:bCs/>
          <w:spacing w:val="-4"/>
          <w:sz w:val="26"/>
          <w:szCs w:val="26"/>
        </w:rPr>
        <w:t>O(V × E + E × H)</w:t>
      </w:r>
      <w:r w:rsidRPr="00E1163B">
        <w:rPr>
          <w:spacing w:val="-4"/>
          <w:sz w:val="26"/>
          <w:szCs w:val="26"/>
        </w:rPr>
        <w:t>).</w:t>
      </w:r>
    </w:p>
    <w:p w14:paraId="1664A810" w14:textId="77777777" w:rsidR="00966846" w:rsidRPr="00244085" w:rsidRDefault="00966846" w:rsidP="00966846">
      <w:pPr>
        <w:numPr>
          <w:ilvl w:val="0"/>
          <w:numId w:val="28"/>
        </w:numPr>
        <w:spacing w:before="120" w:after="120" w:line="360" w:lineRule="auto"/>
        <w:jc w:val="both"/>
        <w:rPr>
          <w:spacing w:val="-4"/>
          <w:sz w:val="26"/>
          <w:szCs w:val="26"/>
        </w:rPr>
      </w:pPr>
      <w:r w:rsidRPr="00244085">
        <w:rPr>
          <w:b/>
          <w:bCs/>
          <w:spacing w:val="-4"/>
          <w:sz w:val="26"/>
          <w:szCs w:val="26"/>
        </w:rPr>
        <w:t>Chia sẻ tham số giữa các lớp:</w:t>
      </w:r>
      <w:r w:rsidRPr="00244085">
        <w:rPr>
          <w:spacing w:val="-4"/>
          <w:sz w:val="26"/>
          <w:szCs w:val="26"/>
        </w:rPr>
        <w:t xml:space="preserve"> Cụ thể, các tham số được dùng chung là các tham số feed-forward network (FFN) và tham số attention, giúp thông tin lưu chuyển giữa các lớp thông suốt hơn và giúp mạng trở nên ổn định hơn.</w:t>
      </w:r>
    </w:p>
    <w:p w14:paraId="295DADDB" w14:textId="72EC3814" w:rsidR="00327EA3" w:rsidRPr="00521CCD" w:rsidRDefault="00966846" w:rsidP="00327EA3">
      <w:pPr>
        <w:numPr>
          <w:ilvl w:val="0"/>
          <w:numId w:val="28"/>
        </w:numPr>
        <w:spacing w:before="120" w:after="120" w:line="360" w:lineRule="auto"/>
        <w:jc w:val="both"/>
        <w:rPr>
          <w:rStyle w:val="IntenseEmphasis"/>
          <w:i w:val="0"/>
          <w:iCs w:val="0"/>
          <w:color w:val="auto"/>
          <w:spacing w:val="-4"/>
          <w:sz w:val="26"/>
          <w:szCs w:val="26"/>
        </w:rPr>
      </w:pPr>
      <w:r w:rsidRPr="00244085">
        <w:rPr>
          <w:b/>
          <w:bCs/>
          <w:spacing w:val="-4"/>
          <w:sz w:val="26"/>
          <w:szCs w:val="26"/>
        </w:rPr>
        <w:t>Thay đổi cách huấn luyện</w:t>
      </w:r>
      <w:r w:rsidRPr="00A1621A">
        <w:rPr>
          <w:b/>
          <w:bCs/>
          <w:spacing w:val="-4"/>
          <w:sz w:val="26"/>
          <w:szCs w:val="26"/>
        </w:rPr>
        <w:t>:</w:t>
      </w:r>
      <w:r>
        <w:rPr>
          <w:spacing w:val="-4"/>
          <w:sz w:val="26"/>
          <w:szCs w:val="26"/>
        </w:rPr>
        <w:t xml:space="preserve"> S</w:t>
      </w:r>
      <w:r w:rsidRPr="00244085">
        <w:rPr>
          <w:spacing w:val="-4"/>
          <w:sz w:val="26"/>
          <w:szCs w:val="26"/>
        </w:rPr>
        <w:t>ử dụng SOP (Sentence Order Prediction) thay vì Next Sentence Prediction như Bert để giúp mô hình có năng lực dự đoán thứ tự giữa các câu nhờ vào sự mạch lạc giữa chúng.</w:t>
      </w:r>
    </w:p>
    <w:p w14:paraId="6C1D0CBC" w14:textId="0C76A49F" w:rsidR="0051695C" w:rsidRDefault="0051695C" w:rsidP="003557AB">
      <w:pPr>
        <w:pStyle w:val="Heading3"/>
        <w:spacing w:line="360" w:lineRule="auto"/>
        <w:ind w:left="720" w:hanging="720"/>
        <w:rPr>
          <w:rFonts w:ascii="Times New Roman" w:hAnsi="Times New Roman"/>
          <w:lang w:val="vi-VN"/>
        </w:rPr>
      </w:pPr>
      <w:r w:rsidRPr="006D5961">
        <w:rPr>
          <w:rFonts w:ascii="Times New Roman" w:hAnsi="Times New Roman"/>
          <w:lang w:val="vi-VN"/>
        </w:rPr>
        <w:t>B</w:t>
      </w:r>
      <w:r w:rsidR="00DF7DEE" w:rsidRPr="006D5961">
        <w:rPr>
          <w:rFonts w:ascii="Times New Roman" w:hAnsi="Times New Roman"/>
          <w:lang w:val="vi-VN"/>
        </w:rPr>
        <w:t>2.3 Kế hoạc</w:t>
      </w:r>
      <w:r w:rsidR="00B41247">
        <w:rPr>
          <w:rFonts w:ascii="Times New Roman" w:hAnsi="Times New Roman"/>
        </w:rPr>
        <w:t>h</w:t>
      </w:r>
      <w:r w:rsidR="00DF7DEE" w:rsidRPr="006D5961">
        <w:rPr>
          <w:rFonts w:ascii="Times New Roman" w:hAnsi="Times New Roman"/>
          <w:lang w:val="vi-VN"/>
        </w:rPr>
        <w:t xml:space="preserve"> nghiên cứu</w:t>
      </w:r>
    </w:p>
    <w:p w14:paraId="3C5D3703" w14:textId="5F14301A" w:rsidR="006D5961" w:rsidRDefault="006D5961" w:rsidP="003557AB">
      <w:pPr>
        <w:spacing w:line="360" w:lineRule="auto"/>
        <w:rPr>
          <w:lang w:val="vi-VN"/>
        </w:rPr>
      </w:pPr>
    </w:p>
    <w:p w14:paraId="24863043" w14:textId="0D5F7837" w:rsidR="006D5961" w:rsidRPr="003A5859" w:rsidRDefault="009A71FF" w:rsidP="003557AB">
      <w:pPr>
        <w:spacing w:line="360" w:lineRule="auto"/>
        <w:ind w:firstLine="720"/>
        <w:jc w:val="both"/>
        <w:rPr>
          <w:sz w:val="26"/>
          <w:szCs w:val="26"/>
          <w:lang w:val="vi-VN"/>
        </w:rPr>
      </w:pPr>
      <w:r w:rsidRPr="0085721E">
        <w:rPr>
          <w:sz w:val="26"/>
          <w:szCs w:val="26"/>
          <w:lang w:val="vi-VN"/>
        </w:rPr>
        <w:t xml:space="preserve">Chúng tôi tiến hành </w:t>
      </w:r>
      <w:r w:rsidR="0085721E" w:rsidRPr="0085721E">
        <w:rPr>
          <w:sz w:val="26"/>
          <w:szCs w:val="26"/>
          <w:lang w:val="vi-VN"/>
        </w:rPr>
        <w:t>thực hiện nghiên cứu</w:t>
      </w:r>
      <w:r w:rsidR="00150A30" w:rsidRPr="00A87EA5">
        <w:rPr>
          <w:sz w:val="26"/>
          <w:szCs w:val="26"/>
          <w:lang w:val="vi-VN"/>
        </w:rPr>
        <w:t xml:space="preserve"> </w:t>
      </w:r>
      <w:r w:rsidR="002D4453" w:rsidRPr="00A87EA5">
        <w:rPr>
          <w:sz w:val="26"/>
          <w:szCs w:val="26"/>
          <w:lang w:val="vi-VN"/>
        </w:rPr>
        <w:t xml:space="preserve">đề tài </w:t>
      </w:r>
      <w:r w:rsidR="69F4F33D" w:rsidRPr="3180535C">
        <w:rPr>
          <w:sz w:val="26"/>
          <w:szCs w:val="26"/>
          <w:lang w:val="vi-VN"/>
        </w:rPr>
        <w:t>hỏi đáp</w:t>
      </w:r>
      <w:r w:rsidR="002D4453" w:rsidRPr="00A87EA5">
        <w:rPr>
          <w:sz w:val="26"/>
          <w:szCs w:val="26"/>
          <w:lang w:val="vi-VN"/>
        </w:rPr>
        <w:t xml:space="preserve"> văn bản tự động trong vòng 6 tháng và kế hoạch thực hiện </w:t>
      </w:r>
      <w:r w:rsidR="0093270E" w:rsidRPr="00A87EA5">
        <w:rPr>
          <w:sz w:val="26"/>
          <w:szCs w:val="26"/>
          <w:lang w:val="vi-VN"/>
        </w:rPr>
        <w:t xml:space="preserve">chi tiết </w:t>
      </w:r>
      <w:r w:rsidR="00A87EA5">
        <w:rPr>
          <w:sz w:val="26"/>
          <w:szCs w:val="26"/>
          <w:lang w:val="vi-VN"/>
        </w:rPr>
        <w:t xml:space="preserve">thể hiện </w:t>
      </w:r>
      <w:r w:rsidR="0093270E" w:rsidRPr="00A87EA5">
        <w:rPr>
          <w:sz w:val="26"/>
          <w:szCs w:val="26"/>
          <w:lang w:val="vi-VN"/>
        </w:rPr>
        <w:t xml:space="preserve">trong </w:t>
      </w:r>
      <w:r w:rsidR="00A87EA5">
        <w:rPr>
          <w:sz w:val="26"/>
          <w:szCs w:val="26"/>
          <w:lang w:val="vi-VN"/>
        </w:rPr>
        <w:t>B</w:t>
      </w:r>
      <w:r w:rsidR="0093270E" w:rsidRPr="00A87EA5">
        <w:rPr>
          <w:sz w:val="26"/>
          <w:szCs w:val="26"/>
          <w:lang w:val="vi-VN"/>
        </w:rPr>
        <w:t xml:space="preserve">ảng </w:t>
      </w:r>
      <w:r w:rsidR="00F01C56" w:rsidRPr="00A87EA5">
        <w:rPr>
          <w:sz w:val="26"/>
          <w:szCs w:val="26"/>
          <w:lang w:val="vi-VN"/>
        </w:rPr>
        <w:t>1.</w:t>
      </w:r>
    </w:p>
    <w:p w14:paraId="34E91EF6" w14:textId="5B42670A" w:rsidR="005C4FAB" w:rsidRPr="008931E0" w:rsidRDefault="005C4FAB" w:rsidP="003557AB">
      <w:pPr>
        <w:spacing w:before="120" w:after="120" w:line="360" w:lineRule="auto"/>
        <w:jc w:val="center"/>
        <w:rPr>
          <w:b/>
          <w:bCs/>
          <w:sz w:val="24"/>
          <w:szCs w:val="24"/>
          <w:lang w:val="vi-VN"/>
        </w:rPr>
      </w:pPr>
      <w:r w:rsidRPr="008931E0">
        <w:rPr>
          <w:b/>
          <w:bCs/>
          <w:sz w:val="24"/>
          <w:szCs w:val="24"/>
          <w:lang w:val="vi-VN"/>
        </w:rPr>
        <w:t xml:space="preserve">Bảng </w:t>
      </w:r>
      <w:r w:rsidR="00522334" w:rsidRPr="3180535C">
        <w:rPr>
          <w:b/>
          <w:bCs/>
          <w:sz w:val="24"/>
          <w:szCs w:val="24"/>
          <w:lang w:val="vi-VN"/>
        </w:rPr>
        <w:t>1</w:t>
      </w:r>
      <w:r w:rsidRPr="008931E0">
        <w:rPr>
          <w:b/>
          <w:bCs/>
          <w:sz w:val="24"/>
          <w:szCs w:val="24"/>
          <w:lang w:val="vi-VN"/>
        </w:rPr>
        <w:t xml:space="preserve"> - Kế hoạch thực hiện đề tài trong 6 tháng</w:t>
      </w:r>
    </w:p>
    <w:tbl>
      <w:tblPr>
        <w:tblW w:w="9539"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3418"/>
        <w:gridCol w:w="1005"/>
        <w:gridCol w:w="1042"/>
        <w:gridCol w:w="968"/>
        <w:gridCol w:w="968"/>
        <w:gridCol w:w="1096"/>
        <w:gridCol w:w="1042"/>
      </w:tblGrid>
      <w:tr w:rsidR="00FA487D" w:rsidRPr="005C4FAB" w14:paraId="1F6D623C" w14:textId="77777777" w:rsidTr="00C930F6">
        <w:trPr>
          <w:trHeight w:val="436"/>
        </w:trPr>
        <w:tc>
          <w:tcPr>
            <w:tcW w:w="3418" w:type="dxa"/>
            <w:tcMar>
              <w:top w:w="100" w:type="dxa"/>
              <w:left w:w="100" w:type="dxa"/>
              <w:bottom w:w="100" w:type="dxa"/>
              <w:right w:w="100" w:type="dxa"/>
            </w:tcMar>
          </w:tcPr>
          <w:p w14:paraId="6E55836E" w14:textId="77777777" w:rsidR="005C4FAB" w:rsidRPr="005C4FAB" w:rsidRDefault="005C4FAB" w:rsidP="005C4FAB">
            <w:pPr>
              <w:spacing w:line="360" w:lineRule="auto"/>
              <w:jc w:val="center"/>
              <w:rPr>
                <w:rFonts w:eastAsia="Batang"/>
                <w:b/>
                <w:bCs/>
                <w:sz w:val="26"/>
                <w:szCs w:val="26"/>
                <w:lang w:eastAsia="ko-KR"/>
              </w:rPr>
            </w:pPr>
            <w:r w:rsidRPr="3180535C">
              <w:rPr>
                <w:rFonts w:eastAsia="Batang"/>
                <w:b/>
                <w:bCs/>
                <w:sz w:val="26"/>
                <w:szCs w:val="26"/>
                <w:lang w:eastAsia="ko-KR"/>
              </w:rPr>
              <w:t>Công việc</w:t>
            </w:r>
          </w:p>
        </w:tc>
        <w:tc>
          <w:tcPr>
            <w:tcW w:w="1005" w:type="dxa"/>
            <w:tcMar>
              <w:top w:w="100" w:type="dxa"/>
              <w:left w:w="100" w:type="dxa"/>
              <w:bottom w:w="100" w:type="dxa"/>
              <w:right w:w="100" w:type="dxa"/>
            </w:tcMar>
          </w:tcPr>
          <w:p w14:paraId="619FF86A" w14:textId="77777777" w:rsidR="005C4FAB" w:rsidRPr="005C4FAB" w:rsidRDefault="005C4FAB" w:rsidP="005C4FAB">
            <w:pPr>
              <w:spacing w:line="360" w:lineRule="auto"/>
              <w:jc w:val="center"/>
              <w:rPr>
                <w:rFonts w:eastAsia="Batang"/>
                <w:b/>
                <w:bCs/>
                <w:sz w:val="26"/>
                <w:szCs w:val="26"/>
                <w:lang w:eastAsia="ko-KR"/>
              </w:rPr>
            </w:pPr>
            <w:r w:rsidRPr="3180535C">
              <w:rPr>
                <w:rFonts w:eastAsia="Batang"/>
                <w:b/>
                <w:bCs/>
                <w:sz w:val="26"/>
                <w:szCs w:val="26"/>
                <w:lang w:eastAsia="ko-KR"/>
              </w:rPr>
              <w:t>T1</w:t>
            </w:r>
          </w:p>
        </w:tc>
        <w:tc>
          <w:tcPr>
            <w:tcW w:w="1042" w:type="dxa"/>
            <w:tcMar>
              <w:top w:w="100" w:type="dxa"/>
              <w:left w:w="100" w:type="dxa"/>
              <w:bottom w:w="100" w:type="dxa"/>
              <w:right w:w="100" w:type="dxa"/>
            </w:tcMar>
          </w:tcPr>
          <w:p w14:paraId="5109D240" w14:textId="77777777" w:rsidR="005C4FAB" w:rsidRPr="005C4FAB" w:rsidRDefault="005C4FAB" w:rsidP="005C4FAB">
            <w:pPr>
              <w:spacing w:line="360" w:lineRule="auto"/>
              <w:jc w:val="center"/>
              <w:rPr>
                <w:rFonts w:eastAsia="Batang"/>
                <w:b/>
                <w:bCs/>
                <w:sz w:val="26"/>
                <w:szCs w:val="26"/>
                <w:lang w:eastAsia="ko-KR"/>
              </w:rPr>
            </w:pPr>
            <w:r w:rsidRPr="3180535C">
              <w:rPr>
                <w:rFonts w:eastAsia="Batang"/>
                <w:b/>
                <w:bCs/>
                <w:sz w:val="26"/>
                <w:szCs w:val="26"/>
                <w:lang w:eastAsia="ko-KR"/>
              </w:rPr>
              <w:t>T2</w:t>
            </w:r>
          </w:p>
        </w:tc>
        <w:tc>
          <w:tcPr>
            <w:tcW w:w="968" w:type="dxa"/>
            <w:tcMar>
              <w:top w:w="100" w:type="dxa"/>
              <w:left w:w="100" w:type="dxa"/>
              <w:bottom w:w="100" w:type="dxa"/>
              <w:right w:w="100" w:type="dxa"/>
            </w:tcMar>
          </w:tcPr>
          <w:p w14:paraId="00D3AFA1" w14:textId="77777777" w:rsidR="005C4FAB" w:rsidRPr="005C4FAB" w:rsidRDefault="005C4FAB" w:rsidP="005C4FAB">
            <w:pPr>
              <w:spacing w:line="360" w:lineRule="auto"/>
              <w:jc w:val="center"/>
              <w:rPr>
                <w:rFonts w:eastAsia="Batang"/>
                <w:b/>
                <w:bCs/>
                <w:sz w:val="26"/>
                <w:szCs w:val="26"/>
                <w:lang w:eastAsia="ko-KR"/>
              </w:rPr>
            </w:pPr>
            <w:r w:rsidRPr="3180535C">
              <w:rPr>
                <w:rFonts w:eastAsia="Batang"/>
                <w:b/>
                <w:bCs/>
                <w:sz w:val="26"/>
                <w:szCs w:val="26"/>
                <w:lang w:eastAsia="ko-KR"/>
              </w:rPr>
              <w:t>T3</w:t>
            </w:r>
          </w:p>
        </w:tc>
        <w:tc>
          <w:tcPr>
            <w:tcW w:w="968" w:type="dxa"/>
            <w:tcMar>
              <w:top w:w="100" w:type="dxa"/>
              <w:left w:w="100" w:type="dxa"/>
              <w:bottom w:w="100" w:type="dxa"/>
              <w:right w:w="100" w:type="dxa"/>
            </w:tcMar>
          </w:tcPr>
          <w:p w14:paraId="540566D0" w14:textId="77777777" w:rsidR="005C4FAB" w:rsidRPr="005C4FAB" w:rsidRDefault="005C4FAB" w:rsidP="005C4FAB">
            <w:pPr>
              <w:spacing w:line="360" w:lineRule="auto"/>
              <w:jc w:val="center"/>
              <w:rPr>
                <w:rFonts w:eastAsia="Batang"/>
                <w:b/>
                <w:bCs/>
                <w:sz w:val="26"/>
                <w:szCs w:val="26"/>
                <w:lang w:eastAsia="ko-KR"/>
              </w:rPr>
            </w:pPr>
            <w:r w:rsidRPr="3180535C">
              <w:rPr>
                <w:rFonts w:eastAsia="Batang"/>
                <w:b/>
                <w:bCs/>
                <w:sz w:val="26"/>
                <w:szCs w:val="26"/>
                <w:lang w:eastAsia="ko-KR"/>
              </w:rPr>
              <w:t>T4</w:t>
            </w:r>
          </w:p>
        </w:tc>
        <w:tc>
          <w:tcPr>
            <w:tcW w:w="1096" w:type="dxa"/>
            <w:tcMar>
              <w:top w:w="100" w:type="dxa"/>
              <w:left w:w="100" w:type="dxa"/>
              <w:bottom w:w="100" w:type="dxa"/>
              <w:right w:w="100" w:type="dxa"/>
            </w:tcMar>
          </w:tcPr>
          <w:p w14:paraId="6E4623A9" w14:textId="77777777" w:rsidR="005C4FAB" w:rsidRPr="005C4FAB" w:rsidRDefault="005C4FAB" w:rsidP="005C4FAB">
            <w:pPr>
              <w:spacing w:line="360" w:lineRule="auto"/>
              <w:jc w:val="center"/>
              <w:rPr>
                <w:rFonts w:eastAsia="Batang"/>
                <w:b/>
                <w:bCs/>
                <w:sz w:val="26"/>
                <w:szCs w:val="26"/>
                <w:lang w:eastAsia="ko-KR"/>
              </w:rPr>
            </w:pPr>
            <w:r w:rsidRPr="3180535C">
              <w:rPr>
                <w:rFonts w:eastAsia="Batang"/>
                <w:b/>
                <w:bCs/>
                <w:sz w:val="26"/>
                <w:szCs w:val="26"/>
                <w:lang w:eastAsia="ko-KR"/>
              </w:rPr>
              <w:t>T5</w:t>
            </w:r>
          </w:p>
        </w:tc>
        <w:tc>
          <w:tcPr>
            <w:tcW w:w="1042" w:type="dxa"/>
            <w:tcMar>
              <w:top w:w="100" w:type="dxa"/>
              <w:left w:w="100" w:type="dxa"/>
              <w:bottom w:w="100" w:type="dxa"/>
              <w:right w:w="100" w:type="dxa"/>
            </w:tcMar>
          </w:tcPr>
          <w:p w14:paraId="13D2F77E" w14:textId="77777777" w:rsidR="005C4FAB" w:rsidRPr="005C4FAB" w:rsidRDefault="005C4FAB" w:rsidP="005C4FAB">
            <w:pPr>
              <w:spacing w:line="360" w:lineRule="auto"/>
              <w:jc w:val="center"/>
              <w:rPr>
                <w:rFonts w:eastAsia="Batang"/>
                <w:b/>
                <w:bCs/>
                <w:sz w:val="26"/>
                <w:szCs w:val="26"/>
                <w:lang w:eastAsia="ko-KR"/>
              </w:rPr>
            </w:pPr>
            <w:r w:rsidRPr="3180535C">
              <w:rPr>
                <w:rFonts w:eastAsia="Batang"/>
                <w:b/>
                <w:bCs/>
                <w:sz w:val="26"/>
                <w:szCs w:val="26"/>
                <w:lang w:eastAsia="ko-KR"/>
              </w:rPr>
              <w:t>T6</w:t>
            </w:r>
          </w:p>
        </w:tc>
      </w:tr>
      <w:tr w:rsidR="0083267F" w:rsidRPr="005C4FAB" w14:paraId="6AD7AC27" w14:textId="77777777" w:rsidTr="00C930F6">
        <w:trPr>
          <w:trHeight w:val="423"/>
        </w:trPr>
        <w:tc>
          <w:tcPr>
            <w:tcW w:w="3418" w:type="dxa"/>
            <w:tcMar>
              <w:top w:w="100" w:type="dxa"/>
              <w:left w:w="100" w:type="dxa"/>
              <w:bottom w:w="100" w:type="dxa"/>
              <w:right w:w="100" w:type="dxa"/>
            </w:tcMar>
          </w:tcPr>
          <w:p w14:paraId="425E59E2" w14:textId="77777777" w:rsidR="005C4FAB" w:rsidRPr="005C4FAB" w:rsidRDefault="005C4FAB" w:rsidP="005C4FAB">
            <w:pPr>
              <w:spacing w:line="360" w:lineRule="auto"/>
              <w:jc w:val="center"/>
              <w:rPr>
                <w:rFonts w:eastAsia="Batang"/>
                <w:sz w:val="26"/>
                <w:szCs w:val="26"/>
                <w:lang w:eastAsia="ko-KR"/>
              </w:rPr>
            </w:pPr>
            <w:r w:rsidRPr="3180535C">
              <w:rPr>
                <w:rFonts w:eastAsia="Batang"/>
                <w:sz w:val="26"/>
                <w:szCs w:val="26"/>
                <w:lang w:eastAsia="ko-KR"/>
              </w:rPr>
              <w:t>Tìm hiểu tổng quan</w:t>
            </w:r>
          </w:p>
        </w:tc>
        <w:tc>
          <w:tcPr>
            <w:tcW w:w="1005" w:type="dxa"/>
            <w:shd w:val="clear" w:color="auto" w:fill="A8D08D" w:themeFill="accent6" w:themeFillTint="99"/>
            <w:tcMar>
              <w:top w:w="100" w:type="dxa"/>
              <w:left w:w="100" w:type="dxa"/>
              <w:bottom w:w="100" w:type="dxa"/>
              <w:right w:w="100" w:type="dxa"/>
            </w:tcMar>
          </w:tcPr>
          <w:p w14:paraId="38AB14E2" w14:textId="77777777" w:rsidR="005C4FAB" w:rsidRPr="004173B6" w:rsidRDefault="005C4FAB" w:rsidP="005C4FAB">
            <w:pPr>
              <w:spacing w:line="360" w:lineRule="auto"/>
              <w:jc w:val="center"/>
              <w:rPr>
                <w:rFonts w:eastAsia="Batang"/>
                <w:b/>
                <w:bCs/>
                <w:color w:val="222A35" w:themeColor="text2" w:themeShade="80"/>
                <w:sz w:val="26"/>
                <w:szCs w:val="26"/>
                <w:highlight w:val="green"/>
                <w:lang w:eastAsia="ko-KR"/>
              </w:rPr>
            </w:pPr>
          </w:p>
        </w:tc>
        <w:tc>
          <w:tcPr>
            <w:tcW w:w="1042" w:type="dxa"/>
            <w:shd w:val="clear" w:color="auto" w:fill="A8D08D" w:themeFill="accent6" w:themeFillTint="99"/>
            <w:tcMar>
              <w:top w:w="100" w:type="dxa"/>
              <w:left w:w="100" w:type="dxa"/>
              <w:bottom w:w="100" w:type="dxa"/>
              <w:right w:w="100" w:type="dxa"/>
            </w:tcMar>
          </w:tcPr>
          <w:p w14:paraId="164CFD84" w14:textId="77777777" w:rsidR="005C4FAB" w:rsidRPr="004173B6" w:rsidRDefault="005C4FAB" w:rsidP="005C4FAB">
            <w:pPr>
              <w:spacing w:line="360" w:lineRule="auto"/>
              <w:jc w:val="center"/>
              <w:rPr>
                <w:rFonts w:eastAsia="Batang"/>
                <w:b/>
                <w:bCs/>
                <w:color w:val="222A35" w:themeColor="text2" w:themeShade="80"/>
                <w:sz w:val="26"/>
                <w:szCs w:val="26"/>
                <w:highlight w:val="green"/>
                <w:lang w:eastAsia="ko-KR"/>
              </w:rPr>
            </w:pPr>
          </w:p>
        </w:tc>
        <w:tc>
          <w:tcPr>
            <w:tcW w:w="968" w:type="dxa"/>
            <w:tcMar>
              <w:top w:w="100" w:type="dxa"/>
              <w:left w:w="100" w:type="dxa"/>
              <w:bottom w:w="100" w:type="dxa"/>
              <w:right w:w="100" w:type="dxa"/>
            </w:tcMar>
          </w:tcPr>
          <w:p w14:paraId="22A67B82" w14:textId="77777777" w:rsidR="005C4FAB" w:rsidRPr="005C4FAB" w:rsidRDefault="005C4FAB" w:rsidP="005C4FAB">
            <w:pPr>
              <w:spacing w:line="360" w:lineRule="auto"/>
              <w:jc w:val="center"/>
              <w:rPr>
                <w:rFonts w:eastAsia="Batang"/>
                <w:b/>
                <w:bCs/>
                <w:sz w:val="26"/>
                <w:szCs w:val="26"/>
                <w:lang w:eastAsia="ko-KR"/>
              </w:rPr>
            </w:pPr>
          </w:p>
        </w:tc>
        <w:tc>
          <w:tcPr>
            <w:tcW w:w="968" w:type="dxa"/>
            <w:tcMar>
              <w:top w:w="100" w:type="dxa"/>
              <w:left w:w="100" w:type="dxa"/>
              <w:bottom w:w="100" w:type="dxa"/>
              <w:right w:w="100" w:type="dxa"/>
            </w:tcMar>
          </w:tcPr>
          <w:p w14:paraId="67DCF9CC" w14:textId="77777777" w:rsidR="005C4FAB" w:rsidRPr="005C4FAB" w:rsidRDefault="005C4FAB" w:rsidP="005C4FAB">
            <w:pPr>
              <w:spacing w:line="360" w:lineRule="auto"/>
              <w:jc w:val="center"/>
              <w:rPr>
                <w:rFonts w:eastAsia="Batang"/>
                <w:b/>
                <w:bCs/>
                <w:sz w:val="26"/>
                <w:szCs w:val="26"/>
                <w:lang w:eastAsia="ko-KR"/>
              </w:rPr>
            </w:pPr>
          </w:p>
        </w:tc>
        <w:tc>
          <w:tcPr>
            <w:tcW w:w="1096" w:type="dxa"/>
            <w:tcMar>
              <w:top w:w="100" w:type="dxa"/>
              <w:left w:w="100" w:type="dxa"/>
              <w:bottom w:w="100" w:type="dxa"/>
              <w:right w:w="100" w:type="dxa"/>
            </w:tcMar>
          </w:tcPr>
          <w:p w14:paraId="23680391" w14:textId="77777777" w:rsidR="005C4FAB" w:rsidRPr="005C4FAB" w:rsidRDefault="005C4FAB" w:rsidP="005C4FAB">
            <w:pPr>
              <w:spacing w:line="360" w:lineRule="auto"/>
              <w:jc w:val="center"/>
              <w:rPr>
                <w:rFonts w:eastAsia="Batang"/>
                <w:b/>
                <w:bCs/>
                <w:sz w:val="26"/>
                <w:szCs w:val="26"/>
                <w:lang w:eastAsia="ko-KR"/>
              </w:rPr>
            </w:pPr>
          </w:p>
        </w:tc>
        <w:tc>
          <w:tcPr>
            <w:tcW w:w="1042" w:type="dxa"/>
            <w:tcMar>
              <w:top w:w="100" w:type="dxa"/>
              <w:left w:w="100" w:type="dxa"/>
              <w:bottom w:w="100" w:type="dxa"/>
              <w:right w:w="100" w:type="dxa"/>
            </w:tcMar>
          </w:tcPr>
          <w:p w14:paraId="685DA033" w14:textId="77777777" w:rsidR="005C4FAB" w:rsidRPr="005C4FAB" w:rsidRDefault="005C4FAB" w:rsidP="005C4FAB">
            <w:pPr>
              <w:spacing w:line="360" w:lineRule="auto"/>
              <w:jc w:val="center"/>
              <w:rPr>
                <w:rFonts w:eastAsia="Batang"/>
                <w:b/>
                <w:bCs/>
                <w:sz w:val="26"/>
                <w:szCs w:val="26"/>
                <w:lang w:eastAsia="ko-KR"/>
              </w:rPr>
            </w:pPr>
          </w:p>
        </w:tc>
      </w:tr>
      <w:tr w:rsidR="00111E42" w:rsidRPr="005C4FAB" w14:paraId="3F479B8F" w14:textId="77777777" w:rsidTr="0067677F">
        <w:trPr>
          <w:trHeight w:val="436"/>
        </w:trPr>
        <w:tc>
          <w:tcPr>
            <w:tcW w:w="3418" w:type="dxa"/>
            <w:tcMar>
              <w:top w:w="100" w:type="dxa"/>
              <w:left w:w="100" w:type="dxa"/>
              <w:bottom w:w="100" w:type="dxa"/>
              <w:right w:w="100" w:type="dxa"/>
            </w:tcMar>
          </w:tcPr>
          <w:p w14:paraId="6EF43606" w14:textId="677BD82F" w:rsidR="005C4FAB" w:rsidRPr="005C4FAB" w:rsidRDefault="007C5438" w:rsidP="005C4FAB">
            <w:pPr>
              <w:spacing w:line="360" w:lineRule="auto"/>
              <w:jc w:val="center"/>
              <w:rPr>
                <w:rFonts w:eastAsia="Batang"/>
                <w:sz w:val="26"/>
                <w:szCs w:val="26"/>
                <w:lang w:eastAsia="ko-KR"/>
              </w:rPr>
            </w:pPr>
            <w:r w:rsidRPr="3180535C">
              <w:rPr>
                <w:rFonts w:eastAsia="Batang"/>
                <w:sz w:val="26"/>
                <w:szCs w:val="26"/>
                <w:lang w:eastAsia="ko-KR"/>
              </w:rPr>
              <w:t>Tạo bộ dữ liệu</w:t>
            </w:r>
          </w:p>
        </w:tc>
        <w:tc>
          <w:tcPr>
            <w:tcW w:w="1005" w:type="dxa"/>
            <w:shd w:val="clear" w:color="auto" w:fill="2E74B5" w:themeFill="accent5" w:themeFillShade="BF"/>
            <w:tcMar>
              <w:top w:w="100" w:type="dxa"/>
              <w:left w:w="100" w:type="dxa"/>
              <w:bottom w:w="100" w:type="dxa"/>
              <w:right w:w="100" w:type="dxa"/>
            </w:tcMar>
          </w:tcPr>
          <w:p w14:paraId="29C966B6" w14:textId="77777777" w:rsidR="005C4FAB" w:rsidRPr="0067677F" w:rsidRDefault="005C4FAB" w:rsidP="005C4FAB">
            <w:pPr>
              <w:spacing w:line="360" w:lineRule="auto"/>
              <w:jc w:val="center"/>
              <w:rPr>
                <w:rFonts w:eastAsia="Batang"/>
                <w:b/>
                <w:bCs/>
                <w:sz w:val="26"/>
                <w:szCs w:val="26"/>
                <w:highlight w:val="cyan"/>
                <w:lang w:eastAsia="ko-KR"/>
              </w:rPr>
            </w:pPr>
          </w:p>
        </w:tc>
        <w:tc>
          <w:tcPr>
            <w:tcW w:w="1042" w:type="dxa"/>
            <w:shd w:val="clear" w:color="auto" w:fill="2E74B5" w:themeFill="accent5" w:themeFillShade="BF"/>
            <w:tcMar>
              <w:top w:w="100" w:type="dxa"/>
              <w:left w:w="100" w:type="dxa"/>
              <w:bottom w:w="100" w:type="dxa"/>
              <w:right w:w="100" w:type="dxa"/>
            </w:tcMar>
          </w:tcPr>
          <w:p w14:paraId="2E762890" w14:textId="77777777" w:rsidR="005C4FAB" w:rsidRPr="0067677F" w:rsidRDefault="005C4FAB" w:rsidP="005C4FAB">
            <w:pPr>
              <w:spacing w:line="360" w:lineRule="auto"/>
              <w:jc w:val="center"/>
              <w:rPr>
                <w:rFonts w:eastAsia="Batang"/>
                <w:b/>
                <w:bCs/>
                <w:sz w:val="26"/>
                <w:szCs w:val="26"/>
                <w:highlight w:val="cyan"/>
                <w:lang w:eastAsia="ko-KR"/>
              </w:rPr>
            </w:pPr>
          </w:p>
        </w:tc>
        <w:tc>
          <w:tcPr>
            <w:tcW w:w="968" w:type="dxa"/>
            <w:shd w:val="clear" w:color="auto" w:fill="2E74B5" w:themeFill="accent5" w:themeFillShade="BF"/>
            <w:tcMar>
              <w:top w:w="100" w:type="dxa"/>
              <w:left w:w="100" w:type="dxa"/>
              <w:bottom w:w="100" w:type="dxa"/>
              <w:right w:w="100" w:type="dxa"/>
            </w:tcMar>
          </w:tcPr>
          <w:p w14:paraId="05FEEAFE" w14:textId="77777777" w:rsidR="005C4FAB" w:rsidRPr="0067677F" w:rsidRDefault="005C4FAB" w:rsidP="005C4FAB">
            <w:pPr>
              <w:spacing w:line="360" w:lineRule="auto"/>
              <w:jc w:val="center"/>
              <w:rPr>
                <w:rFonts w:eastAsia="Batang"/>
                <w:b/>
                <w:bCs/>
                <w:sz w:val="26"/>
                <w:szCs w:val="26"/>
                <w:highlight w:val="cyan"/>
                <w:lang w:eastAsia="ko-KR"/>
              </w:rPr>
            </w:pPr>
          </w:p>
        </w:tc>
        <w:tc>
          <w:tcPr>
            <w:tcW w:w="968" w:type="dxa"/>
            <w:shd w:val="clear" w:color="auto" w:fill="auto"/>
            <w:tcMar>
              <w:top w:w="100" w:type="dxa"/>
              <w:left w:w="100" w:type="dxa"/>
              <w:bottom w:w="100" w:type="dxa"/>
              <w:right w:w="100" w:type="dxa"/>
            </w:tcMar>
          </w:tcPr>
          <w:p w14:paraId="1F89BB1D" w14:textId="77777777" w:rsidR="005C4FAB" w:rsidRPr="005C4FAB" w:rsidRDefault="005C4FAB" w:rsidP="005C4FAB">
            <w:pPr>
              <w:spacing w:line="360" w:lineRule="auto"/>
              <w:jc w:val="center"/>
              <w:rPr>
                <w:rFonts w:eastAsia="Batang"/>
                <w:b/>
                <w:bCs/>
                <w:sz w:val="26"/>
                <w:szCs w:val="26"/>
                <w:lang w:eastAsia="ko-KR"/>
              </w:rPr>
            </w:pPr>
          </w:p>
        </w:tc>
        <w:tc>
          <w:tcPr>
            <w:tcW w:w="1096" w:type="dxa"/>
            <w:tcMar>
              <w:top w:w="100" w:type="dxa"/>
              <w:left w:w="100" w:type="dxa"/>
              <w:bottom w:w="100" w:type="dxa"/>
              <w:right w:w="100" w:type="dxa"/>
            </w:tcMar>
          </w:tcPr>
          <w:p w14:paraId="01DBFACA" w14:textId="77777777" w:rsidR="005C4FAB" w:rsidRPr="005C4FAB" w:rsidRDefault="005C4FAB" w:rsidP="005C4FAB">
            <w:pPr>
              <w:spacing w:line="360" w:lineRule="auto"/>
              <w:jc w:val="center"/>
              <w:rPr>
                <w:rFonts w:eastAsia="Batang"/>
                <w:b/>
                <w:bCs/>
                <w:sz w:val="26"/>
                <w:szCs w:val="26"/>
                <w:lang w:eastAsia="ko-KR"/>
              </w:rPr>
            </w:pPr>
          </w:p>
        </w:tc>
        <w:tc>
          <w:tcPr>
            <w:tcW w:w="1042" w:type="dxa"/>
            <w:tcMar>
              <w:top w:w="100" w:type="dxa"/>
              <w:left w:w="100" w:type="dxa"/>
              <w:bottom w:w="100" w:type="dxa"/>
              <w:right w:w="100" w:type="dxa"/>
            </w:tcMar>
          </w:tcPr>
          <w:p w14:paraId="6F30D426" w14:textId="77777777" w:rsidR="005C4FAB" w:rsidRPr="005C4FAB" w:rsidRDefault="005C4FAB" w:rsidP="005C4FAB">
            <w:pPr>
              <w:spacing w:line="360" w:lineRule="auto"/>
              <w:jc w:val="center"/>
              <w:rPr>
                <w:rFonts w:eastAsia="Batang"/>
                <w:b/>
                <w:bCs/>
                <w:sz w:val="26"/>
                <w:szCs w:val="26"/>
                <w:lang w:eastAsia="ko-KR"/>
              </w:rPr>
            </w:pPr>
          </w:p>
        </w:tc>
      </w:tr>
      <w:tr w:rsidR="002E6A5D" w:rsidRPr="005C4FAB" w14:paraId="772B195D" w14:textId="77777777" w:rsidTr="00C930F6">
        <w:trPr>
          <w:trHeight w:val="498"/>
        </w:trPr>
        <w:tc>
          <w:tcPr>
            <w:tcW w:w="3418" w:type="dxa"/>
            <w:tcMar>
              <w:top w:w="100" w:type="dxa"/>
              <w:left w:w="100" w:type="dxa"/>
              <w:bottom w:w="100" w:type="dxa"/>
              <w:right w:w="100" w:type="dxa"/>
            </w:tcMar>
          </w:tcPr>
          <w:p w14:paraId="3927A121" w14:textId="5482C221" w:rsidR="005C4FAB" w:rsidRPr="005C4FAB" w:rsidRDefault="005859F0" w:rsidP="005C4FAB">
            <w:pPr>
              <w:spacing w:line="360" w:lineRule="auto"/>
              <w:jc w:val="center"/>
              <w:rPr>
                <w:rFonts w:eastAsia="Batang"/>
                <w:sz w:val="26"/>
                <w:szCs w:val="26"/>
                <w:lang w:eastAsia="ko-KR"/>
              </w:rPr>
            </w:pPr>
            <w:r w:rsidRPr="3180535C">
              <w:rPr>
                <w:rFonts w:eastAsia="Batang"/>
                <w:sz w:val="26"/>
                <w:szCs w:val="26"/>
                <w:lang w:eastAsia="ko-KR"/>
              </w:rPr>
              <w:t>Nghiên cứu phương pháp</w:t>
            </w:r>
          </w:p>
        </w:tc>
        <w:tc>
          <w:tcPr>
            <w:tcW w:w="1005" w:type="dxa"/>
            <w:tcMar>
              <w:top w:w="100" w:type="dxa"/>
              <w:left w:w="100" w:type="dxa"/>
              <w:bottom w:w="100" w:type="dxa"/>
              <w:right w:w="100" w:type="dxa"/>
            </w:tcMar>
          </w:tcPr>
          <w:p w14:paraId="405D4335" w14:textId="77777777" w:rsidR="005C4FAB" w:rsidRPr="005C4FAB" w:rsidRDefault="005C4FAB" w:rsidP="005C4FAB">
            <w:pPr>
              <w:spacing w:line="360" w:lineRule="auto"/>
              <w:jc w:val="center"/>
              <w:rPr>
                <w:rFonts w:eastAsia="Batang"/>
                <w:b/>
                <w:bCs/>
                <w:sz w:val="26"/>
                <w:szCs w:val="26"/>
                <w:lang w:eastAsia="ko-KR"/>
              </w:rPr>
            </w:pPr>
          </w:p>
        </w:tc>
        <w:tc>
          <w:tcPr>
            <w:tcW w:w="1042" w:type="dxa"/>
            <w:tcMar>
              <w:top w:w="100" w:type="dxa"/>
              <w:left w:w="100" w:type="dxa"/>
              <w:bottom w:w="100" w:type="dxa"/>
              <w:right w:w="100" w:type="dxa"/>
            </w:tcMar>
          </w:tcPr>
          <w:p w14:paraId="54E82863" w14:textId="77777777" w:rsidR="005C4FAB" w:rsidRPr="005C4FAB" w:rsidRDefault="005C4FAB" w:rsidP="005C4FAB">
            <w:pPr>
              <w:spacing w:line="360" w:lineRule="auto"/>
              <w:jc w:val="center"/>
              <w:rPr>
                <w:rFonts w:eastAsia="Batang"/>
                <w:b/>
                <w:bCs/>
                <w:sz w:val="26"/>
                <w:szCs w:val="26"/>
                <w:lang w:eastAsia="ko-KR"/>
              </w:rPr>
            </w:pPr>
          </w:p>
        </w:tc>
        <w:tc>
          <w:tcPr>
            <w:tcW w:w="968" w:type="dxa"/>
            <w:shd w:val="clear" w:color="auto" w:fill="F4B083" w:themeFill="accent2" w:themeFillTint="99"/>
            <w:tcMar>
              <w:top w:w="100" w:type="dxa"/>
              <w:left w:w="100" w:type="dxa"/>
              <w:bottom w:w="100" w:type="dxa"/>
              <w:right w:w="100" w:type="dxa"/>
            </w:tcMar>
          </w:tcPr>
          <w:p w14:paraId="69623986" w14:textId="77777777" w:rsidR="005C4FAB" w:rsidRPr="005C4FAB" w:rsidRDefault="005C4FAB" w:rsidP="005C4FAB">
            <w:pPr>
              <w:spacing w:line="360" w:lineRule="auto"/>
              <w:jc w:val="center"/>
              <w:rPr>
                <w:rFonts w:eastAsia="Batang"/>
                <w:b/>
                <w:bCs/>
                <w:sz w:val="26"/>
                <w:szCs w:val="26"/>
                <w:lang w:eastAsia="ko-KR"/>
              </w:rPr>
            </w:pPr>
          </w:p>
        </w:tc>
        <w:tc>
          <w:tcPr>
            <w:tcW w:w="968" w:type="dxa"/>
            <w:shd w:val="clear" w:color="auto" w:fill="F4B083" w:themeFill="accent2" w:themeFillTint="99"/>
            <w:tcMar>
              <w:top w:w="100" w:type="dxa"/>
              <w:left w:w="100" w:type="dxa"/>
              <w:bottom w:w="100" w:type="dxa"/>
              <w:right w:w="100" w:type="dxa"/>
            </w:tcMar>
          </w:tcPr>
          <w:p w14:paraId="7845C888" w14:textId="77777777" w:rsidR="005C4FAB" w:rsidRPr="005C4FAB" w:rsidRDefault="005C4FAB" w:rsidP="005C4FAB">
            <w:pPr>
              <w:spacing w:line="360" w:lineRule="auto"/>
              <w:jc w:val="center"/>
              <w:rPr>
                <w:rFonts w:eastAsia="Batang"/>
                <w:b/>
                <w:bCs/>
                <w:sz w:val="26"/>
                <w:szCs w:val="26"/>
                <w:lang w:eastAsia="ko-KR"/>
              </w:rPr>
            </w:pPr>
          </w:p>
        </w:tc>
        <w:tc>
          <w:tcPr>
            <w:tcW w:w="1096" w:type="dxa"/>
            <w:shd w:val="clear" w:color="auto" w:fill="F4B083" w:themeFill="accent2" w:themeFillTint="99"/>
            <w:tcMar>
              <w:top w:w="100" w:type="dxa"/>
              <w:left w:w="100" w:type="dxa"/>
              <w:bottom w:w="100" w:type="dxa"/>
              <w:right w:w="100" w:type="dxa"/>
            </w:tcMar>
          </w:tcPr>
          <w:p w14:paraId="282AF71A" w14:textId="77777777" w:rsidR="005C4FAB" w:rsidRPr="005C4FAB" w:rsidRDefault="005C4FAB" w:rsidP="005C4FAB">
            <w:pPr>
              <w:spacing w:line="360" w:lineRule="auto"/>
              <w:jc w:val="center"/>
              <w:rPr>
                <w:rFonts w:eastAsia="Batang"/>
                <w:b/>
                <w:bCs/>
                <w:sz w:val="26"/>
                <w:szCs w:val="26"/>
                <w:lang w:eastAsia="ko-KR"/>
              </w:rPr>
            </w:pPr>
          </w:p>
        </w:tc>
        <w:tc>
          <w:tcPr>
            <w:tcW w:w="1042" w:type="dxa"/>
            <w:tcMar>
              <w:top w:w="100" w:type="dxa"/>
              <w:left w:w="100" w:type="dxa"/>
              <w:bottom w:w="100" w:type="dxa"/>
              <w:right w:w="100" w:type="dxa"/>
            </w:tcMar>
          </w:tcPr>
          <w:p w14:paraId="1356774A" w14:textId="77777777" w:rsidR="005C4FAB" w:rsidRPr="005C4FAB" w:rsidRDefault="005C4FAB" w:rsidP="005C4FAB">
            <w:pPr>
              <w:spacing w:line="360" w:lineRule="auto"/>
              <w:jc w:val="center"/>
              <w:rPr>
                <w:rFonts w:eastAsia="Batang"/>
                <w:b/>
                <w:bCs/>
                <w:sz w:val="26"/>
                <w:szCs w:val="26"/>
                <w:lang w:eastAsia="ko-KR"/>
              </w:rPr>
            </w:pPr>
          </w:p>
        </w:tc>
      </w:tr>
      <w:tr w:rsidR="002E6A5D" w:rsidRPr="005C4FAB" w14:paraId="14DF7FAA" w14:textId="77777777" w:rsidTr="00C930F6">
        <w:trPr>
          <w:trHeight w:val="423"/>
        </w:trPr>
        <w:tc>
          <w:tcPr>
            <w:tcW w:w="3418" w:type="dxa"/>
            <w:tcMar>
              <w:top w:w="100" w:type="dxa"/>
              <w:left w:w="100" w:type="dxa"/>
              <w:bottom w:w="100" w:type="dxa"/>
              <w:right w:w="100" w:type="dxa"/>
            </w:tcMar>
          </w:tcPr>
          <w:p w14:paraId="4B78E990" w14:textId="77777777" w:rsidR="005C4FAB" w:rsidRPr="005C4FAB" w:rsidRDefault="005C4FAB" w:rsidP="005C4FAB">
            <w:pPr>
              <w:spacing w:line="360" w:lineRule="auto"/>
              <w:jc w:val="center"/>
              <w:rPr>
                <w:rFonts w:eastAsia="Batang"/>
                <w:sz w:val="26"/>
                <w:szCs w:val="26"/>
                <w:lang w:eastAsia="ko-KR"/>
              </w:rPr>
            </w:pPr>
            <w:r w:rsidRPr="3180535C">
              <w:rPr>
                <w:rFonts w:eastAsia="Batang"/>
                <w:sz w:val="26"/>
                <w:szCs w:val="26"/>
                <w:lang w:eastAsia="ko-KR"/>
              </w:rPr>
              <w:t>Báo cáo</w:t>
            </w:r>
          </w:p>
        </w:tc>
        <w:tc>
          <w:tcPr>
            <w:tcW w:w="1005" w:type="dxa"/>
            <w:shd w:val="clear" w:color="auto" w:fill="A6A6A6" w:themeFill="background1" w:themeFillShade="A6"/>
            <w:tcMar>
              <w:top w:w="100" w:type="dxa"/>
              <w:left w:w="100" w:type="dxa"/>
              <w:bottom w:w="100" w:type="dxa"/>
              <w:right w:w="100" w:type="dxa"/>
            </w:tcMar>
          </w:tcPr>
          <w:p w14:paraId="78A51EFD" w14:textId="77777777" w:rsidR="005C4FAB" w:rsidRPr="005C4FAB" w:rsidRDefault="005C4FAB" w:rsidP="005C4FAB">
            <w:pPr>
              <w:spacing w:line="360" w:lineRule="auto"/>
              <w:jc w:val="center"/>
              <w:rPr>
                <w:rFonts w:eastAsia="Batang"/>
                <w:b/>
                <w:bCs/>
                <w:sz w:val="26"/>
                <w:szCs w:val="26"/>
                <w:lang w:eastAsia="ko-KR"/>
              </w:rPr>
            </w:pPr>
          </w:p>
        </w:tc>
        <w:tc>
          <w:tcPr>
            <w:tcW w:w="1042" w:type="dxa"/>
            <w:shd w:val="clear" w:color="auto" w:fill="A6A6A6" w:themeFill="background1" w:themeFillShade="A6"/>
            <w:tcMar>
              <w:top w:w="100" w:type="dxa"/>
              <w:left w:w="100" w:type="dxa"/>
              <w:bottom w:w="100" w:type="dxa"/>
              <w:right w:w="100" w:type="dxa"/>
            </w:tcMar>
          </w:tcPr>
          <w:p w14:paraId="71A2BC67" w14:textId="77777777" w:rsidR="005C4FAB" w:rsidRPr="005C4FAB" w:rsidRDefault="005C4FAB" w:rsidP="005C4FAB">
            <w:pPr>
              <w:spacing w:line="360" w:lineRule="auto"/>
              <w:jc w:val="center"/>
              <w:rPr>
                <w:rFonts w:eastAsia="Batang"/>
                <w:b/>
                <w:bCs/>
                <w:sz w:val="26"/>
                <w:szCs w:val="26"/>
                <w:lang w:eastAsia="ko-KR"/>
              </w:rPr>
            </w:pPr>
          </w:p>
        </w:tc>
        <w:tc>
          <w:tcPr>
            <w:tcW w:w="968" w:type="dxa"/>
            <w:shd w:val="clear" w:color="auto" w:fill="A6A6A6" w:themeFill="background1" w:themeFillShade="A6"/>
            <w:tcMar>
              <w:top w:w="100" w:type="dxa"/>
              <w:left w:w="100" w:type="dxa"/>
              <w:bottom w:w="100" w:type="dxa"/>
              <w:right w:w="100" w:type="dxa"/>
            </w:tcMar>
          </w:tcPr>
          <w:p w14:paraId="0B22BC39" w14:textId="77777777" w:rsidR="005C4FAB" w:rsidRPr="005C4FAB" w:rsidRDefault="005C4FAB" w:rsidP="005C4FAB">
            <w:pPr>
              <w:spacing w:line="360" w:lineRule="auto"/>
              <w:jc w:val="center"/>
              <w:rPr>
                <w:rFonts w:eastAsia="Batang"/>
                <w:b/>
                <w:bCs/>
                <w:sz w:val="26"/>
                <w:szCs w:val="26"/>
                <w:lang w:eastAsia="ko-KR"/>
              </w:rPr>
            </w:pPr>
          </w:p>
        </w:tc>
        <w:tc>
          <w:tcPr>
            <w:tcW w:w="968" w:type="dxa"/>
            <w:shd w:val="clear" w:color="auto" w:fill="A6A6A6" w:themeFill="background1" w:themeFillShade="A6"/>
            <w:tcMar>
              <w:top w:w="100" w:type="dxa"/>
              <w:left w:w="100" w:type="dxa"/>
              <w:bottom w:w="100" w:type="dxa"/>
              <w:right w:w="100" w:type="dxa"/>
            </w:tcMar>
          </w:tcPr>
          <w:p w14:paraId="4E9B9379" w14:textId="77777777" w:rsidR="005C4FAB" w:rsidRPr="005C4FAB" w:rsidRDefault="005C4FAB" w:rsidP="005C4FAB">
            <w:pPr>
              <w:spacing w:line="360" w:lineRule="auto"/>
              <w:jc w:val="center"/>
              <w:rPr>
                <w:rFonts w:eastAsia="Batang"/>
                <w:b/>
                <w:bCs/>
                <w:sz w:val="26"/>
                <w:szCs w:val="26"/>
                <w:lang w:eastAsia="ko-KR"/>
              </w:rPr>
            </w:pPr>
          </w:p>
        </w:tc>
        <w:tc>
          <w:tcPr>
            <w:tcW w:w="1096" w:type="dxa"/>
            <w:shd w:val="clear" w:color="auto" w:fill="A6A6A6" w:themeFill="background1" w:themeFillShade="A6"/>
            <w:tcMar>
              <w:top w:w="100" w:type="dxa"/>
              <w:left w:w="100" w:type="dxa"/>
              <w:bottom w:w="100" w:type="dxa"/>
              <w:right w:w="100" w:type="dxa"/>
            </w:tcMar>
          </w:tcPr>
          <w:p w14:paraId="41756EB6" w14:textId="77777777" w:rsidR="005C4FAB" w:rsidRPr="005C4FAB" w:rsidRDefault="005C4FAB" w:rsidP="005C4FAB">
            <w:pPr>
              <w:spacing w:line="360" w:lineRule="auto"/>
              <w:jc w:val="center"/>
              <w:rPr>
                <w:rFonts w:eastAsia="Batang"/>
                <w:b/>
                <w:bCs/>
                <w:sz w:val="26"/>
                <w:szCs w:val="26"/>
                <w:lang w:eastAsia="ko-KR"/>
              </w:rPr>
            </w:pPr>
          </w:p>
        </w:tc>
        <w:tc>
          <w:tcPr>
            <w:tcW w:w="1042" w:type="dxa"/>
            <w:shd w:val="clear" w:color="auto" w:fill="A6A6A6" w:themeFill="background1" w:themeFillShade="A6"/>
            <w:tcMar>
              <w:top w:w="100" w:type="dxa"/>
              <w:left w:w="100" w:type="dxa"/>
              <w:bottom w:w="100" w:type="dxa"/>
              <w:right w:w="100" w:type="dxa"/>
            </w:tcMar>
          </w:tcPr>
          <w:p w14:paraId="51250938" w14:textId="77777777" w:rsidR="005C4FAB" w:rsidRPr="005C4FAB" w:rsidRDefault="005C4FAB" w:rsidP="005C4FAB">
            <w:pPr>
              <w:spacing w:line="360" w:lineRule="auto"/>
              <w:jc w:val="center"/>
              <w:rPr>
                <w:rFonts w:eastAsia="Batang"/>
                <w:b/>
                <w:bCs/>
                <w:sz w:val="26"/>
                <w:szCs w:val="26"/>
                <w:lang w:eastAsia="ko-KR"/>
              </w:rPr>
            </w:pPr>
          </w:p>
        </w:tc>
      </w:tr>
    </w:tbl>
    <w:p w14:paraId="66FE9E1E" w14:textId="77777777" w:rsidR="00F01C56" w:rsidRPr="00150A30" w:rsidRDefault="00F01C56" w:rsidP="0085721E">
      <w:pPr>
        <w:spacing w:line="360" w:lineRule="auto"/>
        <w:ind w:firstLine="720"/>
        <w:jc w:val="both"/>
      </w:pPr>
    </w:p>
    <w:p w14:paraId="2FF3BCF9" w14:textId="23F9D43E" w:rsidR="00515CF9" w:rsidRPr="00B76D40" w:rsidRDefault="001A7414" w:rsidP="003078E7">
      <w:pPr>
        <w:pStyle w:val="Heading2"/>
        <w:framePr w:w="0" w:wrap="auto" w:vAnchor="margin" w:hAnchor="text" w:xAlign="left" w:yAlign="inline"/>
        <w:spacing w:before="120" w:line="360" w:lineRule="auto"/>
        <w:ind w:right="0"/>
        <w:jc w:val="left"/>
        <w:rPr>
          <w:rFonts w:ascii="Times New Roman" w:hAnsi="Times New Roman"/>
          <w:i w:val="0"/>
          <w:color w:val="0000FF"/>
          <w:sz w:val="26"/>
          <w:szCs w:val="26"/>
          <w:lang w:val="vi-VN"/>
        </w:rPr>
      </w:pPr>
      <w:bookmarkStart w:id="21" w:name="_Toc282609087"/>
      <w:bookmarkStart w:id="22" w:name="_Toc413248957"/>
      <w:bookmarkEnd w:id="15"/>
      <w:bookmarkEnd w:id="16"/>
      <w:r w:rsidRPr="00B76D40">
        <w:rPr>
          <w:rFonts w:ascii="Times New Roman" w:hAnsi="Times New Roman"/>
          <w:i w:val="0"/>
          <w:color w:val="0000FF"/>
          <w:sz w:val="26"/>
          <w:szCs w:val="26"/>
          <w:lang w:val="vi-VN"/>
        </w:rPr>
        <w:t>B</w:t>
      </w:r>
      <w:r w:rsidR="00C7030B">
        <w:rPr>
          <w:rFonts w:ascii="Times New Roman" w:hAnsi="Times New Roman"/>
          <w:i w:val="0"/>
          <w:color w:val="0000FF"/>
          <w:sz w:val="26"/>
          <w:szCs w:val="26"/>
          <w:lang w:val="vi-VN"/>
        </w:rPr>
        <w:t>3</w:t>
      </w:r>
      <w:r w:rsidR="00FA16DD" w:rsidRPr="00B76D40">
        <w:rPr>
          <w:rFonts w:ascii="Times New Roman" w:hAnsi="Times New Roman"/>
          <w:i w:val="0"/>
          <w:color w:val="0000FF"/>
          <w:sz w:val="26"/>
          <w:szCs w:val="26"/>
          <w:lang w:val="vi-VN"/>
        </w:rPr>
        <w:t xml:space="preserve">. </w:t>
      </w:r>
      <w:bookmarkEnd w:id="21"/>
      <w:r w:rsidR="008E4D09" w:rsidRPr="00B76D40">
        <w:rPr>
          <w:rFonts w:ascii="Times New Roman" w:hAnsi="Times New Roman"/>
          <w:i w:val="0"/>
          <w:color w:val="0000FF"/>
          <w:sz w:val="26"/>
          <w:szCs w:val="26"/>
          <w:lang w:val="vi-VN"/>
        </w:rPr>
        <w:t>Kết quả nghiên cứu</w:t>
      </w:r>
      <w:bookmarkEnd w:id="22"/>
    </w:p>
    <w:p w14:paraId="6A8095DF" w14:textId="77777777" w:rsidR="003078E7" w:rsidRPr="00A4775C" w:rsidRDefault="008D40A1" w:rsidP="003078E7">
      <w:pPr>
        <w:spacing w:before="120" w:after="120" w:line="360" w:lineRule="auto"/>
        <w:rPr>
          <w:sz w:val="26"/>
          <w:szCs w:val="26"/>
          <w:lang w:val="vi-VN"/>
        </w:rPr>
      </w:pPr>
      <w:r w:rsidRPr="00A4775C">
        <w:rPr>
          <w:sz w:val="26"/>
          <w:szCs w:val="26"/>
          <w:lang w:val="vi-VN"/>
        </w:rPr>
        <w:t xml:space="preserve">Chúng tôi đặt ra </w:t>
      </w:r>
      <w:r w:rsidR="00663A4D" w:rsidRPr="00A4775C">
        <w:rPr>
          <w:sz w:val="26"/>
          <w:szCs w:val="26"/>
          <w:lang w:val="vi-VN"/>
        </w:rPr>
        <w:t xml:space="preserve">những kết quả </w:t>
      </w:r>
      <w:r w:rsidR="00DA249B" w:rsidRPr="00A4775C">
        <w:rPr>
          <w:sz w:val="26"/>
          <w:szCs w:val="26"/>
          <w:lang w:val="vi-VN"/>
        </w:rPr>
        <w:t>nghiên cứu của đề tài sau đây:</w:t>
      </w:r>
    </w:p>
    <w:p w14:paraId="65D4492C" w14:textId="77A9852C" w:rsidR="003A289D" w:rsidRPr="00A4775C" w:rsidRDefault="001E36AA" w:rsidP="001E35F9">
      <w:pPr>
        <w:pStyle w:val="ListParagraph"/>
        <w:numPr>
          <w:ilvl w:val="0"/>
          <w:numId w:val="13"/>
        </w:numPr>
        <w:spacing w:before="120" w:after="120" w:line="360" w:lineRule="auto"/>
        <w:ind w:left="720"/>
        <w:jc w:val="both"/>
        <w:rPr>
          <w:sz w:val="26"/>
          <w:szCs w:val="26"/>
          <w:lang w:val="vi-VN"/>
        </w:rPr>
      </w:pPr>
      <w:r w:rsidRPr="00A4775C">
        <w:rPr>
          <w:sz w:val="26"/>
          <w:szCs w:val="26"/>
          <w:lang w:val="vi-VN"/>
        </w:rPr>
        <w:lastRenderedPageBreak/>
        <w:t xml:space="preserve">Xây dựng bộ </w:t>
      </w:r>
      <w:r w:rsidR="00C83D8F" w:rsidRPr="00A4775C">
        <w:rPr>
          <w:sz w:val="26"/>
          <w:szCs w:val="26"/>
          <w:lang w:val="vi-VN"/>
        </w:rPr>
        <w:t>d</w:t>
      </w:r>
      <w:r w:rsidRPr="00A4775C">
        <w:rPr>
          <w:sz w:val="26"/>
          <w:szCs w:val="26"/>
          <w:lang w:val="vi-VN"/>
        </w:rPr>
        <w:t xml:space="preserve">ữ liệu cho bài toán </w:t>
      </w:r>
      <w:r w:rsidR="00A87EA5">
        <w:rPr>
          <w:sz w:val="26"/>
          <w:szCs w:val="26"/>
          <w:lang w:val="vi-VN"/>
        </w:rPr>
        <w:t>hỏi đáp</w:t>
      </w:r>
      <w:r w:rsidR="008F71C5" w:rsidRPr="00A4775C">
        <w:rPr>
          <w:sz w:val="26"/>
          <w:szCs w:val="26"/>
          <w:lang w:val="vi-VN"/>
        </w:rPr>
        <w:t xml:space="preserve"> văn bản </w:t>
      </w:r>
      <w:r w:rsidR="00AF0418" w:rsidRPr="00A4775C">
        <w:rPr>
          <w:sz w:val="26"/>
          <w:szCs w:val="26"/>
          <w:lang w:val="vi-VN"/>
        </w:rPr>
        <w:t xml:space="preserve">tự động </w:t>
      </w:r>
      <w:r w:rsidR="008C1979">
        <w:rPr>
          <w:sz w:val="26"/>
          <w:szCs w:val="26"/>
          <w:lang w:val="vi-VN"/>
        </w:rPr>
        <w:t>về sức khỏe</w:t>
      </w:r>
      <w:r w:rsidR="00AF0418" w:rsidRPr="00A4775C">
        <w:rPr>
          <w:sz w:val="26"/>
          <w:szCs w:val="26"/>
          <w:lang w:val="vi-VN"/>
        </w:rPr>
        <w:t xml:space="preserve"> cho</w:t>
      </w:r>
      <w:r w:rsidRPr="00A4775C">
        <w:rPr>
          <w:sz w:val="26"/>
          <w:szCs w:val="26"/>
          <w:lang w:val="vi-VN"/>
        </w:rPr>
        <w:t xml:space="preserve"> tiếng Việt để phục vụ cho nghiên cứu và phát</w:t>
      </w:r>
      <w:r w:rsidR="00E76CBF" w:rsidRPr="00A4775C">
        <w:rPr>
          <w:sz w:val="26"/>
          <w:szCs w:val="26"/>
          <w:lang w:val="vi-VN"/>
        </w:rPr>
        <w:t xml:space="preserve"> </w:t>
      </w:r>
      <w:r w:rsidRPr="00A4775C">
        <w:rPr>
          <w:sz w:val="26"/>
          <w:szCs w:val="26"/>
          <w:lang w:val="vi-VN"/>
        </w:rPr>
        <w:t>triển ứng dụng thực tế.</w:t>
      </w:r>
    </w:p>
    <w:p w14:paraId="11D4D1A7" w14:textId="69D09F64" w:rsidR="0044331C" w:rsidRPr="00A4775C" w:rsidRDefault="003648C0" w:rsidP="00B76342">
      <w:pPr>
        <w:pStyle w:val="ListParagraph"/>
        <w:numPr>
          <w:ilvl w:val="0"/>
          <w:numId w:val="13"/>
        </w:numPr>
        <w:spacing w:before="120" w:after="120" w:line="360" w:lineRule="auto"/>
        <w:ind w:left="720"/>
        <w:jc w:val="both"/>
        <w:rPr>
          <w:sz w:val="26"/>
          <w:szCs w:val="26"/>
          <w:lang w:val="vi-VN"/>
        </w:rPr>
      </w:pPr>
      <w:r w:rsidRPr="00A4775C">
        <w:rPr>
          <w:sz w:val="26"/>
          <w:szCs w:val="26"/>
          <w:lang w:val="vi-VN"/>
        </w:rPr>
        <w:t>Nghiên cứu</w:t>
      </w:r>
      <w:r w:rsidR="00DC46CC" w:rsidRPr="00A4775C">
        <w:rPr>
          <w:sz w:val="26"/>
          <w:szCs w:val="26"/>
          <w:lang w:val="vi-VN"/>
        </w:rPr>
        <w:t xml:space="preserve"> và ứng dụng</w:t>
      </w:r>
      <w:r w:rsidR="00B213D1" w:rsidRPr="00A4775C">
        <w:rPr>
          <w:sz w:val="26"/>
          <w:szCs w:val="26"/>
          <w:lang w:val="vi-VN"/>
        </w:rPr>
        <w:t xml:space="preserve"> các</w:t>
      </w:r>
      <w:r w:rsidRPr="00A4775C">
        <w:rPr>
          <w:sz w:val="26"/>
          <w:szCs w:val="26"/>
          <w:lang w:val="vi-VN"/>
        </w:rPr>
        <w:t xml:space="preserve"> phương pháp </w:t>
      </w:r>
      <w:r w:rsidR="00B213D1" w:rsidRPr="00A4775C">
        <w:rPr>
          <w:sz w:val="26"/>
          <w:szCs w:val="26"/>
          <w:lang w:val="vi-VN"/>
        </w:rPr>
        <w:t>QANet, BERT, ALBERT</w:t>
      </w:r>
      <w:r w:rsidR="00B213D1" w:rsidRPr="00A4775C">
        <w:rPr>
          <w:spacing w:val="-4"/>
          <w:sz w:val="26"/>
          <w:szCs w:val="26"/>
          <w:lang w:val="vi-VN"/>
        </w:rPr>
        <w:t xml:space="preserve"> </w:t>
      </w:r>
      <w:r w:rsidR="006A4773" w:rsidRPr="00A4775C">
        <w:rPr>
          <w:sz w:val="26"/>
          <w:szCs w:val="26"/>
          <w:lang w:val="vi-VN"/>
        </w:rPr>
        <w:t>cho bài toán đ</w:t>
      </w:r>
      <w:r w:rsidR="006E38BE" w:rsidRPr="00A4775C">
        <w:rPr>
          <w:sz w:val="26"/>
          <w:szCs w:val="26"/>
          <w:lang w:val="vi-VN"/>
        </w:rPr>
        <w:t>ọ</w:t>
      </w:r>
      <w:r w:rsidR="006A4773" w:rsidRPr="00A4775C">
        <w:rPr>
          <w:sz w:val="26"/>
          <w:szCs w:val="26"/>
          <w:lang w:val="vi-VN"/>
        </w:rPr>
        <w:t>c hiểu văn bản tự động</w:t>
      </w:r>
      <w:r w:rsidR="008B2A6C" w:rsidRPr="00A4775C">
        <w:rPr>
          <w:sz w:val="26"/>
          <w:szCs w:val="26"/>
          <w:lang w:val="vi-VN"/>
        </w:rPr>
        <w:t xml:space="preserve"> trên chính bộ dữ liệu </w:t>
      </w:r>
      <w:r w:rsidR="007E0E6B" w:rsidRPr="00A4775C">
        <w:rPr>
          <w:sz w:val="26"/>
          <w:szCs w:val="26"/>
          <w:lang w:val="vi-VN"/>
        </w:rPr>
        <w:t>của chúng tôi đã tạo ra.</w:t>
      </w:r>
    </w:p>
    <w:p w14:paraId="7BC8A493" w14:textId="1A7EE99C" w:rsidR="0044331C" w:rsidRDefault="0044331C" w:rsidP="0044331C">
      <w:pPr>
        <w:pStyle w:val="Heading1"/>
        <w:rPr>
          <w:rFonts w:ascii="Times New Roman" w:hAnsi="Times New Roman"/>
          <w:lang w:val="vi-VN"/>
        </w:rPr>
      </w:pPr>
      <w:r w:rsidRPr="263EDCF7">
        <w:rPr>
          <w:rFonts w:ascii="Times New Roman" w:hAnsi="Times New Roman"/>
        </w:rPr>
        <w:t>TÀI</w:t>
      </w:r>
      <w:r w:rsidRPr="263EDCF7">
        <w:rPr>
          <w:rFonts w:ascii="Times New Roman" w:hAnsi="Times New Roman"/>
          <w:lang w:val="vi-VN"/>
        </w:rPr>
        <w:t xml:space="preserve"> LIỆU THAM KHẢO</w:t>
      </w:r>
    </w:p>
    <w:p w14:paraId="4333A4AE" w14:textId="102E58C3" w:rsidR="003663C0" w:rsidRPr="003663C0" w:rsidRDefault="003663C0" w:rsidP="003663C0">
      <w:pPr>
        <w:rPr>
          <w:lang w:val="vi-VN"/>
        </w:rPr>
      </w:pPr>
    </w:p>
    <w:p w14:paraId="779D2F00" w14:textId="77777777" w:rsidR="00041515" w:rsidRPr="00041515" w:rsidRDefault="00580E95" w:rsidP="00EB65D9">
      <w:pPr>
        <w:pStyle w:val="Bibliography"/>
        <w:jc w:val="both"/>
      </w:pPr>
      <w:r>
        <w:rPr>
          <w:b/>
          <w:bCs/>
          <w:sz w:val="22"/>
          <w:szCs w:val="22"/>
          <w:lang w:val="vi-VN"/>
        </w:rPr>
        <w:fldChar w:fldCharType="begin"/>
      </w:r>
      <w:r>
        <w:rPr>
          <w:b/>
          <w:bCs/>
          <w:sz w:val="22"/>
          <w:szCs w:val="22"/>
          <w:lang w:val="vi-VN"/>
        </w:rPr>
        <w:instrText xml:space="preserve"> ADDIN ZOTERO_BIBL {"uncited":[],"omitted":[],"custom":[]} CSL_BIBLIOGRAPHY </w:instrText>
      </w:r>
      <w:r>
        <w:rPr>
          <w:b/>
          <w:bCs/>
          <w:sz w:val="22"/>
          <w:szCs w:val="22"/>
          <w:lang w:val="vi-VN"/>
        </w:rPr>
        <w:fldChar w:fldCharType="separate"/>
      </w:r>
      <w:r w:rsidR="00041515" w:rsidRPr="00041515">
        <w:t>[1]</w:t>
      </w:r>
      <w:r w:rsidR="00041515" w:rsidRPr="00041515">
        <w:tab/>
        <w:t xml:space="preserve">D. Chen, A. Fisch, J. Weston, and A. Bordes, ‘Reading wikipedia to answer open-domain questions’, </w:t>
      </w:r>
      <w:r w:rsidR="00041515" w:rsidRPr="00041515">
        <w:rPr>
          <w:i/>
          <w:iCs/>
        </w:rPr>
        <w:t>arXiv preprint arXiv:1704.00051</w:t>
      </w:r>
      <w:r w:rsidR="00041515" w:rsidRPr="00041515">
        <w:t>, 2017.</w:t>
      </w:r>
    </w:p>
    <w:p w14:paraId="6420F7B4" w14:textId="77777777" w:rsidR="00041515" w:rsidRPr="00041515" w:rsidRDefault="00041515" w:rsidP="00EB65D9">
      <w:pPr>
        <w:pStyle w:val="Bibliography"/>
        <w:jc w:val="both"/>
      </w:pPr>
      <w:r w:rsidRPr="00041515">
        <w:t>[2]</w:t>
      </w:r>
      <w:r w:rsidRPr="00041515">
        <w:tab/>
        <w:t xml:space="preserve">M. Joshi, E. Choi, D. S. Weld, and L. Zettlemoyer, ‘Triviaqa: A large scale distantly supervised challenge dataset for reading comprehension’, </w:t>
      </w:r>
      <w:r w:rsidRPr="00041515">
        <w:rPr>
          <w:i/>
          <w:iCs/>
        </w:rPr>
        <w:t>arXiv preprint arXiv:1705.03551</w:t>
      </w:r>
      <w:r w:rsidRPr="00041515">
        <w:t>, 2017.</w:t>
      </w:r>
    </w:p>
    <w:p w14:paraId="5FCB9306" w14:textId="77777777" w:rsidR="00041515" w:rsidRPr="00041515" w:rsidRDefault="00041515" w:rsidP="00EB65D9">
      <w:pPr>
        <w:pStyle w:val="Bibliography"/>
        <w:jc w:val="both"/>
      </w:pPr>
      <w:r w:rsidRPr="00041515">
        <w:t>[3]</w:t>
      </w:r>
      <w:r w:rsidRPr="00041515">
        <w:tab/>
        <w:t xml:space="preserve">P. Rajpurkar, J. Zhang, K. Lopyrev, and P. Liang, ‘Squad: 100,000+ questions for machine comprehension of text’, </w:t>
      </w:r>
      <w:r w:rsidRPr="00041515">
        <w:rPr>
          <w:i/>
          <w:iCs/>
        </w:rPr>
        <w:t>arXiv preprint arXiv:1606.05250</w:t>
      </w:r>
      <w:r w:rsidRPr="00041515">
        <w:t>, 2016.</w:t>
      </w:r>
    </w:p>
    <w:p w14:paraId="1FD436D5" w14:textId="77777777" w:rsidR="00041515" w:rsidRPr="00041515" w:rsidRDefault="00041515" w:rsidP="00EB65D9">
      <w:pPr>
        <w:pStyle w:val="Bibliography"/>
        <w:jc w:val="both"/>
      </w:pPr>
      <w:r w:rsidRPr="00041515">
        <w:t>[4]</w:t>
      </w:r>
      <w:r w:rsidRPr="00041515">
        <w:tab/>
        <w:t xml:space="preserve">Y. Cui </w:t>
      </w:r>
      <w:r w:rsidRPr="00041515">
        <w:rPr>
          <w:i/>
          <w:iCs/>
        </w:rPr>
        <w:t>et al.</w:t>
      </w:r>
      <w:r w:rsidRPr="00041515">
        <w:t xml:space="preserve">, ‘A span-extraction dataset for chinese machine reading comprehension’, </w:t>
      </w:r>
      <w:r w:rsidRPr="00041515">
        <w:rPr>
          <w:i/>
          <w:iCs/>
        </w:rPr>
        <w:t>arXiv preprint arXiv:1810.07366</w:t>
      </w:r>
      <w:r w:rsidRPr="00041515">
        <w:t>, 2018.</w:t>
      </w:r>
    </w:p>
    <w:p w14:paraId="2B484134" w14:textId="77777777" w:rsidR="00041515" w:rsidRPr="00041515" w:rsidRDefault="00041515" w:rsidP="00EB65D9">
      <w:pPr>
        <w:pStyle w:val="Bibliography"/>
        <w:jc w:val="both"/>
      </w:pPr>
      <w:r w:rsidRPr="00041515">
        <w:t>[5]</w:t>
      </w:r>
      <w:r w:rsidRPr="00041515">
        <w:tab/>
        <w:t xml:space="preserve">S. Lim, M. Kim, and J. Lee, ‘Korquad1. 0: Korean qa dataset for machine reading comprehension’, </w:t>
      </w:r>
      <w:r w:rsidRPr="00041515">
        <w:rPr>
          <w:i/>
          <w:iCs/>
        </w:rPr>
        <w:t>arXiv preprint arXiv:1909.07005</w:t>
      </w:r>
      <w:r w:rsidRPr="00041515">
        <w:t>, 2019.</w:t>
      </w:r>
    </w:p>
    <w:p w14:paraId="0DFA27BC" w14:textId="77777777" w:rsidR="00041515" w:rsidRPr="00041515" w:rsidRDefault="00041515" w:rsidP="00EB65D9">
      <w:pPr>
        <w:pStyle w:val="Bibliography"/>
        <w:jc w:val="both"/>
      </w:pPr>
      <w:r w:rsidRPr="00041515">
        <w:t>[6]</w:t>
      </w:r>
      <w:r w:rsidRPr="00041515">
        <w:tab/>
        <w:t xml:space="preserve">P. Efimov, A. Chertok, L. Boytsov, and P. Braslavski, ‘SberQuAD–Russian reading comprehension dataset: Description and analysis’, in </w:t>
      </w:r>
      <w:r w:rsidRPr="00041515">
        <w:rPr>
          <w:i/>
          <w:iCs/>
        </w:rPr>
        <w:t>International Conference of the Cross-Language Evaluation Forum for European Languages</w:t>
      </w:r>
      <w:r w:rsidRPr="00041515">
        <w:t>, 2020, pp. 3–15.</w:t>
      </w:r>
    </w:p>
    <w:p w14:paraId="50D3017B" w14:textId="77777777" w:rsidR="00041515" w:rsidRPr="00041515" w:rsidRDefault="00041515" w:rsidP="00EB65D9">
      <w:pPr>
        <w:pStyle w:val="Bibliography"/>
        <w:jc w:val="both"/>
      </w:pPr>
      <w:r w:rsidRPr="00041515">
        <w:t>[7]</w:t>
      </w:r>
      <w:r w:rsidRPr="00041515">
        <w:tab/>
        <w:t xml:space="preserve">S. Šuster and W. Daelemans, ‘CliCR: a dataset of clinical case reports for machine reading comprehension’, </w:t>
      </w:r>
      <w:r w:rsidRPr="00041515">
        <w:rPr>
          <w:i/>
          <w:iCs/>
        </w:rPr>
        <w:t>arXiv preprint arXiv:1803.09720</w:t>
      </w:r>
      <w:r w:rsidRPr="00041515">
        <w:t>, 2018.</w:t>
      </w:r>
    </w:p>
    <w:p w14:paraId="49ECAFA3" w14:textId="77777777" w:rsidR="00041515" w:rsidRPr="00041515" w:rsidRDefault="00041515" w:rsidP="00EB65D9">
      <w:pPr>
        <w:pStyle w:val="Bibliography"/>
        <w:jc w:val="both"/>
      </w:pPr>
      <w:r w:rsidRPr="00041515">
        <w:t>[8]</w:t>
      </w:r>
      <w:r w:rsidRPr="00041515">
        <w:tab/>
        <w:t xml:space="preserve">X. Zhang, J. Wu, Z. He, X. Liu, and Y. Su, ‘Medical exam question answering with large-scale reading comprehension’, in </w:t>
      </w:r>
      <w:r w:rsidRPr="00041515">
        <w:rPr>
          <w:i/>
          <w:iCs/>
        </w:rPr>
        <w:t>Proceedings of the AAAI Conference on Artificial Intelligence</w:t>
      </w:r>
      <w:r w:rsidRPr="00041515">
        <w:t>, 2018, vol. 32, no. 1.</w:t>
      </w:r>
    </w:p>
    <w:p w14:paraId="181AE5E5" w14:textId="77777777" w:rsidR="00041515" w:rsidRPr="00041515" w:rsidRDefault="00041515" w:rsidP="00EB65D9">
      <w:pPr>
        <w:pStyle w:val="Bibliography"/>
        <w:jc w:val="both"/>
      </w:pPr>
      <w:r w:rsidRPr="00041515">
        <w:t>[9]</w:t>
      </w:r>
      <w:r w:rsidRPr="00041515">
        <w:tab/>
        <w:t xml:space="preserve">Q. Jin, B. Dhingra, Z. Liu, W. W. Cohen, and X. Lu, ‘PubMedQA: A dataset for biomedical research question answering’, </w:t>
      </w:r>
      <w:r w:rsidRPr="00041515">
        <w:rPr>
          <w:i/>
          <w:iCs/>
        </w:rPr>
        <w:t>arXiv preprint arXiv:1909.06146</w:t>
      </w:r>
      <w:r w:rsidRPr="00041515">
        <w:t>, 2019.</w:t>
      </w:r>
    </w:p>
    <w:p w14:paraId="5AF24853" w14:textId="77777777" w:rsidR="00041515" w:rsidRPr="00041515" w:rsidRDefault="00041515" w:rsidP="00EB65D9">
      <w:pPr>
        <w:pStyle w:val="Bibliography"/>
        <w:jc w:val="both"/>
      </w:pPr>
      <w:r w:rsidRPr="00041515">
        <w:t>[10]</w:t>
      </w:r>
      <w:r w:rsidRPr="00041515">
        <w:tab/>
        <w:t xml:space="preserve">K. Van Nguyen, K. V. Tran, S. T. Luu, A. G.-T. Nguyen, and N. L.-T. Nguyen, ‘Enhancing lexical-based approach with external knowledge for Vietnamese multiple-choice machine reading comprehension’, </w:t>
      </w:r>
      <w:r w:rsidRPr="00041515">
        <w:rPr>
          <w:i/>
          <w:iCs/>
        </w:rPr>
        <w:t>IEEE Access</w:t>
      </w:r>
      <w:r w:rsidRPr="00041515">
        <w:t>, vol. 8, pp. 201404–201417, 2020.</w:t>
      </w:r>
    </w:p>
    <w:p w14:paraId="1BCD7298" w14:textId="77777777" w:rsidR="00041515" w:rsidRPr="00041515" w:rsidRDefault="00041515" w:rsidP="00EB65D9">
      <w:pPr>
        <w:pStyle w:val="Bibliography"/>
        <w:jc w:val="both"/>
      </w:pPr>
      <w:r w:rsidRPr="00041515">
        <w:t>[11]</w:t>
      </w:r>
      <w:r w:rsidRPr="00041515">
        <w:tab/>
        <w:t xml:space="preserve">K. Nguyen, V. Nguyen, A. Nguyen, and N. Nguyen, ‘A Vietnamese Dataset for Evaluating Machine Reading Comprehension’, in </w:t>
      </w:r>
      <w:r w:rsidRPr="00041515">
        <w:rPr>
          <w:i/>
          <w:iCs/>
        </w:rPr>
        <w:t>Proceedings of the 28th International Conference on Computational Linguistics</w:t>
      </w:r>
      <w:r w:rsidRPr="00041515">
        <w:t>, 2020, pp. 2595–2605.</w:t>
      </w:r>
    </w:p>
    <w:p w14:paraId="33B1EDE9" w14:textId="77777777" w:rsidR="00041515" w:rsidRPr="00041515" w:rsidRDefault="00041515" w:rsidP="00EB65D9">
      <w:pPr>
        <w:pStyle w:val="Bibliography"/>
        <w:jc w:val="both"/>
      </w:pPr>
      <w:r w:rsidRPr="00041515">
        <w:t>[12]</w:t>
      </w:r>
      <w:r w:rsidRPr="00041515">
        <w:tab/>
        <w:t xml:space="preserve">K. Van Nguyen, D.-V. Nguyen, A. G.-T. Nguyen, and N. L.-T. Nguyen, ‘New vietnamese corpus for machine readingcomprehension of health news articles’, </w:t>
      </w:r>
      <w:r w:rsidRPr="00041515">
        <w:rPr>
          <w:i/>
          <w:iCs/>
        </w:rPr>
        <w:t>arXiv preprint arXiv:2006.11138</w:t>
      </w:r>
      <w:r w:rsidRPr="00041515">
        <w:t>, 2020.</w:t>
      </w:r>
    </w:p>
    <w:p w14:paraId="4C00E26E" w14:textId="77777777" w:rsidR="00041515" w:rsidRPr="00041515" w:rsidRDefault="00041515" w:rsidP="00EB65D9">
      <w:pPr>
        <w:pStyle w:val="Bibliography"/>
        <w:jc w:val="both"/>
      </w:pPr>
      <w:r w:rsidRPr="00041515">
        <w:t>[13]</w:t>
      </w:r>
      <w:r w:rsidRPr="00041515">
        <w:tab/>
        <w:t xml:space="preserve">K. Lee, M.-W. Chang, and K. Toutanova, ‘Latent retrieval for weakly supervised open domain question answering’, </w:t>
      </w:r>
      <w:r w:rsidRPr="00041515">
        <w:rPr>
          <w:i/>
          <w:iCs/>
        </w:rPr>
        <w:t>arXiv preprint arXiv:1906.00300</w:t>
      </w:r>
      <w:r w:rsidRPr="00041515">
        <w:t>, 2019.</w:t>
      </w:r>
    </w:p>
    <w:p w14:paraId="58FB672F" w14:textId="77777777" w:rsidR="00041515" w:rsidRPr="00041515" w:rsidRDefault="00041515" w:rsidP="00EB65D9">
      <w:pPr>
        <w:pStyle w:val="Bibliography"/>
        <w:jc w:val="both"/>
      </w:pPr>
      <w:r w:rsidRPr="00041515">
        <w:t>[14]</w:t>
      </w:r>
      <w:r w:rsidRPr="00041515">
        <w:tab/>
        <w:t xml:space="preserve">S. Robertson and H. Zaragoza, </w:t>
      </w:r>
      <w:r w:rsidRPr="00041515">
        <w:rPr>
          <w:i/>
          <w:iCs/>
        </w:rPr>
        <w:t>The probabilistic relevance framework: BM25 and beyond</w:t>
      </w:r>
      <w:r w:rsidRPr="00041515">
        <w:t>. Now Publishers Inc, 2009.</w:t>
      </w:r>
    </w:p>
    <w:p w14:paraId="3FB24C04" w14:textId="77777777" w:rsidR="00041515" w:rsidRPr="00041515" w:rsidRDefault="00041515" w:rsidP="00EB65D9">
      <w:pPr>
        <w:pStyle w:val="Bibliography"/>
        <w:jc w:val="both"/>
      </w:pPr>
      <w:r w:rsidRPr="00041515">
        <w:t>[15]</w:t>
      </w:r>
      <w:r w:rsidRPr="00041515">
        <w:tab/>
        <w:t xml:space="preserve">A. W. Yu </w:t>
      </w:r>
      <w:r w:rsidRPr="00041515">
        <w:rPr>
          <w:i/>
          <w:iCs/>
        </w:rPr>
        <w:t>et al.</w:t>
      </w:r>
      <w:r w:rsidRPr="00041515">
        <w:t xml:space="preserve">, ‘Qanet: Combining local convolution with global self-attention for reading comprehension’, </w:t>
      </w:r>
      <w:r w:rsidRPr="00041515">
        <w:rPr>
          <w:i/>
          <w:iCs/>
        </w:rPr>
        <w:t>arXiv preprint arXiv:1804.09541</w:t>
      </w:r>
      <w:r w:rsidRPr="00041515">
        <w:t>, 2018.</w:t>
      </w:r>
    </w:p>
    <w:p w14:paraId="361B1C68" w14:textId="77777777" w:rsidR="00041515" w:rsidRPr="00041515" w:rsidRDefault="00041515" w:rsidP="00EB65D9">
      <w:pPr>
        <w:pStyle w:val="Bibliography"/>
        <w:jc w:val="both"/>
      </w:pPr>
      <w:r w:rsidRPr="00041515">
        <w:t>[16]</w:t>
      </w:r>
      <w:r w:rsidRPr="00041515">
        <w:tab/>
        <w:t xml:space="preserve">X.-S. Vu, T. Vu, S. N. Tran, and L. Jiang, ‘ETNLP: A toolkit for extraction, evaluation and visualization of pre-trained word embeddings’, </w:t>
      </w:r>
      <w:r w:rsidRPr="00041515">
        <w:rPr>
          <w:i/>
          <w:iCs/>
        </w:rPr>
        <w:t>arXiv preprint arXiv:1903.04433</w:t>
      </w:r>
      <w:r w:rsidRPr="00041515">
        <w:t>, 2019.</w:t>
      </w:r>
    </w:p>
    <w:p w14:paraId="491D8B49" w14:textId="77777777" w:rsidR="00041515" w:rsidRPr="00041515" w:rsidRDefault="00041515" w:rsidP="00EB65D9">
      <w:pPr>
        <w:pStyle w:val="Bibliography"/>
        <w:jc w:val="both"/>
      </w:pPr>
      <w:r w:rsidRPr="00041515">
        <w:t>[17]</w:t>
      </w:r>
      <w:r w:rsidRPr="00041515">
        <w:tab/>
        <w:t>‘word2vecVN’. https://github.com/sonvx/word2vecVN.</w:t>
      </w:r>
    </w:p>
    <w:p w14:paraId="0D7550A1" w14:textId="77777777" w:rsidR="00041515" w:rsidRPr="00041515" w:rsidRDefault="00041515" w:rsidP="00EB65D9">
      <w:pPr>
        <w:pStyle w:val="Bibliography"/>
        <w:jc w:val="both"/>
      </w:pPr>
      <w:r w:rsidRPr="00041515">
        <w:t>[18]</w:t>
      </w:r>
      <w:r w:rsidRPr="00041515">
        <w:tab/>
        <w:t xml:space="preserve">J. Devlin, M.-W. Chang, K. Lee, and K. Toutanova, ‘Bert: Pre-training of deep bidirectional transformers for language understanding’, </w:t>
      </w:r>
      <w:r w:rsidRPr="00041515">
        <w:rPr>
          <w:i/>
          <w:iCs/>
        </w:rPr>
        <w:t>arXiv preprint arXiv:1810.04805</w:t>
      </w:r>
      <w:r w:rsidRPr="00041515">
        <w:t>, 2018.</w:t>
      </w:r>
    </w:p>
    <w:p w14:paraId="68A2F38C" w14:textId="77777777" w:rsidR="00041515" w:rsidRPr="00041515" w:rsidRDefault="00041515" w:rsidP="00EB65D9">
      <w:pPr>
        <w:pStyle w:val="Bibliography"/>
        <w:jc w:val="both"/>
      </w:pPr>
      <w:r w:rsidRPr="00041515">
        <w:t>[19]</w:t>
      </w:r>
      <w:r w:rsidRPr="00041515">
        <w:tab/>
        <w:t xml:space="preserve">A. Vaswani </w:t>
      </w:r>
      <w:r w:rsidRPr="00041515">
        <w:rPr>
          <w:i/>
          <w:iCs/>
        </w:rPr>
        <w:t>et al.</w:t>
      </w:r>
      <w:r w:rsidRPr="00041515">
        <w:t xml:space="preserve">, ‘Attention is all you need’, in </w:t>
      </w:r>
      <w:r w:rsidRPr="00041515">
        <w:rPr>
          <w:i/>
          <w:iCs/>
        </w:rPr>
        <w:t>Advances in neural information processing systems</w:t>
      </w:r>
      <w:r w:rsidRPr="00041515">
        <w:t>, 2017, pp. 5998–6008.</w:t>
      </w:r>
    </w:p>
    <w:p w14:paraId="4E663181" w14:textId="77777777" w:rsidR="00041515" w:rsidRPr="00041515" w:rsidRDefault="00041515" w:rsidP="00EB65D9">
      <w:pPr>
        <w:pStyle w:val="Bibliography"/>
        <w:jc w:val="both"/>
      </w:pPr>
      <w:r w:rsidRPr="00041515">
        <w:t>[20]</w:t>
      </w:r>
      <w:r w:rsidRPr="00041515">
        <w:tab/>
        <w:t xml:space="preserve">Z. Lan, M. Chen, S. Goodman, K. Gimpel, P. Sharma, and R. Soricut, ‘Albert: A lite bert for self-supervised learning of language representations’, </w:t>
      </w:r>
      <w:r w:rsidRPr="00041515">
        <w:rPr>
          <w:i/>
          <w:iCs/>
        </w:rPr>
        <w:t>arXiv preprint arXiv:1909.11942</w:t>
      </w:r>
      <w:r w:rsidRPr="00041515">
        <w:t>, 2019.</w:t>
      </w:r>
    </w:p>
    <w:p w14:paraId="1FD63BF5" w14:textId="4A0AD199" w:rsidR="0044331C" w:rsidRDefault="00580E95" w:rsidP="00A07797">
      <w:pPr>
        <w:spacing w:before="120" w:after="120"/>
        <w:jc w:val="both"/>
        <w:rPr>
          <w:b/>
          <w:bCs/>
          <w:sz w:val="22"/>
          <w:szCs w:val="22"/>
          <w:lang w:val="vi-VN"/>
        </w:rPr>
      </w:pPr>
      <w:r>
        <w:rPr>
          <w:b/>
          <w:bCs/>
          <w:sz w:val="22"/>
          <w:szCs w:val="22"/>
          <w:lang w:val="vi-VN"/>
        </w:rPr>
        <w:fldChar w:fldCharType="end"/>
      </w:r>
    </w:p>
    <w:p w14:paraId="04B0DA63" w14:textId="77777777" w:rsidR="0044331C" w:rsidRDefault="0044331C" w:rsidP="00515CF9">
      <w:pPr>
        <w:spacing w:before="120" w:after="120"/>
        <w:rPr>
          <w:b/>
          <w:bCs/>
          <w:sz w:val="22"/>
          <w:szCs w:val="22"/>
          <w:lang w:val="vi-VN"/>
        </w:rPr>
      </w:pPr>
    </w:p>
    <w:p w14:paraId="704D2F34" w14:textId="77777777" w:rsidR="0044331C" w:rsidRDefault="0044331C" w:rsidP="00515CF9">
      <w:pPr>
        <w:spacing w:before="120" w:after="120"/>
        <w:rPr>
          <w:b/>
          <w:bCs/>
          <w:sz w:val="22"/>
          <w:szCs w:val="22"/>
          <w:lang w:val="vi-VN"/>
        </w:rPr>
      </w:pPr>
    </w:p>
    <w:p w14:paraId="55E041CA" w14:textId="77777777" w:rsidR="00EB65D9" w:rsidRDefault="00EB65D9" w:rsidP="00515CF9">
      <w:pPr>
        <w:spacing w:before="120" w:after="120"/>
        <w:rPr>
          <w:b/>
          <w:bCs/>
          <w:sz w:val="22"/>
          <w:szCs w:val="22"/>
          <w:lang w:val="vi-VN"/>
        </w:rPr>
      </w:pPr>
    </w:p>
    <w:p w14:paraId="5F38480C" w14:textId="77777777" w:rsidR="00EB65D9" w:rsidRDefault="00EB65D9" w:rsidP="00515CF9">
      <w:pPr>
        <w:spacing w:before="120" w:after="120"/>
        <w:rPr>
          <w:b/>
          <w:bCs/>
          <w:sz w:val="22"/>
          <w:szCs w:val="22"/>
          <w:lang w:val="vi-VN"/>
        </w:rPr>
      </w:pPr>
    </w:p>
    <w:p w14:paraId="2526C368" w14:textId="77777777" w:rsidR="00EB65D9" w:rsidRDefault="00EB65D9" w:rsidP="00515CF9">
      <w:pPr>
        <w:spacing w:before="120" w:after="120"/>
        <w:rPr>
          <w:b/>
          <w:bCs/>
          <w:sz w:val="22"/>
          <w:szCs w:val="22"/>
          <w:lang w:val="vi-VN"/>
        </w:rPr>
      </w:pPr>
    </w:p>
    <w:p w14:paraId="71876862" w14:textId="77777777" w:rsidR="00EB65D9" w:rsidRDefault="00EB65D9" w:rsidP="00515CF9">
      <w:pPr>
        <w:spacing w:before="120" w:after="120"/>
        <w:rPr>
          <w:b/>
          <w:bCs/>
          <w:sz w:val="22"/>
          <w:szCs w:val="22"/>
          <w:lang w:val="vi-VN"/>
        </w:rPr>
      </w:pPr>
    </w:p>
    <w:p w14:paraId="3FCC13EF" w14:textId="77777777" w:rsidR="00EB65D9" w:rsidRPr="0044331C" w:rsidRDefault="00EB65D9" w:rsidP="00515CF9">
      <w:pPr>
        <w:spacing w:before="120" w:after="120"/>
        <w:rPr>
          <w:b/>
          <w:bCs/>
          <w:sz w:val="22"/>
          <w:szCs w:val="22"/>
          <w:lang w:val="vi-VN"/>
        </w:rPr>
      </w:pPr>
    </w:p>
    <w:tbl>
      <w:tblPr>
        <w:tblW w:w="10031" w:type="dxa"/>
        <w:jc w:val="center"/>
        <w:tblLook w:val="01E0" w:firstRow="1" w:lastRow="1" w:firstColumn="1" w:lastColumn="1" w:noHBand="0" w:noVBand="0"/>
      </w:tblPr>
      <w:tblGrid>
        <w:gridCol w:w="5054"/>
        <w:gridCol w:w="4977"/>
      </w:tblGrid>
      <w:tr w:rsidR="007A731E" w:rsidRPr="00843BDA" w14:paraId="3E60EB57" w14:textId="77777777" w:rsidTr="00337A2B">
        <w:trPr>
          <w:jc w:val="center"/>
        </w:trPr>
        <w:tc>
          <w:tcPr>
            <w:tcW w:w="5054" w:type="dxa"/>
            <w:vAlign w:val="center"/>
          </w:tcPr>
          <w:p w14:paraId="61A7CA8F" w14:textId="77777777" w:rsidR="007A731E" w:rsidRPr="00A4775C" w:rsidRDefault="007A731E" w:rsidP="00737C27">
            <w:pPr>
              <w:spacing w:before="60"/>
              <w:ind w:left="-57" w:right="-57"/>
              <w:jc w:val="center"/>
              <w:rPr>
                <w:i/>
                <w:iCs/>
                <w:sz w:val="26"/>
                <w:szCs w:val="26"/>
                <w:lang w:val="vi-VN"/>
              </w:rPr>
            </w:pPr>
            <w:r w:rsidRPr="3180535C">
              <w:rPr>
                <w:i/>
                <w:iCs/>
                <w:sz w:val="26"/>
                <w:szCs w:val="26"/>
                <w:lang w:val="vi-VN"/>
              </w:rPr>
              <w:t>Ngày __ tháng __ năm 20_</w:t>
            </w:r>
          </w:p>
          <w:p w14:paraId="7D12AFEE" w14:textId="77777777" w:rsidR="007A731E" w:rsidRPr="00A4775C" w:rsidRDefault="007A731E" w:rsidP="00737C27">
            <w:pPr>
              <w:ind w:left="-57" w:right="-57"/>
              <w:jc w:val="center"/>
              <w:rPr>
                <w:b/>
                <w:bCs/>
                <w:sz w:val="26"/>
                <w:szCs w:val="26"/>
                <w:lang w:val="vi-VN"/>
              </w:rPr>
            </w:pPr>
            <w:r w:rsidRPr="3180535C">
              <w:rPr>
                <w:b/>
                <w:bCs/>
                <w:sz w:val="26"/>
                <w:szCs w:val="26"/>
                <w:lang w:val="vi-VN"/>
              </w:rPr>
              <w:t>Chủ nhiệm đề tài</w:t>
            </w:r>
          </w:p>
          <w:p w14:paraId="50F43173" w14:textId="77777777" w:rsidR="007A731E" w:rsidRPr="00A4775C" w:rsidRDefault="007A731E" w:rsidP="00737C27">
            <w:pPr>
              <w:ind w:left="-57" w:right="-57"/>
              <w:jc w:val="center"/>
              <w:rPr>
                <w:sz w:val="26"/>
                <w:szCs w:val="26"/>
                <w:lang w:val="vi-VN"/>
              </w:rPr>
            </w:pPr>
            <w:r w:rsidRPr="00A4775C">
              <w:rPr>
                <w:sz w:val="26"/>
                <w:szCs w:val="26"/>
                <w:lang w:val="vi-VN"/>
              </w:rPr>
              <w:t>(Ký và ghi rõ họ tên)</w:t>
            </w:r>
          </w:p>
        </w:tc>
        <w:tc>
          <w:tcPr>
            <w:tcW w:w="4977" w:type="dxa"/>
            <w:vAlign w:val="center"/>
          </w:tcPr>
          <w:p w14:paraId="4319E983" w14:textId="77777777" w:rsidR="007A731E" w:rsidRPr="00A4775C" w:rsidRDefault="007A731E" w:rsidP="00737C27">
            <w:pPr>
              <w:spacing w:before="60"/>
              <w:ind w:left="-57" w:right="-57"/>
              <w:jc w:val="center"/>
              <w:rPr>
                <w:i/>
                <w:iCs/>
                <w:sz w:val="26"/>
                <w:szCs w:val="26"/>
                <w:lang w:val="vi-VN"/>
              </w:rPr>
            </w:pPr>
            <w:r w:rsidRPr="3180535C">
              <w:rPr>
                <w:i/>
                <w:iCs/>
                <w:sz w:val="26"/>
                <w:szCs w:val="26"/>
                <w:lang w:val="vi-VN"/>
              </w:rPr>
              <w:t>Ngày __ tháng __ năm 20_</w:t>
            </w:r>
          </w:p>
          <w:p w14:paraId="54200D2C" w14:textId="77777777" w:rsidR="007A731E" w:rsidRPr="00A4775C" w:rsidRDefault="00C7030B" w:rsidP="00737C27">
            <w:pPr>
              <w:ind w:left="-57" w:right="-57"/>
              <w:jc w:val="center"/>
              <w:rPr>
                <w:b/>
                <w:bCs/>
                <w:sz w:val="26"/>
                <w:szCs w:val="26"/>
                <w:lang w:val="vi-VN"/>
              </w:rPr>
            </w:pPr>
            <w:r w:rsidRPr="3180535C">
              <w:rPr>
                <w:b/>
                <w:bCs/>
                <w:sz w:val="26"/>
                <w:szCs w:val="26"/>
                <w:lang w:val="vi-VN"/>
              </w:rPr>
              <w:t>Giảng viên</w:t>
            </w:r>
            <w:r w:rsidR="007A731E" w:rsidRPr="3180535C">
              <w:rPr>
                <w:b/>
                <w:bCs/>
                <w:sz w:val="26"/>
                <w:szCs w:val="26"/>
                <w:lang w:val="vi-VN"/>
              </w:rPr>
              <w:t xml:space="preserve"> hướng dẫn</w:t>
            </w:r>
          </w:p>
          <w:p w14:paraId="6CA62EDE" w14:textId="77777777" w:rsidR="007A731E" w:rsidRPr="00A4775C" w:rsidRDefault="007A731E" w:rsidP="00737C27">
            <w:pPr>
              <w:ind w:left="-57" w:right="-57"/>
              <w:jc w:val="center"/>
              <w:rPr>
                <w:sz w:val="26"/>
                <w:szCs w:val="26"/>
                <w:lang w:val="vi-VN"/>
              </w:rPr>
            </w:pPr>
            <w:r w:rsidRPr="00A4775C">
              <w:rPr>
                <w:sz w:val="26"/>
                <w:szCs w:val="26"/>
                <w:lang w:val="vi-VN"/>
              </w:rPr>
              <w:t>(Ký và ghi rõ họ tên)</w:t>
            </w:r>
          </w:p>
        </w:tc>
      </w:tr>
      <w:tr w:rsidR="007A731E" w:rsidRPr="00843BDA" w14:paraId="31DA3AEA" w14:textId="77777777" w:rsidTr="00337A2B">
        <w:trPr>
          <w:jc w:val="center"/>
        </w:trPr>
        <w:tc>
          <w:tcPr>
            <w:tcW w:w="5054" w:type="dxa"/>
            <w:vAlign w:val="center"/>
          </w:tcPr>
          <w:p w14:paraId="273149A4" w14:textId="77777777" w:rsidR="007A731E" w:rsidRPr="00A4775C" w:rsidRDefault="007A731E" w:rsidP="00737C27">
            <w:pPr>
              <w:ind w:left="-57" w:right="-57"/>
              <w:jc w:val="center"/>
              <w:rPr>
                <w:sz w:val="26"/>
                <w:szCs w:val="26"/>
                <w:lang w:val="vi-VN"/>
              </w:rPr>
            </w:pPr>
          </w:p>
          <w:p w14:paraId="28E2D4AC" w14:textId="77777777" w:rsidR="007A731E" w:rsidRPr="00A4775C" w:rsidRDefault="007A731E" w:rsidP="00737C27">
            <w:pPr>
              <w:ind w:right="-57"/>
              <w:jc w:val="center"/>
              <w:rPr>
                <w:sz w:val="26"/>
                <w:szCs w:val="26"/>
                <w:lang w:val="vi-VN"/>
              </w:rPr>
            </w:pPr>
          </w:p>
          <w:p w14:paraId="210597E3" w14:textId="77777777" w:rsidR="007A731E" w:rsidRPr="00A4775C" w:rsidRDefault="007A731E" w:rsidP="00737C27">
            <w:pPr>
              <w:ind w:right="-57"/>
              <w:jc w:val="center"/>
              <w:rPr>
                <w:sz w:val="26"/>
                <w:szCs w:val="26"/>
                <w:lang w:val="vi-VN"/>
              </w:rPr>
            </w:pPr>
          </w:p>
          <w:p w14:paraId="6EA0AB4A" w14:textId="77777777" w:rsidR="007A731E" w:rsidRPr="00A4775C" w:rsidRDefault="007A731E" w:rsidP="00737C27">
            <w:pPr>
              <w:ind w:right="-57"/>
              <w:jc w:val="center"/>
              <w:rPr>
                <w:sz w:val="26"/>
                <w:szCs w:val="26"/>
                <w:lang w:val="vi-VN"/>
              </w:rPr>
            </w:pPr>
          </w:p>
          <w:p w14:paraId="24D82F32" w14:textId="77777777" w:rsidR="00337A2B" w:rsidRPr="00A4775C" w:rsidRDefault="00337A2B" w:rsidP="00737C27">
            <w:pPr>
              <w:ind w:right="-57"/>
              <w:jc w:val="center"/>
              <w:rPr>
                <w:sz w:val="26"/>
                <w:szCs w:val="26"/>
                <w:lang w:val="vi-VN"/>
              </w:rPr>
            </w:pPr>
          </w:p>
          <w:p w14:paraId="149747A4" w14:textId="77777777" w:rsidR="003A045D" w:rsidRPr="00A4775C" w:rsidRDefault="003A045D" w:rsidP="00737C27">
            <w:pPr>
              <w:ind w:right="-57"/>
              <w:jc w:val="center"/>
              <w:rPr>
                <w:sz w:val="26"/>
                <w:szCs w:val="26"/>
                <w:lang w:val="vi-VN"/>
              </w:rPr>
            </w:pPr>
          </w:p>
          <w:p w14:paraId="0AA41415" w14:textId="77777777" w:rsidR="007A731E" w:rsidRPr="00A4775C" w:rsidRDefault="007A731E" w:rsidP="00737C27">
            <w:pPr>
              <w:ind w:right="-57"/>
              <w:jc w:val="center"/>
              <w:rPr>
                <w:sz w:val="26"/>
                <w:szCs w:val="26"/>
                <w:lang w:val="vi-VN"/>
              </w:rPr>
            </w:pPr>
          </w:p>
        </w:tc>
        <w:tc>
          <w:tcPr>
            <w:tcW w:w="4977" w:type="dxa"/>
            <w:vAlign w:val="center"/>
          </w:tcPr>
          <w:p w14:paraId="53A31144" w14:textId="77777777" w:rsidR="007A731E" w:rsidRPr="00A4775C" w:rsidRDefault="007A731E" w:rsidP="00737C27">
            <w:pPr>
              <w:ind w:left="-57" w:right="-57"/>
              <w:jc w:val="center"/>
              <w:rPr>
                <w:sz w:val="26"/>
                <w:szCs w:val="26"/>
                <w:lang w:val="vi-VN"/>
              </w:rPr>
            </w:pPr>
          </w:p>
        </w:tc>
      </w:tr>
      <w:tr w:rsidR="007A731E" w:rsidRPr="00843BDA" w14:paraId="2AD00271" w14:textId="77777777" w:rsidTr="00337A2B">
        <w:trPr>
          <w:jc w:val="center"/>
        </w:trPr>
        <w:tc>
          <w:tcPr>
            <w:tcW w:w="5054" w:type="dxa"/>
          </w:tcPr>
          <w:p w14:paraId="1C12FB5A" w14:textId="77777777" w:rsidR="007A731E" w:rsidRPr="00A4775C" w:rsidRDefault="007A731E" w:rsidP="00737C27">
            <w:pPr>
              <w:ind w:left="-57" w:right="-57"/>
              <w:jc w:val="center"/>
              <w:rPr>
                <w:sz w:val="26"/>
                <w:szCs w:val="26"/>
                <w:lang w:val="vi-VN"/>
              </w:rPr>
            </w:pPr>
          </w:p>
        </w:tc>
        <w:tc>
          <w:tcPr>
            <w:tcW w:w="4977" w:type="dxa"/>
            <w:vAlign w:val="center"/>
          </w:tcPr>
          <w:p w14:paraId="1F416518" w14:textId="77777777" w:rsidR="007A731E" w:rsidRPr="00A4775C" w:rsidRDefault="007A731E" w:rsidP="00737C27">
            <w:pPr>
              <w:ind w:left="-57" w:right="-57"/>
              <w:jc w:val="center"/>
              <w:rPr>
                <w:sz w:val="26"/>
                <w:szCs w:val="26"/>
                <w:lang w:val="vi-VN"/>
              </w:rPr>
            </w:pPr>
          </w:p>
        </w:tc>
      </w:tr>
      <w:tr w:rsidR="007A731E" w:rsidRPr="00843BDA" w14:paraId="3BD46745" w14:textId="77777777" w:rsidTr="00337A2B">
        <w:trPr>
          <w:jc w:val="center"/>
        </w:trPr>
        <w:tc>
          <w:tcPr>
            <w:tcW w:w="5054" w:type="dxa"/>
          </w:tcPr>
          <w:p w14:paraId="08FA6FC9" w14:textId="77777777" w:rsidR="007A731E" w:rsidRPr="00A4775C" w:rsidRDefault="007A731E" w:rsidP="00737C27">
            <w:pPr>
              <w:spacing w:before="60"/>
              <w:ind w:left="-57" w:right="-57"/>
              <w:jc w:val="center"/>
              <w:rPr>
                <w:sz w:val="26"/>
                <w:szCs w:val="26"/>
                <w:lang w:val="vi-VN"/>
              </w:rPr>
            </w:pPr>
          </w:p>
          <w:p w14:paraId="0A9F377B" w14:textId="77777777" w:rsidR="007A731E" w:rsidRPr="00A4775C" w:rsidRDefault="007A731E" w:rsidP="00737C27">
            <w:pPr>
              <w:spacing w:before="60"/>
              <w:ind w:left="-57" w:right="-57"/>
              <w:jc w:val="center"/>
              <w:rPr>
                <w:sz w:val="26"/>
                <w:szCs w:val="26"/>
                <w:lang w:val="vi-VN"/>
              </w:rPr>
            </w:pPr>
          </w:p>
          <w:p w14:paraId="19202BC6" w14:textId="77777777" w:rsidR="007A731E" w:rsidRPr="00A4775C" w:rsidRDefault="007A731E" w:rsidP="00737C27">
            <w:pPr>
              <w:spacing w:before="60"/>
              <w:ind w:left="-57" w:right="-57"/>
              <w:jc w:val="center"/>
              <w:rPr>
                <w:sz w:val="26"/>
                <w:szCs w:val="26"/>
                <w:lang w:val="vi-VN"/>
              </w:rPr>
            </w:pPr>
          </w:p>
          <w:p w14:paraId="023C065A" w14:textId="77777777" w:rsidR="00337A2B" w:rsidRPr="00A4775C" w:rsidRDefault="00337A2B" w:rsidP="00737C27">
            <w:pPr>
              <w:spacing w:before="60"/>
              <w:ind w:left="-57" w:right="-57"/>
              <w:jc w:val="center"/>
              <w:rPr>
                <w:sz w:val="26"/>
                <w:szCs w:val="26"/>
                <w:lang w:val="vi-VN"/>
              </w:rPr>
            </w:pPr>
          </w:p>
          <w:p w14:paraId="53CC5FBE" w14:textId="77777777" w:rsidR="00337A2B" w:rsidRPr="00A4775C" w:rsidRDefault="00337A2B" w:rsidP="00737C27">
            <w:pPr>
              <w:spacing w:before="60"/>
              <w:ind w:left="-57" w:right="-57"/>
              <w:jc w:val="center"/>
              <w:rPr>
                <w:sz w:val="26"/>
                <w:szCs w:val="26"/>
                <w:lang w:val="vi-VN"/>
              </w:rPr>
            </w:pPr>
          </w:p>
          <w:p w14:paraId="6281ECF1" w14:textId="77777777" w:rsidR="00337A2B" w:rsidRPr="00A4775C" w:rsidRDefault="00337A2B" w:rsidP="00737C27">
            <w:pPr>
              <w:spacing w:before="60"/>
              <w:ind w:left="-57" w:right="-57"/>
              <w:jc w:val="center"/>
              <w:rPr>
                <w:sz w:val="26"/>
                <w:szCs w:val="26"/>
                <w:lang w:val="vi-VN"/>
              </w:rPr>
            </w:pPr>
          </w:p>
          <w:p w14:paraId="2D6BC021" w14:textId="77777777" w:rsidR="007A731E" w:rsidRPr="00A4775C" w:rsidRDefault="007A731E" w:rsidP="00737C27">
            <w:pPr>
              <w:spacing w:before="60"/>
              <w:ind w:left="-57" w:right="-57"/>
              <w:jc w:val="center"/>
              <w:rPr>
                <w:sz w:val="26"/>
                <w:szCs w:val="26"/>
                <w:lang w:val="vi-VN"/>
              </w:rPr>
            </w:pPr>
          </w:p>
        </w:tc>
        <w:tc>
          <w:tcPr>
            <w:tcW w:w="4977" w:type="dxa"/>
            <w:vAlign w:val="center"/>
          </w:tcPr>
          <w:p w14:paraId="19B67F04" w14:textId="77777777" w:rsidR="007A731E" w:rsidRPr="00A4775C" w:rsidRDefault="007A731E" w:rsidP="00737C27">
            <w:pPr>
              <w:ind w:left="-57" w:right="-57"/>
              <w:jc w:val="center"/>
              <w:rPr>
                <w:sz w:val="26"/>
                <w:szCs w:val="26"/>
                <w:lang w:val="vi-VN"/>
              </w:rPr>
            </w:pPr>
          </w:p>
          <w:p w14:paraId="09338BCE" w14:textId="77777777" w:rsidR="007A731E" w:rsidRPr="00A4775C" w:rsidRDefault="007A731E" w:rsidP="00737C27">
            <w:pPr>
              <w:ind w:left="-57" w:right="-57"/>
              <w:jc w:val="center"/>
              <w:rPr>
                <w:sz w:val="26"/>
                <w:szCs w:val="26"/>
                <w:lang w:val="vi-VN"/>
              </w:rPr>
            </w:pPr>
          </w:p>
          <w:p w14:paraId="19871F07" w14:textId="77777777" w:rsidR="007A731E" w:rsidRPr="00A4775C" w:rsidRDefault="007A731E" w:rsidP="00737C27">
            <w:pPr>
              <w:ind w:left="-57" w:right="-57"/>
              <w:jc w:val="center"/>
              <w:rPr>
                <w:sz w:val="26"/>
                <w:szCs w:val="26"/>
                <w:lang w:val="vi-VN"/>
              </w:rPr>
            </w:pPr>
          </w:p>
          <w:p w14:paraId="6FBE0411" w14:textId="77777777" w:rsidR="007A731E" w:rsidRPr="00A4775C" w:rsidRDefault="007A731E" w:rsidP="00737C27">
            <w:pPr>
              <w:ind w:left="-57" w:right="-57"/>
              <w:jc w:val="center"/>
              <w:rPr>
                <w:sz w:val="26"/>
                <w:szCs w:val="26"/>
                <w:lang w:val="vi-VN"/>
              </w:rPr>
            </w:pPr>
          </w:p>
          <w:p w14:paraId="67AEE6AD" w14:textId="77777777" w:rsidR="007A731E" w:rsidRPr="00A4775C" w:rsidRDefault="007A731E" w:rsidP="00737C27">
            <w:pPr>
              <w:ind w:left="-57" w:right="-57"/>
              <w:jc w:val="center"/>
              <w:rPr>
                <w:b/>
                <w:bCs/>
                <w:sz w:val="26"/>
                <w:szCs w:val="26"/>
                <w:lang w:val="vi-VN"/>
              </w:rPr>
            </w:pPr>
          </w:p>
        </w:tc>
      </w:tr>
    </w:tbl>
    <w:p w14:paraId="05978FF3" w14:textId="2DAB8543" w:rsidR="007A731E" w:rsidRPr="007A731E" w:rsidRDefault="007A731E" w:rsidP="007A731E">
      <w:pPr>
        <w:rPr>
          <w:sz w:val="24"/>
          <w:szCs w:val="24"/>
          <w:lang w:val="de-DE"/>
        </w:rPr>
      </w:pPr>
    </w:p>
    <w:sectPr w:rsidR="007A731E" w:rsidRPr="007A731E" w:rsidSect="00DF419A">
      <w:headerReference w:type="default" r:id="rId19"/>
      <w:footerReference w:type="even" r:id="rId20"/>
      <w:footerReference w:type="default" r:id="rId21"/>
      <w:headerReference w:type="first" r:id="rId22"/>
      <w:footerReference w:type="first" r:id="rId23"/>
      <w:pgSz w:w="11907" w:h="16839" w:code="9"/>
      <w:pgMar w:top="893" w:right="1138" w:bottom="994" w:left="1411" w:header="144" w:footer="288" w:gutter="0"/>
      <w:cols w:space="720"/>
      <w:noEndnote/>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2477D5" w14:textId="77777777" w:rsidR="009E6BBE" w:rsidRDefault="009E6BBE">
      <w:r>
        <w:separator/>
      </w:r>
    </w:p>
  </w:endnote>
  <w:endnote w:type="continuationSeparator" w:id="0">
    <w:p w14:paraId="526BCF8D" w14:textId="77777777" w:rsidR="009E6BBE" w:rsidRDefault="009E6BBE">
      <w:r>
        <w:continuationSeparator/>
      </w:r>
    </w:p>
  </w:endnote>
  <w:endnote w:type="continuationNotice" w:id="1">
    <w:p w14:paraId="420AC302" w14:textId="77777777" w:rsidR="009E6BBE" w:rsidRDefault="009E6B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nTime">
    <w:altName w:val="Times New Roman"/>
    <w:charset w:val="00"/>
    <w:family w:val="auto"/>
    <w:pitch w:val="variable"/>
    <w:sig w:usb0="E00002FF" w:usb1="5000785B"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15D3EA" w14:textId="77777777" w:rsidR="00002E6A" w:rsidRDefault="00002E6A" w:rsidP="00C3028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F6F9260" w14:textId="77777777" w:rsidR="00002E6A" w:rsidRDefault="00002E6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7533371"/>
      <w:docPartObj>
        <w:docPartGallery w:val="Page Numbers (Bottom of Page)"/>
        <w:docPartUnique/>
      </w:docPartObj>
    </w:sdtPr>
    <w:sdtEndPr>
      <w:rPr>
        <w:noProof/>
      </w:rPr>
    </w:sdtEndPr>
    <w:sdtContent>
      <w:p w14:paraId="49AB4313" w14:textId="55AA8EB0" w:rsidR="00002E6A" w:rsidRDefault="00002E6A">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7A207166" w14:textId="77777777" w:rsidR="00002E6A" w:rsidRDefault="00002E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18" w:space="0" w:color="808080"/>
        <w:insideV w:val="single" w:sz="18" w:space="0" w:color="808080"/>
      </w:tblBorders>
      <w:tblLook w:val="04A0" w:firstRow="1" w:lastRow="0" w:firstColumn="1" w:lastColumn="0" w:noHBand="0" w:noVBand="1"/>
    </w:tblPr>
    <w:tblGrid>
      <w:gridCol w:w="970"/>
      <w:gridCol w:w="8388"/>
    </w:tblGrid>
    <w:tr w:rsidR="00002E6A" w14:paraId="1A5325E0" w14:textId="77777777" w:rsidTr="00C37430">
      <w:tc>
        <w:tcPr>
          <w:tcW w:w="918" w:type="dxa"/>
        </w:tcPr>
        <w:p w14:paraId="1C0E0B1E" w14:textId="77777777" w:rsidR="00002E6A" w:rsidRPr="00C37430" w:rsidRDefault="00002E6A">
          <w:pPr>
            <w:pStyle w:val="Footer"/>
            <w:jc w:val="right"/>
            <w:rPr>
              <w:b/>
              <w:bCs/>
              <w:color w:val="4F81BD"/>
            </w:rPr>
          </w:pPr>
        </w:p>
      </w:tc>
      <w:tc>
        <w:tcPr>
          <w:tcW w:w="7938" w:type="dxa"/>
        </w:tcPr>
        <w:p w14:paraId="61CD4168" w14:textId="77777777" w:rsidR="00002E6A" w:rsidRDefault="00002E6A">
          <w:pPr>
            <w:pStyle w:val="Footer"/>
          </w:pPr>
        </w:p>
      </w:tc>
    </w:tr>
  </w:tbl>
  <w:p w14:paraId="02E0B5DB" w14:textId="77777777" w:rsidR="00002E6A" w:rsidRPr="00C37430" w:rsidRDefault="00002E6A">
    <w:pPr>
      <w:pStyle w:val="Footer"/>
      <w:rPr>
        <w:sz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28DE09" w14:textId="77777777" w:rsidR="009E6BBE" w:rsidRDefault="009E6BBE">
      <w:r>
        <w:separator/>
      </w:r>
    </w:p>
  </w:footnote>
  <w:footnote w:type="continuationSeparator" w:id="0">
    <w:p w14:paraId="15B6429A" w14:textId="77777777" w:rsidR="009E6BBE" w:rsidRDefault="009E6BBE">
      <w:r>
        <w:continuationSeparator/>
      </w:r>
    </w:p>
  </w:footnote>
  <w:footnote w:type="continuationNotice" w:id="1">
    <w:p w14:paraId="226B3C06" w14:textId="77777777" w:rsidR="009E6BBE" w:rsidRDefault="009E6BBE"/>
  </w:footnote>
  <w:footnote w:id="2">
    <w:p w14:paraId="7306C252" w14:textId="2468D621" w:rsidR="00000168" w:rsidRPr="00000168" w:rsidRDefault="00000168">
      <w:pPr>
        <w:pStyle w:val="FootnoteText"/>
        <w:rPr>
          <w:lang w:val="vi-VN"/>
        </w:rPr>
      </w:pPr>
      <w:r>
        <w:rPr>
          <w:rStyle w:val="FootnoteReference"/>
        </w:rPr>
        <w:footnoteRef/>
      </w:r>
      <w:r>
        <w:t xml:space="preserve"> </w:t>
      </w:r>
      <w:r w:rsidRPr="00000168">
        <w:t>https://www.vinmec.com/vi/tieu-hoa-gan-mat/tu-van-bac-si/dau-bung-di-ngoai-nhieu-ra-chat-long-la-dau-hieu-cua-benh-g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19"/>
      <w:gridCol w:w="3119"/>
      <w:gridCol w:w="3119"/>
    </w:tblGrid>
    <w:tr w:rsidR="00002E6A" w14:paraId="5FCAC5D3" w14:textId="77777777" w:rsidTr="08A30377">
      <w:tc>
        <w:tcPr>
          <w:tcW w:w="3119" w:type="dxa"/>
        </w:tcPr>
        <w:p w14:paraId="2BDD21EC" w14:textId="4B3F777E" w:rsidR="00002E6A" w:rsidRDefault="00002E6A" w:rsidP="08A30377">
          <w:pPr>
            <w:pStyle w:val="Header"/>
            <w:ind w:left="-115"/>
          </w:pPr>
        </w:p>
      </w:tc>
      <w:tc>
        <w:tcPr>
          <w:tcW w:w="3119" w:type="dxa"/>
        </w:tcPr>
        <w:p w14:paraId="45389943" w14:textId="1FD0B1EB" w:rsidR="00002E6A" w:rsidRDefault="00002E6A" w:rsidP="08A30377">
          <w:pPr>
            <w:pStyle w:val="Header"/>
            <w:jc w:val="center"/>
          </w:pPr>
        </w:p>
      </w:tc>
      <w:tc>
        <w:tcPr>
          <w:tcW w:w="3119" w:type="dxa"/>
        </w:tcPr>
        <w:p w14:paraId="2F2AB735" w14:textId="4807BE9B" w:rsidR="00002E6A" w:rsidRDefault="00002E6A" w:rsidP="08A30377">
          <w:pPr>
            <w:pStyle w:val="Header"/>
            <w:ind w:right="-115"/>
            <w:jc w:val="right"/>
          </w:pPr>
        </w:p>
      </w:tc>
    </w:tr>
  </w:tbl>
  <w:p w14:paraId="20CEF827" w14:textId="3FAC74CA" w:rsidR="00002E6A" w:rsidRDefault="00002E6A" w:rsidP="08A303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EF2A7C" w14:textId="77777777" w:rsidR="00002E6A" w:rsidRPr="00104977" w:rsidRDefault="00002E6A">
    <w:pPr>
      <w:pStyle w:val="Header"/>
    </w:pPr>
  </w:p>
  <w:p w14:paraId="163DCE43" w14:textId="77777777" w:rsidR="00002E6A" w:rsidRPr="00CF489D" w:rsidRDefault="00002E6A">
    <w:pPr>
      <w:pStyle w:val="Header"/>
      <w:rPr>
        <w:sz w:val="4"/>
        <w:szCs w:val="4"/>
      </w:rPr>
    </w:pPr>
    <w:r>
      <w:tab/>
    </w:r>
    <w:r w:rsidRPr="00CF489D">
      <w:rPr>
        <w:sz w:val="4"/>
        <w:szCs w:val="4"/>
      </w:rPr>
      <w:tab/>
    </w:r>
    <w:r w:rsidRPr="00CF489D">
      <w:rPr>
        <w:sz w:val="4"/>
        <w:szCs w:val="4"/>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B3C29"/>
    <w:multiLevelType w:val="hybridMultilevel"/>
    <w:tmpl w:val="86B2FD38"/>
    <w:lvl w:ilvl="0" w:tplc="ECBEE932">
      <w:start w:val="1"/>
      <w:numFmt w:val="bullet"/>
      <w:lvlText w:val="-"/>
      <w:lvlJc w:val="left"/>
      <w:pPr>
        <w:tabs>
          <w:tab w:val="num" w:pos="1004"/>
        </w:tabs>
        <w:ind w:left="1004" w:hanging="360"/>
      </w:pPr>
      <w:rPr>
        <w:rFonts w:ascii=".VnTime" w:eastAsia="Times New Roman" w:hAnsi=".VnTime" w:cs="Times New Roman" w:hint="default"/>
      </w:rPr>
    </w:lvl>
    <w:lvl w:ilvl="1" w:tplc="04090003" w:tentative="1">
      <w:start w:val="1"/>
      <w:numFmt w:val="bullet"/>
      <w:lvlText w:val="o"/>
      <w:lvlJc w:val="left"/>
      <w:pPr>
        <w:tabs>
          <w:tab w:val="num" w:pos="1724"/>
        </w:tabs>
        <w:ind w:left="1724" w:hanging="360"/>
      </w:pPr>
      <w:rPr>
        <w:rFonts w:ascii="Courier New" w:hAnsi="Courier New" w:cs="Courier New"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cs="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cs="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1" w15:restartNumberingAfterBreak="0">
    <w:nsid w:val="05856E55"/>
    <w:multiLevelType w:val="hybridMultilevel"/>
    <w:tmpl w:val="CE2AC3EC"/>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7F43DDF"/>
    <w:multiLevelType w:val="hybridMultilevel"/>
    <w:tmpl w:val="D0140C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DE3FDC"/>
    <w:multiLevelType w:val="multilevel"/>
    <w:tmpl w:val="DC10DF46"/>
    <w:lvl w:ilvl="0">
      <w:start w:val="1"/>
      <w:numFmt w:val="decimal"/>
      <w:lvlText w:val="%1."/>
      <w:lvlJc w:val="left"/>
      <w:pPr>
        <w:ind w:left="720" w:hanging="360"/>
      </w:pPr>
      <w:rPr>
        <w:rFonts w:hint="default"/>
        <w:b/>
        <w:sz w:val="24"/>
        <w:szCs w:val="24"/>
      </w:rPr>
    </w:lvl>
    <w:lvl w:ilvl="1">
      <w:start w:val="4"/>
      <w:numFmt w:val="decimal"/>
      <w:isLgl/>
      <w:lvlText w:val="%1.%2."/>
      <w:lvlJc w:val="left"/>
      <w:pPr>
        <w:ind w:left="1080" w:hanging="720"/>
      </w:pPr>
      <w:rPr>
        <w:rFonts w:ascii="Times New Roman" w:hAnsi="Times New Roman" w:hint="default"/>
      </w:rPr>
    </w:lvl>
    <w:lvl w:ilvl="2">
      <w:start w:val="1"/>
      <w:numFmt w:val="decimal"/>
      <w:isLgl/>
      <w:lvlText w:val="%1.%2.%3."/>
      <w:lvlJc w:val="left"/>
      <w:pPr>
        <w:ind w:left="1440" w:hanging="1080"/>
      </w:pPr>
      <w:rPr>
        <w:rFonts w:ascii="Times New Roman" w:hAnsi="Times New Roman" w:hint="default"/>
      </w:rPr>
    </w:lvl>
    <w:lvl w:ilvl="3">
      <w:start w:val="1"/>
      <w:numFmt w:val="decimal"/>
      <w:isLgl/>
      <w:lvlText w:val="%1.%2.%3.%4."/>
      <w:lvlJc w:val="left"/>
      <w:pPr>
        <w:ind w:left="1800" w:hanging="1440"/>
      </w:pPr>
      <w:rPr>
        <w:rFonts w:ascii="Times New Roman" w:hAnsi="Times New Roman" w:hint="default"/>
      </w:rPr>
    </w:lvl>
    <w:lvl w:ilvl="4">
      <w:start w:val="1"/>
      <w:numFmt w:val="decimal"/>
      <w:isLgl/>
      <w:lvlText w:val="%1.%2.%3.%4.%5."/>
      <w:lvlJc w:val="left"/>
      <w:pPr>
        <w:ind w:left="1800" w:hanging="1440"/>
      </w:pPr>
      <w:rPr>
        <w:rFonts w:ascii="Times New Roman" w:hAnsi="Times New Roman" w:hint="default"/>
      </w:rPr>
    </w:lvl>
    <w:lvl w:ilvl="5">
      <w:start w:val="1"/>
      <w:numFmt w:val="decimal"/>
      <w:isLgl/>
      <w:lvlText w:val="%1.%2.%3.%4.%5.%6."/>
      <w:lvlJc w:val="left"/>
      <w:pPr>
        <w:ind w:left="2160" w:hanging="1800"/>
      </w:pPr>
      <w:rPr>
        <w:rFonts w:ascii="Times New Roman" w:hAnsi="Times New Roman" w:hint="default"/>
      </w:rPr>
    </w:lvl>
    <w:lvl w:ilvl="6">
      <w:start w:val="1"/>
      <w:numFmt w:val="decimal"/>
      <w:isLgl/>
      <w:lvlText w:val="%1.%2.%3.%4.%5.%6.%7."/>
      <w:lvlJc w:val="left"/>
      <w:pPr>
        <w:ind w:left="2520" w:hanging="2160"/>
      </w:pPr>
      <w:rPr>
        <w:rFonts w:ascii="Times New Roman" w:hAnsi="Times New Roman" w:hint="default"/>
      </w:rPr>
    </w:lvl>
    <w:lvl w:ilvl="7">
      <w:start w:val="1"/>
      <w:numFmt w:val="decimal"/>
      <w:isLgl/>
      <w:lvlText w:val="%1.%2.%3.%4.%5.%6.%7.%8."/>
      <w:lvlJc w:val="left"/>
      <w:pPr>
        <w:ind w:left="2880" w:hanging="2520"/>
      </w:pPr>
      <w:rPr>
        <w:rFonts w:ascii="Times New Roman" w:hAnsi="Times New Roman" w:hint="default"/>
      </w:rPr>
    </w:lvl>
    <w:lvl w:ilvl="8">
      <w:start w:val="1"/>
      <w:numFmt w:val="decimal"/>
      <w:isLgl/>
      <w:lvlText w:val="%1.%2.%3.%4.%5.%6.%7.%8.%9."/>
      <w:lvlJc w:val="left"/>
      <w:pPr>
        <w:ind w:left="3240" w:hanging="2880"/>
      </w:pPr>
      <w:rPr>
        <w:rFonts w:ascii="Times New Roman" w:hAnsi="Times New Roman" w:hint="default"/>
      </w:rPr>
    </w:lvl>
  </w:abstractNum>
  <w:abstractNum w:abstractNumId="4" w15:restartNumberingAfterBreak="0">
    <w:nsid w:val="0F6F3DAB"/>
    <w:multiLevelType w:val="hybridMultilevel"/>
    <w:tmpl w:val="2376D5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08B5EC8"/>
    <w:multiLevelType w:val="hybridMultilevel"/>
    <w:tmpl w:val="EFC049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672CDD"/>
    <w:multiLevelType w:val="hybridMultilevel"/>
    <w:tmpl w:val="C9E4C6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884E85"/>
    <w:multiLevelType w:val="hybridMultilevel"/>
    <w:tmpl w:val="79949716"/>
    <w:lvl w:ilvl="0" w:tplc="08060A6A">
      <w:start w:val="1"/>
      <w:numFmt w:val="bullet"/>
      <w:lvlText w:val=""/>
      <w:lvlJc w:val="left"/>
      <w:pPr>
        <w:tabs>
          <w:tab w:val="num" w:pos="284"/>
        </w:tabs>
        <w:ind w:left="284" w:hanging="284"/>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35B0AC0"/>
    <w:multiLevelType w:val="hybridMultilevel"/>
    <w:tmpl w:val="2B40A6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DD04CB1"/>
    <w:multiLevelType w:val="hybridMultilevel"/>
    <w:tmpl w:val="A77CB55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32A23BAB"/>
    <w:multiLevelType w:val="hybridMultilevel"/>
    <w:tmpl w:val="786A0D1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2EC55B0"/>
    <w:multiLevelType w:val="hybridMultilevel"/>
    <w:tmpl w:val="7EA4E9E4"/>
    <w:lvl w:ilvl="0" w:tplc="59B26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1EF3806"/>
    <w:multiLevelType w:val="multilevel"/>
    <w:tmpl w:val="1132F3CA"/>
    <w:lvl w:ilvl="0">
      <w:start w:val="1"/>
      <w:numFmt w:val="upperRoman"/>
      <w:lvlText w:val="%1."/>
      <w:lvlJc w:val="right"/>
      <w:pPr>
        <w:ind w:left="720" w:hanging="720"/>
      </w:pPr>
      <w:rPr>
        <w:rFonts w:hint="default"/>
        <w:b/>
      </w:rPr>
    </w:lvl>
    <w:lvl w:ilvl="1">
      <w:start w:val="3"/>
      <w:numFmt w:val="decimal"/>
      <w:isLgl/>
      <w:lvlText w:val="%1.%2."/>
      <w:lvlJc w:val="left"/>
      <w:pPr>
        <w:ind w:left="720" w:hanging="720"/>
      </w:pPr>
      <w:rPr>
        <w:rFonts w:hint="default"/>
        <w:sz w:val="26"/>
        <w:szCs w:val="26"/>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426C620E"/>
    <w:multiLevelType w:val="hybridMultilevel"/>
    <w:tmpl w:val="282EF048"/>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4" w15:restartNumberingAfterBreak="0">
    <w:nsid w:val="47251F1F"/>
    <w:multiLevelType w:val="multilevel"/>
    <w:tmpl w:val="C21C57D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82F74DB"/>
    <w:multiLevelType w:val="hybridMultilevel"/>
    <w:tmpl w:val="EB28EB74"/>
    <w:lvl w:ilvl="0" w:tplc="6D34F3DA">
      <w:start w:val="1"/>
      <w:numFmt w:val="decimal"/>
      <w:lvlText w:val="%1."/>
      <w:lvlJc w:val="left"/>
      <w:pPr>
        <w:tabs>
          <w:tab w:val="num" w:pos="720"/>
        </w:tabs>
        <w:ind w:left="720" w:hanging="360"/>
      </w:pPr>
      <w:rPr>
        <w:rFonts w:hint="default"/>
      </w:rPr>
    </w:lvl>
    <w:lvl w:ilvl="1" w:tplc="B17C9514">
      <w:numFmt w:val="none"/>
      <w:lvlText w:val=""/>
      <w:lvlJc w:val="left"/>
      <w:pPr>
        <w:tabs>
          <w:tab w:val="num" w:pos="360"/>
        </w:tabs>
      </w:pPr>
    </w:lvl>
    <w:lvl w:ilvl="2" w:tplc="C59EF860">
      <w:numFmt w:val="none"/>
      <w:lvlText w:val=""/>
      <w:lvlJc w:val="left"/>
      <w:pPr>
        <w:tabs>
          <w:tab w:val="num" w:pos="360"/>
        </w:tabs>
      </w:pPr>
    </w:lvl>
    <w:lvl w:ilvl="3" w:tplc="0534052C">
      <w:numFmt w:val="none"/>
      <w:lvlText w:val=""/>
      <w:lvlJc w:val="left"/>
      <w:pPr>
        <w:tabs>
          <w:tab w:val="num" w:pos="360"/>
        </w:tabs>
      </w:pPr>
    </w:lvl>
    <w:lvl w:ilvl="4" w:tplc="E2AA4464">
      <w:numFmt w:val="none"/>
      <w:lvlText w:val=""/>
      <w:lvlJc w:val="left"/>
      <w:pPr>
        <w:tabs>
          <w:tab w:val="num" w:pos="360"/>
        </w:tabs>
      </w:pPr>
    </w:lvl>
    <w:lvl w:ilvl="5" w:tplc="4364BFA8">
      <w:numFmt w:val="none"/>
      <w:lvlText w:val=""/>
      <w:lvlJc w:val="left"/>
      <w:pPr>
        <w:tabs>
          <w:tab w:val="num" w:pos="360"/>
        </w:tabs>
      </w:pPr>
    </w:lvl>
    <w:lvl w:ilvl="6" w:tplc="27ECDDDE">
      <w:numFmt w:val="none"/>
      <w:lvlText w:val=""/>
      <w:lvlJc w:val="left"/>
      <w:pPr>
        <w:tabs>
          <w:tab w:val="num" w:pos="360"/>
        </w:tabs>
      </w:pPr>
    </w:lvl>
    <w:lvl w:ilvl="7" w:tplc="075EEF48">
      <w:numFmt w:val="none"/>
      <w:lvlText w:val=""/>
      <w:lvlJc w:val="left"/>
      <w:pPr>
        <w:tabs>
          <w:tab w:val="num" w:pos="360"/>
        </w:tabs>
      </w:pPr>
    </w:lvl>
    <w:lvl w:ilvl="8" w:tplc="4CB2DC4E">
      <w:numFmt w:val="none"/>
      <w:lvlText w:val=""/>
      <w:lvlJc w:val="left"/>
      <w:pPr>
        <w:tabs>
          <w:tab w:val="num" w:pos="360"/>
        </w:tabs>
      </w:pPr>
    </w:lvl>
  </w:abstractNum>
  <w:abstractNum w:abstractNumId="16" w15:restartNumberingAfterBreak="0">
    <w:nsid w:val="49D1190A"/>
    <w:multiLevelType w:val="hybridMultilevel"/>
    <w:tmpl w:val="A77CB558"/>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7" w15:restartNumberingAfterBreak="0">
    <w:nsid w:val="4C162530"/>
    <w:multiLevelType w:val="hybridMultilevel"/>
    <w:tmpl w:val="B1D4B7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C510470"/>
    <w:multiLevelType w:val="hybridMultilevel"/>
    <w:tmpl w:val="D6C85C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416B4C"/>
    <w:multiLevelType w:val="hybridMultilevel"/>
    <w:tmpl w:val="3B244A7A"/>
    <w:lvl w:ilvl="0" w:tplc="04090007">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7C13AF"/>
    <w:multiLevelType w:val="hybridMultilevel"/>
    <w:tmpl w:val="BE3C8CA4"/>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577408"/>
    <w:multiLevelType w:val="hybridMultilevel"/>
    <w:tmpl w:val="B0D2196C"/>
    <w:lvl w:ilvl="0" w:tplc="2BF4B260">
      <w:start w:val="201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86570EE"/>
    <w:multiLevelType w:val="hybridMultilevel"/>
    <w:tmpl w:val="46C8D7A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F60235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676B3CD3"/>
    <w:multiLevelType w:val="hybridMultilevel"/>
    <w:tmpl w:val="473ADFE6"/>
    <w:lvl w:ilvl="0" w:tplc="04090007">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D22BEA"/>
    <w:multiLevelType w:val="hybridMultilevel"/>
    <w:tmpl w:val="EB5608D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69844771"/>
    <w:multiLevelType w:val="hybridMultilevel"/>
    <w:tmpl w:val="EC60B1D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7F25B9"/>
    <w:multiLevelType w:val="multilevel"/>
    <w:tmpl w:val="2EA85372"/>
    <w:lvl w:ilvl="0">
      <w:start w:val="2"/>
      <w:numFmt w:val="decimal"/>
      <w:lvlText w:val="%1."/>
      <w:lvlJc w:val="left"/>
      <w:pPr>
        <w:ind w:left="390" w:hanging="390"/>
      </w:pPr>
      <w:rPr>
        <w:rFonts w:hint="default"/>
      </w:rPr>
    </w:lvl>
    <w:lvl w:ilvl="1">
      <w:start w:val="1"/>
      <w:numFmt w:val="decimal"/>
      <w:lvlText w:val="%1.%2."/>
      <w:lvlJc w:val="left"/>
      <w:pPr>
        <w:ind w:left="1080" w:hanging="720"/>
      </w:pPr>
      <w:rPr>
        <w:rFonts w:hint="default"/>
        <w:b/>
        <w:i w:val="0"/>
      </w:rPr>
    </w:lvl>
    <w:lvl w:ilvl="2">
      <w:start w:val="1"/>
      <w:numFmt w:val="decimal"/>
      <w:lvlText w:val="%1.%2.%3."/>
      <w:lvlJc w:val="left"/>
      <w:pPr>
        <w:ind w:left="1440" w:hanging="720"/>
      </w:pPr>
      <w:rPr>
        <w:rFonts w:hint="default"/>
        <w:b/>
        <w:i w:val="0"/>
        <w:color w:val="000000"/>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6EC95AA2"/>
    <w:multiLevelType w:val="hybridMultilevel"/>
    <w:tmpl w:val="2E34C5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FF2724D"/>
    <w:multiLevelType w:val="hybridMultilevel"/>
    <w:tmpl w:val="A638246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0" w15:restartNumberingAfterBreak="0">
    <w:nsid w:val="704A1B23"/>
    <w:multiLevelType w:val="hybridMultilevel"/>
    <w:tmpl w:val="994C99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46C169F"/>
    <w:multiLevelType w:val="hybridMultilevel"/>
    <w:tmpl w:val="97340C56"/>
    <w:lvl w:ilvl="0" w:tplc="BD68E7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4E97190"/>
    <w:multiLevelType w:val="hybridMultilevel"/>
    <w:tmpl w:val="F87C4CCE"/>
    <w:lvl w:ilvl="0" w:tplc="2568804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503DA2"/>
    <w:multiLevelType w:val="hybridMultilevel"/>
    <w:tmpl w:val="6DD4E4E0"/>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77037EEB"/>
    <w:multiLevelType w:val="hybridMultilevel"/>
    <w:tmpl w:val="978C5A9C"/>
    <w:lvl w:ilvl="0" w:tplc="042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CC3D28"/>
    <w:multiLevelType w:val="hybridMultilevel"/>
    <w:tmpl w:val="E6283856"/>
    <w:lvl w:ilvl="0" w:tplc="042A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C1B7B71"/>
    <w:multiLevelType w:val="hybridMultilevel"/>
    <w:tmpl w:val="5BA675C6"/>
    <w:lvl w:ilvl="0" w:tplc="86E8FE10">
      <w:start w:val="1"/>
      <w:numFmt w:val="lowerLetter"/>
      <w:lvlText w:val="%1."/>
      <w:lvlJc w:val="left"/>
      <w:pPr>
        <w:ind w:left="720" w:hanging="360"/>
      </w:pPr>
      <w:rPr>
        <w:rFonts w:hint="default"/>
        <w:color w:val="000000"/>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7" w15:restartNumberingAfterBreak="0">
    <w:nsid w:val="7D945B31"/>
    <w:multiLevelType w:val="hybridMultilevel"/>
    <w:tmpl w:val="B6685CDA"/>
    <w:lvl w:ilvl="0" w:tplc="042A0015">
      <w:start w:val="1"/>
      <w:numFmt w:val="upperLetter"/>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8" w15:restartNumberingAfterBreak="0">
    <w:nsid w:val="7FE37773"/>
    <w:multiLevelType w:val="hybridMultilevel"/>
    <w:tmpl w:val="E2545ACA"/>
    <w:lvl w:ilvl="0" w:tplc="042A000F">
      <w:start w:val="1"/>
      <w:numFmt w:val="decimal"/>
      <w:lvlText w:val="%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abstractNumId w:val="7"/>
  </w:num>
  <w:num w:numId="2">
    <w:abstractNumId w:val="30"/>
  </w:num>
  <w:num w:numId="3">
    <w:abstractNumId w:val="12"/>
  </w:num>
  <w:num w:numId="4">
    <w:abstractNumId w:val="27"/>
  </w:num>
  <w:num w:numId="5">
    <w:abstractNumId w:val="14"/>
  </w:num>
  <w:num w:numId="6">
    <w:abstractNumId w:val="3"/>
  </w:num>
  <w:num w:numId="7">
    <w:abstractNumId w:val="23"/>
  </w:num>
  <w:num w:numId="8">
    <w:abstractNumId w:val="13"/>
  </w:num>
  <w:num w:numId="9">
    <w:abstractNumId w:val="37"/>
  </w:num>
  <w:num w:numId="10">
    <w:abstractNumId w:val="34"/>
  </w:num>
  <w:num w:numId="11">
    <w:abstractNumId w:val="20"/>
  </w:num>
  <w:num w:numId="12">
    <w:abstractNumId w:val="35"/>
  </w:num>
  <w:num w:numId="13">
    <w:abstractNumId w:val="21"/>
  </w:num>
  <w:num w:numId="14">
    <w:abstractNumId w:val="32"/>
  </w:num>
  <w:num w:numId="15">
    <w:abstractNumId w:val="15"/>
  </w:num>
  <w:num w:numId="16">
    <w:abstractNumId w:val="0"/>
  </w:num>
  <w:num w:numId="17">
    <w:abstractNumId w:val="5"/>
  </w:num>
  <w:num w:numId="18">
    <w:abstractNumId w:val="2"/>
  </w:num>
  <w:num w:numId="19">
    <w:abstractNumId w:val="31"/>
  </w:num>
  <w:num w:numId="20">
    <w:abstractNumId w:val="36"/>
  </w:num>
  <w:num w:numId="21">
    <w:abstractNumId w:val="1"/>
  </w:num>
  <w:num w:numId="22">
    <w:abstractNumId w:val="38"/>
  </w:num>
  <w:num w:numId="23">
    <w:abstractNumId w:val="9"/>
  </w:num>
  <w:num w:numId="24">
    <w:abstractNumId w:val="16"/>
  </w:num>
  <w:num w:numId="25">
    <w:abstractNumId w:val="4"/>
  </w:num>
  <w:num w:numId="26">
    <w:abstractNumId w:val="11"/>
  </w:num>
  <w:num w:numId="27">
    <w:abstractNumId w:val="28"/>
  </w:num>
  <w:num w:numId="28">
    <w:abstractNumId w:val="17"/>
  </w:num>
  <w:num w:numId="29">
    <w:abstractNumId w:val="6"/>
  </w:num>
  <w:num w:numId="30">
    <w:abstractNumId w:val="22"/>
  </w:num>
  <w:num w:numId="31">
    <w:abstractNumId w:val="33"/>
  </w:num>
  <w:num w:numId="32">
    <w:abstractNumId w:val="18"/>
  </w:num>
  <w:num w:numId="33">
    <w:abstractNumId w:val="26"/>
  </w:num>
  <w:num w:numId="34">
    <w:abstractNumId w:val="19"/>
  </w:num>
  <w:num w:numId="35">
    <w:abstractNumId w:val="24"/>
  </w:num>
  <w:num w:numId="36">
    <w:abstractNumId w:val="8"/>
  </w:num>
  <w:num w:numId="37">
    <w:abstractNumId w:val="29"/>
  </w:num>
  <w:num w:numId="38">
    <w:abstractNumId w:val="25"/>
  </w:num>
  <w:num w:numId="39">
    <w:abstractNumId w:val="1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LockTheme/>
  <w:styleLockQFSet/>
  <w:defaultTabStop w:val="720"/>
  <w:doNotHyphenateCaps/>
  <w:drawingGridHorizontalSpacing w:val="100"/>
  <w:displayHorizontalDrawingGridEvery w:val="0"/>
  <w:displayVerticalDrawingGridEvery w:val="0"/>
  <w:noPunctuationKerning/>
  <w:characterSpacingControl w:val="doNotCompress"/>
  <w:hdrShapeDefaults>
    <o:shapedefaults v:ext="edit" spidmax="4097"/>
  </w:hdrShapeDefaults>
  <w:footnotePr>
    <w:footnote w:id="-1"/>
    <w:footnote w:id="0"/>
    <w:footnote w:id="1"/>
  </w:footnotePr>
  <w:endnotePr>
    <w:pos w:val="sectEnd"/>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7B64"/>
    <w:rsid w:val="00000168"/>
    <w:rsid w:val="000001FE"/>
    <w:rsid w:val="0000028B"/>
    <w:rsid w:val="00001DC9"/>
    <w:rsid w:val="00001E43"/>
    <w:rsid w:val="00002A42"/>
    <w:rsid w:val="00002E6A"/>
    <w:rsid w:val="00002FA4"/>
    <w:rsid w:val="0000396D"/>
    <w:rsid w:val="00004F20"/>
    <w:rsid w:val="0000550F"/>
    <w:rsid w:val="00005F22"/>
    <w:rsid w:val="00006E00"/>
    <w:rsid w:val="00007131"/>
    <w:rsid w:val="000075FA"/>
    <w:rsid w:val="00007802"/>
    <w:rsid w:val="00007954"/>
    <w:rsid w:val="0001052D"/>
    <w:rsid w:val="000106F7"/>
    <w:rsid w:val="000110AA"/>
    <w:rsid w:val="00011B78"/>
    <w:rsid w:val="000138F8"/>
    <w:rsid w:val="000144F1"/>
    <w:rsid w:val="000145E2"/>
    <w:rsid w:val="0001585C"/>
    <w:rsid w:val="00015C50"/>
    <w:rsid w:val="00015D3A"/>
    <w:rsid w:val="00015D75"/>
    <w:rsid w:val="00015F21"/>
    <w:rsid w:val="00016A36"/>
    <w:rsid w:val="00020AEB"/>
    <w:rsid w:val="00020D2D"/>
    <w:rsid w:val="000216DC"/>
    <w:rsid w:val="0002190B"/>
    <w:rsid w:val="00021968"/>
    <w:rsid w:val="00021B02"/>
    <w:rsid w:val="00022942"/>
    <w:rsid w:val="00023B06"/>
    <w:rsid w:val="00023F45"/>
    <w:rsid w:val="00025D7C"/>
    <w:rsid w:val="00026A7C"/>
    <w:rsid w:val="00026B7D"/>
    <w:rsid w:val="00027C8F"/>
    <w:rsid w:val="000306C0"/>
    <w:rsid w:val="0003084A"/>
    <w:rsid w:val="00031542"/>
    <w:rsid w:val="000322CF"/>
    <w:rsid w:val="000327BF"/>
    <w:rsid w:val="00032A5B"/>
    <w:rsid w:val="00032E3F"/>
    <w:rsid w:val="00033605"/>
    <w:rsid w:val="00034EE9"/>
    <w:rsid w:val="00034F06"/>
    <w:rsid w:val="00035FAC"/>
    <w:rsid w:val="00036532"/>
    <w:rsid w:val="000365E8"/>
    <w:rsid w:val="00036F23"/>
    <w:rsid w:val="000373FA"/>
    <w:rsid w:val="00037AF8"/>
    <w:rsid w:val="00037DD6"/>
    <w:rsid w:val="00041515"/>
    <w:rsid w:val="00042416"/>
    <w:rsid w:val="000428C7"/>
    <w:rsid w:val="0004340C"/>
    <w:rsid w:val="00043645"/>
    <w:rsid w:val="00043873"/>
    <w:rsid w:val="000438B5"/>
    <w:rsid w:val="0004490E"/>
    <w:rsid w:val="00044EEA"/>
    <w:rsid w:val="00045157"/>
    <w:rsid w:val="00045862"/>
    <w:rsid w:val="00045F6A"/>
    <w:rsid w:val="000465CA"/>
    <w:rsid w:val="00047CFA"/>
    <w:rsid w:val="00050491"/>
    <w:rsid w:val="00050ACC"/>
    <w:rsid w:val="00051FBE"/>
    <w:rsid w:val="000536A8"/>
    <w:rsid w:val="000544B3"/>
    <w:rsid w:val="000545DB"/>
    <w:rsid w:val="00054BFB"/>
    <w:rsid w:val="00055C92"/>
    <w:rsid w:val="00060B47"/>
    <w:rsid w:val="00060C2A"/>
    <w:rsid w:val="00061865"/>
    <w:rsid w:val="00061AD4"/>
    <w:rsid w:val="00063445"/>
    <w:rsid w:val="00064661"/>
    <w:rsid w:val="00064CC5"/>
    <w:rsid w:val="00065DE4"/>
    <w:rsid w:val="00067CDB"/>
    <w:rsid w:val="00067FAF"/>
    <w:rsid w:val="00070D9F"/>
    <w:rsid w:val="00070DBA"/>
    <w:rsid w:val="0007449A"/>
    <w:rsid w:val="00075F8C"/>
    <w:rsid w:val="00076CEE"/>
    <w:rsid w:val="00077030"/>
    <w:rsid w:val="00077115"/>
    <w:rsid w:val="0007746C"/>
    <w:rsid w:val="000775CD"/>
    <w:rsid w:val="00080658"/>
    <w:rsid w:val="000813BB"/>
    <w:rsid w:val="00081C99"/>
    <w:rsid w:val="00081EAF"/>
    <w:rsid w:val="00083316"/>
    <w:rsid w:val="00083487"/>
    <w:rsid w:val="00083EB2"/>
    <w:rsid w:val="00083EC7"/>
    <w:rsid w:val="00083F90"/>
    <w:rsid w:val="00084112"/>
    <w:rsid w:val="0008421F"/>
    <w:rsid w:val="000850AF"/>
    <w:rsid w:val="00085241"/>
    <w:rsid w:val="000869B1"/>
    <w:rsid w:val="00087E07"/>
    <w:rsid w:val="00087F5A"/>
    <w:rsid w:val="0009027C"/>
    <w:rsid w:val="00090B1A"/>
    <w:rsid w:val="00090D36"/>
    <w:rsid w:val="00090F39"/>
    <w:rsid w:val="00091706"/>
    <w:rsid w:val="0009197A"/>
    <w:rsid w:val="00091AE6"/>
    <w:rsid w:val="00092440"/>
    <w:rsid w:val="000930EE"/>
    <w:rsid w:val="0009356D"/>
    <w:rsid w:val="00093BC6"/>
    <w:rsid w:val="00094946"/>
    <w:rsid w:val="0009516D"/>
    <w:rsid w:val="00095486"/>
    <w:rsid w:val="000957EC"/>
    <w:rsid w:val="0009713E"/>
    <w:rsid w:val="00097DC0"/>
    <w:rsid w:val="00097F53"/>
    <w:rsid w:val="000A0A70"/>
    <w:rsid w:val="000A2C26"/>
    <w:rsid w:val="000A2CD3"/>
    <w:rsid w:val="000A2DC7"/>
    <w:rsid w:val="000A4C6F"/>
    <w:rsid w:val="000A4EAE"/>
    <w:rsid w:val="000A5610"/>
    <w:rsid w:val="000A6CEB"/>
    <w:rsid w:val="000A6FFE"/>
    <w:rsid w:val="000A751D"/>
    <w:rsid w:val="000A7779"/>
    <w:rsid w:val="000A7F11"/>
    <w:rsid w:val="000B0E9E"/>
    <w:rsid w:val="000B1933"/>
    <w:rsid w:val="000B1D7B"/>
    <w:rsid w:val="000B2C3A"/>
    <w:rsid w:val="000B332F"/>
    <w:rsid w:val="000B35CF"/>
    <w:rsid w:val="000B478F"/>
    <w:rsid w:val="000B49E8"/>
    <w:rsid w:val="000B5217"/>
    <w:rsid w:val="000B63E5"/>
    <w:rsid w:val="000B7081"/>
    <w:rsid w:val="000B740F"/>
    <w:rsid w:val="000B7EF8"/>
    <w:rsid w:val="000C002A"/>
    <w:rsid w:val="000C0D6B"/>
    <w:rsid w:val="000C28A7"/>
    <w:rsid w:val="000C2E4C"/>
    <w:rsid w:val="000C4331"/>
    <w:rsid w:val="000C43B1"/>
    <w:rsid w:val="000C5213"/>
    <w:rsid w:val="000C5943"/>
    <w:rsid w:val="000C6744"/>
    <w:rsid w:val="000C74FB"/>
    <w:rsid w:val="000D00F2"/>
    <w:rsid w:val="000D0C63"/>
    <w:rsid w:val="000D113E"/>
    <w:rsid w:val="000D17C8"/>
    <w:rsid w:val="000D1F0F"/>
    <w:rsid w:val="000D2AA5"/>
    <w:rsid w:val="000D3572"/>
    <w:rsid w:val="000D3648"/>
    <w:rsid w:val="000D636E"/>
    <w:rsid w:val="000D6515"/>
    <w:rsid w:val="000D6C3A"/>
    <w:rsid w:val="000D70AE"/>
    <w:rsid w:val="000D7599"/>
    <w:rsid w:val="000E131B"/>
    <w:rsid w:val="000E1C26"/>
    <w:rsid w:val="000E1ED1"/>
    <w:rsid w:val="000E2456"/>
    <w:rsid w:val="000E647C"/>
    <w:rsid w:val="000E6EE6"/>
    <w:rsid w:val="000F02B3"/>
    <w:rsid w:val="000F1A7A"/>
    <w:rsid w:val="000F454C"/>
    <w:rsid w:val="000F46B6"/>
    <w:rsid w:val="000F4959"/>
    <w:rsid w:val="000F4E83"/>
    <w:rsid w:val="000F5323"/>
    <w:rsid w:val="000F595D"/>
    <w:rsid w:val="000F6FEA"/>
    <w:rsid w:val="000F77D7"/>
    <w:rsid w:val="0010066F"/>
    <w:rsid w:val="0010172A"/>
    <w:rsid w:val="00101C66"/>
    <w:rsid w:val="00102E15"/>
    <w:rsid w:val="0010348B"/>
    <w:rsid w:val="00104570"/>
    <w:rsid w:val="00104977"/>
    <w:rsid w:val="00104E45"/>
    <w:rsid w:val="001056CC"/>
    <w:rsid w:val="00105AFF"/>
    <w:rsid w:val="00105E3F"/>
    <w:rsid w:val="00106A6C"/>
    <w:rsid w:val="00107378"/>
    <w:rsid w:val="0010761F"/>
    <w:rsid w:val="00107841"/>
    <w:rsid w:val="001078CE"/>
    <w:rsid w:val="00107AE7"/>
    <w:rsid w:val="00110399"/>
    <w:rsid w:val="001104F2"/>
    <w:rsid w:val="00110CA8"/>
    <w:rsid w:val="00111AAA"/>
    <w:rsid w:val="00111E42"/>
    <w:rsid w:val="0011447C"/>
    <w:rsid w:val="00114840"/>
    <w:rsid w:val="00114919"/>
    <w:rsid w:val="001157A8"/>
    <w:rsid w:val="00116F95"/>
    <w:rsid w:val="00117FAD"/>
    <w:rsid w:val="00120383"/>
    <w:rsid w:val="00121172"/>
    <w:rsid w:val="00121519"/>
    <w:rsid w:val="00121CCD"/>
    <w:rsid w:val="00121ECF"/>
    <w:rsid w:val="00122EF7"/>
    <w:rsid w:val="0012375F"/>
    <w:rsid w:val="00124F74"/>
    <w:rsid w:val="00125C54"/>
    <w:rsid w:val="001260EB"/>
    <w:rsid w:val="00127A4D"/>
    <w:rsid w:val="001310EA"/>
    <w:rsid w:val="00131760"/>
    <w:rsid w:val="00134232"/>
    <w:rsid w:val="0013480C"/>
    <w:rsid w:val="00134B96"/>
    <w:rsid w:val="00135A94"/>
    <w:rsid w:val="00136F97"/>
    <w:rsid w:val="0013758D"/>
    <w:rsid w:val="00137CF5"/>
    <w:rsid w:val="00137F25"/>
    <w:rsid w:val="001411A5"/>
    <w:rsid w:val="001411C0"/>
    <w:rsid w:val="00141214"/>
    <w:rsid w:val="00142880"/>
    <w:rsid w:val="00142EDF"/>
    <w:rsid w:val="0014302D"/>
    <w:rsid w:val="001457AE"/>
    <w:rsid w:val="001462D7"/>
    <w:rsid w:val="00146798"/>
    <w:rsid w:val="00147510"/>
    <w:rsid w:val="00147D27"/>
    <w:rsid w:val="00150A30"/>
    <w:rsid w:val="001511F7"/>
    <w:rsid w:val="00151F9C"/>
    <w:rsid w:val="00152CA4"/>
    <w:rsid w:val="00152E50"/>
    <w:rsid w:val="00153088"/>
    <w:rsid w:val="0015374D"/>
    <w:rsid w:val="00153D9E"/>
    <w:rsid w:val="00155786"/>
    <w:rsid w:val="001558A2"/>
    <w:rsid w:val="00155C35"/>
    <w:rsid w:val="0015676B"/>
    <w:rsid w:val="001570E1"/>
    <w:rsid w:val="001578D4"/>
    <w:rsid w:val="00157FE1"/>
    <w:rsid w:val="0016102D"/>
    <w:rsid w:val="00161F34"/>
    <w:rsid w:val="00162344"/>
    <w:rsid w:val="001626DA"/>
    <w:rsid w:val="00162BEC"/>
    <w:rsid w:val="00163651"/>
    <w:rsid w:val="00163986"/>
    <w:rsid w:val="00163C8C"/>
    <w:rsid w:val="00163D5E"/>
    <w:rsid w:val="0016470D"/>
    <w:rsid w:val="0016476C"/>
    <w:rsid w:val="00164F0B"/>
    <w:rsid w:val="00165FE7"/>
    <w:rsid w:val="0016694D"/>
    <w:rsid w:val="00171920"/>
    <w:rsid w:val="00171F22"/>
    <w:rsid w:val="0017332E"/>
    <w:rsid w:val="00173F5E"/>
    <w:rsid w:val="00174091"/>
    <w:rsid w:val="00174C81"/>
    <w:rsid w:val="00174C9E"/>
    <w:rsid w:val="001761F0"/>
    <w:rsid w:val="00176246"/>
    <w:rsid w:val="00176ABB"/>
    <w:rsid w:val="001770E7"/>
    <w:rsid w:val="00180015"/>
    <w:rsid w:val="001807B6"/>
    <w:rsid w:val="00181884"/>
    <w:rsid w:val="0018201D"/>
    <w:rsid w:val="00182EEA"/>
    <w:rsid w:val="001831D7"/>
    <w:rsid w:val="001833FB"/>
    <w:rsid w:val="001835D8"/>
    <w:rsid w:val="00183724"/>
    <w:rsid w:val="001846C1"/>
    <w:rsid w:val="00185911"/>
    <w:rsid w:val="001859A1"/>
    <w:rsid w:val="00185BC6"/>
    <w:rsid w:val="00185CFA"/>
    <w:rsid w:val="00186134"/>
    <w:rsid w:val="0018644C"/>
    <w:rsid w:val="0018654C"/>
    <w:rsid w:val="00190083"/>
    <w:rsid w:val="00190235"/>
    <w:rsid w:val="00190269"/>
    <w:rsid w:val="001906EB"/>
    <w:rsid w:val="001908EC"/>
    <w:rsid w:val="00191A05"/>
    <w:rsid w:val="00191ACB"/>
    <w:rsid w:val="00191E50"/>
    <w:rsid w:val="0019298D"/>
    <w:rsid w:val="00193A00"/>
    <w:rsid w:val="00193CAB"/>
    <w:rsid w:val="00193CAE"/>
    <w:rsid w:val="00193D79"/>
    <w:rsid w:val="00194A20"/>
    <w:rsid w:val="00194A90"/>
    <w:rsid w:val="00195278"/>
    <w:rsid w:val="001953BF"/>
    <w:rsid w:val="00195BC9"/>
    <w:rsid w:val="00195E9D"/>
    <w:rsid w:val="00196039"/>
    <w:rsid w:val="0019609E"/>
    <w:rsid w:val="001961DA"/>
    <w:rsid w:val="00196B52"/>
    <w:rsid w:val="00196B89"/>
    <w:rsid w:val="00197394"/>
    <w:rsid w:val="001975C2"/>
    <w:rsid w:val="001A0D7A"/>
    <w:rsid w:val="001A1145"/>
    <w:rsid w:val="001A13D4"/>
    <w:rsid w:val="001A24BC"/>
    <w:rsid w:val="001A2DC6"/>
    <w:rsid w:val="001A440B"/>
    <w:rsid w:val="001A5797"/>
    <w:rsid w:val="001A58C0"/>
    <w:rsid w:val="001A5A4D"/>
    <w:rsid w:val="001A6A08"/>
    <w:rsid w:val="001A7244"/>
    <w:rsid w:val="001A7414"/>
    <w:rsid w:val="001A79C3"/>
    <w:rsid w:val="001A7E96"/>
    <w:rsid w:val="001B04A5"/>
    <w:rsid w:val="001B114E"/>
    <w:rsid w:val="001B22DF"/>
    <w:rsid w:val="001B23B4"/>
    <w:rsid w:val="001B2B7C"/>
    <w:rsid w:val="001B35D3"/>
    <w:rsid w:val="001B3B66"/>
    <w:rsid w:val="001B546D"/>
    <w:rsid w:val="001B57B3"/>
    <w:rsid w:val="001B5C3C"/>
    <w:rsid w:val="001B7ADD"/>
    <w:rsid w:val="001C1787"/>
    <w:rsid w:val="001C395B"/>
    <w:rsid w:val="001C4352"/>
    <w:rsid w:val="001C625F"/>
    <w:rsid w:val="001C71E8"/>
    <w:rsid w:val="001C76CA"/>
    <w:rsid w:val="001D0330"/>
    <w:rsid w:val="001D1220"/>
    <w:rsid w:val="001D1228"/>
    <w:rsid w:val="001D1A5F"/>
    <w:rsid w:val="001D1DFF"/>
    <w:rsid w:val="001D21A2"/>
    <w:rsid w:val="001D2497"/>
    <w:rsid w:val="001D31BA"/>
    <w:rsid w:val="001D392A"/>
    <w:rsid w:val="001D3A2D"/>
    <w:rsid w:val="001D3EEC"/>
    <w:rsid w:val="001D4B18"/>
    <w:rsid w:val="001D5313"/>
    <w:rsid w:val="001D547F"/>
    <w:rsid w:val="001D5AEB"/>
    <w:rsid w:val="001D690D"/>
    <w:rsid w:val="001D6EC5"/>
    <w:rsid w:val="001D79C1"/>
    <w:rsid w:val="001E1424"/>
    <w:rsid w:val="001E179B"/>
    <w:rsid w:val="001E1C3D"/>
    <w:rsid w:val="001E27EA"/>
    <w:rsid w:val="001E2806"/>
    <w:rsid w:val="001E3543"/>
    <w:rsid w:val="001E35F9"/>
    <w:rsid w:val="001E36AA"/>
    <w:rsid w:val="001E3C82"/>
    <w:rsid w:val="001E4119"/>
    <w:rsid w:val="001E4414"/>
    <w:rsid w:val="001E510C"/>
    <w:rsid w:val="001E5FBA"/>
    <w:rsid w:val="001E641D"/>
    <w:rsid w:val="001E6786"/>
    <w:rsid w:val="001E6A77"/>
    <w:rsid w:val="001E71B0"/>
    <w:rsid w:val="001E71C1"/>
    <w:rsid w:val="001E7AE3"/>
    <w:rsid w:val="001F178D"/>
    <w:rsid w:val="001F1F34"/>
    <w:rsid w:val="001F2B7F"/>
    <w:rsid w:val="001F3101"/>
    <w:rsid w:val="001F4C51"/>
    <w:rsid w:val="001F4D53"/>
    <w:rsid w:val="001F584D"/>
    <w:rsid w:val="001F5C52"/>
    <w:rsid w:val="001F623E"/>
    <w:rsid w:val="001F6839"/>
    <w:rsid w:val="001F6F2A"/>
    <w:rsid w:val="001F7392"/>
    <w:rsid w:val="0020088A"/>
    <w:rsid w:val="00203374"/>
    <w:rsid w:val="002037EF"/>
    <w:rsid w:val="00203A9D"/>
    <w:rsid w:val="002042C7"/>
    <w:rsid w:val="0020589C"/>
    <w:rsid w:val="00205931"/>
    <w:rsid w:val="00205D85"/>
    <w:rsid w:val="00205FA6"/>
    <w:rsid w:val="00206964"/>
    <w:rsid w:val="00207108"/>
    <w:rsid w:val="00207D49"/>
    <w:rsid w:val="00210133"/>
    <w:rsid w:val="002103A3"/>
    <w:rsid w:val="002108B9"/>
    <w:rsid w:val="00211085"/>
    <w:rsid w:val="002114AE"/>
    <w:rsid w:val="0021290F"/>
    <w:rsid w:val="002141EB"/>
    <w:rsid w:val="00214BE1"/>
    <w:rsid w:val="00215AF0"/>
    <w:rsid w:val="00215E36"/>
    <w:rsid w:val="00215F3C"/>
    <w:rsid w:val="002168E7"/>
    <w:rsid w:val="002169B9"/>
    <w:rsid w:val="00220682"/>
    <w:rsid w:val="0022115C"/>
    <w:rsid w:val="002227EB"/>
    <w:rsid w:val="00223573"/>
    <w:rsid w:val="00223818"/>
    <w:rsid w:val="00223F22"/>
    <w:rsid w:val="00224118"/>
    <w:rsid w:val="00224921"/>
    <w:rsid w:val="00224971"/>
    <w:rsid w:val="002251AF"/>
    <w:rsid w:val="00225754"/>
    <w:rsid w:val="00225CDF"/>
    <w:rsid w:val="002262E8"/>
    <w:rsid w:val="00226B34"/>
    <w:rsid w:val="00230285"/>
    <w:rsid w:val="002303C5"/>
    <w:rsid w:val="00230763"/>
    <w:rsid w:val="00230A7A"/>
    <w:rsid w:val="002316E6"/>
    <w:rsid w:val="00231A2C"/>
    <w:rsid w:val="00231FC2"/>
    <w:rsid w:val="00234161"/>
    <w:rsid w:val="0023605E"/>
    <w:rsid w:val="00237A56"/>
    <w:rsid w:val="00240587"/>
    <w:rsid w:val="00241A7F"/>
    <w:rsid w:val="00243343"/>
    <w:rsid w:val="00244085"/>
    <w:rsid w:val="00244302"/>
    <w:rsid w:val="002447D0"/>
    <w:rsid w:val="00244E47"/>
    <w:rsid w:val="00245601"/>
    <w:rsid w:val="002458C9"/>
    <w:rsid w:val="00245EE8"/>
    <w:rsid w:val="00246206"/>
    <w:rsid w:val="00246D3C"/>
    <w:rsid w:val="00247F9A"/>
    <w:rsid w:val="002509FE"/>
    <w:rsid w:val="00251796"/>
    <w:rsid w:val="002519EC"/>
    <w:rsid w:val="00251EAD"/>
    <w:rsid w:val="00253091"/>
    <w:rsid w:val="0025330F"/>
    <w:rsid w:val="00253C2D"/>
    <w:rsid w:val="00254C37"/>
    <w:rsid w:val="002562E8"/>
    <w:rsid w:val="002564EE"/>
    <w:rsid w:val="00256766"/>
    <w:rsid w:val="00256908"/>
    <w:rsid w:val="00256DDE"/>
    <w:rsid w:val="00257640"/>
    <w:rsid w:val="00257673"/>
    <w:rsid w:val="00257C83"/>
    <w:rsid w:val="00257DC5"/>
    <w:rsid w:val="00260F43"/>
    <w:rsid w:val="002613E5"/>
    <w:rsid w:val="00262DD1"/>
    <w:rsid w:val="002635A6"/>
    <w:rsid w:val="00263BE5"/>
    <w:rsid w:val="0026478D"/>
    <w:rsid w:val="002653C5"/>
    <w:rsid w:val="002659F4"/>
    <w:rsid w:val="00266DD8"/>
    <w:rsid w:val="00267585"/>
    <w:rsid w:val="0027093C"/>
    <w:rsid w:val="00271E0E"/>
    <w:rsid w:val="002731AE"/>
    <w:rsid w:val="002731C4"/>
    <w:rsid w:val="0027331E"/>
    <w:rsid w:val="002733F6"/>
    <w:rsid w:val="002738BB"/>
    <w:rsid w:val="002753CD"/>
    <w:rsid w:val="002768C9"/>
    <w:rsid w:val="00276DC5"/>
    <w:rsid w:val="00281BA1"/>
    <w:rsid w:val="002820C9"/>
    <w:rsid w:val="00283F44"/>
    <w:rsid w:val="0028442D"/>
    <w:rsid w:val="00284F0A"/>
    <w:rsid w:val="00285320"/>
    <w:rsid w:val="00285326"/>
    <w:rsid w:val="002853D0"/>
    <w:rsid w:val="00285514"/>
    <w:rsid w:val="00286440"/>
    <w:rsid w:val="00286EAA"/>
    <w:rsid w:val="00287C6D"/>
    <w:rsid w:val="00290561"/>
    <w:rsid w:val="0029078A"/>
    <w:rsid w:val="00290B66"/>
    <w:rsid w:val="00291514"/>
    <w:rsid w:val="0029189B"/>
    <w:rsid w:val="00291E26"/>
    <w:rsid w:val="00292C87"/>
    <w:rsid w:val="00292CC2"/>
    <w:rsid w:val="0029316C"/>
    <w:rsid w:val="0029381B"/>
    <w:rsid w:val="00293CED"/>
    <w:rsid w:val="00293D7D"/>
    <w:rsid w:val="002946F6"/>
    <w:rsid w:val="002956BB"/>
    <w:rsid w:val="002962B0"/>
    <w:rsid w:val="0029668D"/>
    <w:rsid w:val="00297C13"/>
    <w:rsid w:val="002A0707"/>
    <w:rsid w:val="002A0E96"/>
    <w:rsid w:val="002A1237"/>
    <w:rsid w:val="002A1D7F"/>
    <w:rsid w:val="002A2A0F"/>
    <w:rsid w:val="002A2C42"/>
    <w:rsid w:val="002A32B3"/>
    <w:rsid w:val="002A558C"/>
    <w:rsid w:val="002A5EA4"/>
    <w:rsid w:val="002A5FEB"/>
    <w:rsid w:val="002A6AB9"/>
    <w:rsid w:val="002A759E"/>
    <w:rsid w:val="002A75EB"/>
    <w:rsid w:val="002B05B4"/>
    <w:rsid w:val="002B4420"/>
    <w:rsid w:val="002B4585"/>
    <w:rsid w:val="002B5755"/>
    <w:rsid w:val="002B61D9"/>
    <w:rsid w:val="002B6B4E"/>
    <w:rsid w:val="002B741F"/>
    <w:rsid w:val="002B7911"/>
    <w:rsid w:val="002C0617"/>
    <w:rsid w:val="002C1E3B"/>
    <w:rsid w:val="002C1EE1"/>
    <w:rsid w:val="002C2856"/>
    <w:rsid w:val="002C32D6"/>
    <w:rsid w:val="002C3F08"/>
    <w:rsid w:val="002C4923"/>
    <w:rsid w:val="002C5C64"/>
    <w:rsid w:val="002C6ACC"/>
    <w:rsid w:val="002C759E"/>
    <w:rsid w:val="002D0539"/>
    <w:rsid w:val="002D0676"/>
    <w:rsid w:val="002D0EB6"/>
    <w:rsid w:val="002D1708"/>
    <w:rsid w:val="002D17AB"/>
    <w:rsid w:val="002D1C34"/>
    <w:rsid w:val="002D224E"/>
    <w:rsid w:val="002D22BB"/>
    <w:rsid w:val="002D2691"/>
    <w:rsid w:val="002D2D18"/>
    <w:rsid w:val="002D35B5"/>
    <w:rsid w:val="002D37B2"/>
    <w:rsid w:val="002D3B70"/>
    <w:rsid w:val="002D432E"/>
    <w:rsid w:val="002D440C"/>
    <w:rsid w:val="002D4453"/>
    <w:rsid w:val="002D46F0"/>
    <w:rsid w:val="002D486F"/>
    <w:rsid w:val="002D49F8"/>
    <w:rsid w:val="002D4B50"/>
    <w:rsid w:val="002D5F72"/>
    <w:rsid w:val="002D5F80"/>
    <w:rsid w:val="002D6194"/>
    <w:rsid w:val="002D67F2"/>
    <w:rsid w:val="002D778E"/>
    <w:rsid w:val="002D7BD7"/>
    <w:rsid w:val="002E23C8"/>
    <w:rsid w:val="002E26DC"/>
    <w:rsid w:val="002E378D"/>
    <w:rsid w:val="002E3A29"/>
    <w:rsid w:val="002E3EB6"/>
    <w:rsid w:val="002E4A7A"/>
    <w:rsid w:val="002E5820"/>
    <w:rsid w:val="002E5C6A"/>
    <w:rsid w:val="002E5DD7"/>
    <w:rsid w:val="002E6514"/>
    <w:rsid w:val="002E6A5D"/>
    <w:rsid w:val="002E6BB9"/>
    <w:rsid w:val="002E7156"/>
    <w:rsid w:val="002E7B31"/>
    <w:rsid w:val="002E7BA3"/>
    <w:rsid w:val="002E7CD0"/>
    <w:rsid w:val="002F1B5F"/>
    <w:rsid w:val="002F2066"/>
    <w:rsid w:val="002F2C1D"/>
    <w:rsid w:val="002F2DD9"/>
    <w:rsid w:val="002F2E27"/>
    <w:rsid w:val="002F2ECA"/>
    <w:rsid w:val="002F31B3"/>
    <w:rsid w:val="002F4485"/>
    <w:rsid w:val="002F460A"/>
    <w:rsid w:val="002F4CCE"/>
    <w:rsid w:val="002F4CFA"/>
    <w:rsid w:val="002F4D53"/>
    <w:rsid w:val="002F570A"/>
    <w:rsid w:val="002F593B"/>
    <w:rsid w:val="002F59A4"/>
    <w:rsid w:val="002F5BA7"/>
    <w:rsid w:val="002F6658"/>
    <w:rsid w:val="002F6BAD"/>
    <w:rsid w:val="002F6DBC"/>
    <w:rsid w:val="002F6E12"/>
    <w:rsid w:val="002F7D68"/>
    <w:rsid w:val="0030005E"/>
    <w:rsid w:val="00300125"/>
    <w:rsid w:val="00301029"/>
    <w:rsid w:val="00301B57"/>
    <w:rsid w:val="00301D9A"/>
    <w:rsid w:val="00301FB8"/>
    <w:rsid w:val="0030322B"/>
    <w:rsid w:val="00303866"/>
    <w:rsid w:val="003041E4"/>
    <w:rsid w:val="003044DD"/>
    <w:rsid w:val="003052BF"/>
    <w:rsid w:val="003065F4"/>
    <w:rsid w:val="0030676B"/>
    <w:rsid w:val="0030701D"/>
    <w:rsid w:val="003078E7"/>
    <w:rsid w:val="00307DCF"/>
    <w:rsid w:val="00310C95"/>
    <w:rsid w:val="0031113C"/>
    <w:rsid w:val="00311711"/>
    <w:rsid w:val="00312461"/>
    <w:rsid w:val="003126EF"/>
    <w:rsid w:val="00313ED7"/>
    <w:rsid w:val="003140F3"/>
    <w:rsid w:val="0031507F"/>
    <w:rsid w:val="0031554A"/>
    <w:rsid w:val="0031581A"/>
    <w:rsid w:val="0031646F"/>
    <w:rsid w:val="00316891"/>
    <w:rsid w:val="00316C44"/>
    <w:rsid w:val="00317497"/>
    <w:rsid w:val="00317E9C"/>
    <w:rsid w:val="00320713"/>
    <w:rsid w:val="0032195B"/>
    <w:rsid w:val="00321BDB"/>
    <w:rsid w:val="00323525"/>
    <w:rsid w:val="003250F6"/>
    <w:rsid w:val="003251FF"/>
    <w:rsid w:val="0032578F"/>
    <w:rsid w:val="00326675"/>
    <w:rsid w:val="00326D5F"/>
    <w:rsid w:val="00327468"/>
    <w:rsid w:val="00327EA3"/>
    <w:rsid w:val="003303D5"/>
    <w:rsid w:val="003309F8"/>
    <w:rsid w:val="003323F1"/>
    <w:rsid w:val="00332B29"/>
    <w:rsid w:val="00332CE4"/>
    <w:rsid w:val="003349A3"/>
    <w:rsid w:val="003350D1"/>
    <w:rsid w:val="00335509"/>
    <w:rsid w:val="00335D79"/>
    <w:rsid w:val="0033690D"/>
    <w:rsid w:val="00336A53"/>
    <w:rsid w:val="00336B5F"/>
    <w:rsid w:val="00337A2B"/>
    <w:rsid w:val="00337EBD"/>
    <w:rsid w:val="003407C3"/>
    <w:rsid w:val="003407D2"/>
    <w:rsid w:val="00340871"/>
    <w:rsid w:val="00340A81"/>
    <w:rsid w:val="00340F46"/>
    <w:rsid w:val="00341D06"/>
    <w:rsid w:val="00341D34"/>
    <w:rsid w:val="00342145"/>
    <w:rsid w:val="00343249"/>
    <w:rsid w:val="00343973"/>
    <w:rsid w:val="00343A65"/>
    <w:rsid w:val="003456BE"/>
    <w:rsid w:val="00345F79"/>
    <w:rsid w:val="003463C3"/>
    <w:rsid w:val="003505F6"/>
    <w:rsid w:val="00350CDD"/>
    <w:rsid w:val="003512A3"/>
    <w:rsid w:val="00351376"/>
    <w:rsid w:val="00351E1C"/>
    <w:rsid w:val="00352314"/>
    <w:rsid w:val="003525A4"/>
    <w:rsid w:val="00352989"/>
    <w:rsid w:val="0035299B"/>
    <w:rsid w:val="00352A09"/>
    <w:rsid w:val="0035323D"/>
    <w:rsid w:val="0035493D"/>
    <w:rsid w:val="003554A8"/>
    <w:rsid w:val="003557AB"/>
    <w:rsid w:val="00357327"/>
    <w:rsid w:val="00360A40"/>
    <w:rsid w:val="003610C2"/>
    <w:rsid w:val="003613C1"/>
    <w:rsid w:val="00361A2E"/>
    <w:rsid w:val="00362333"/>
    <w:rsid w:val="003629FF"/>
    <w:rsid w:val="003633F6"/>
    <w:rsid w:val="0036486C"/>
    <w:rsid w:val="003648C0"/>
    <w:rsid w:val="00364D70"/>
    <w:rsid w:val="003663C0"/>
    <w:rsid w:val="0036784C"/>
    <w:rsid w:val="003701FD"/>
    <w:rsid w:val="0037039C"/>
    <w:rsid w:val="003704AB"/>
    <w:rsid w:val="00370E70"/>
    <w:rsid w:val="00370F2E"/>
    <w:rsid w:val="003710F8"/>
    <w:rsid w:val="00371552"/>
    <w:rsid w:val="00372C8A"/>
    <w:rsid w:val="00373E72"/>
    <w:rsid w:val="00373FEB"/>
    <w:rsid w:val="00374018"/>
    <w:rsid w:val="00375063"/>
    <w:rsid w:val="0037591A"/>
    <w:rsid w:val="003761F2"/>
    <w:rsid w:val="0037641D"/>
    <w:rsid w:val="003767B9"/>
    <w:rsid w:val="00376842"/>
    <w:rsid w:val="00380185"/>
    <w:rsid w:val="0038087C"/>
    <w:rsid w:val="0038169C"/>
    <w:rsid w:val="003827B3"/>
    <w:rsid w:val="003832F8"/>
    <w:rsid w:val="00383740"/>
    <w:rsid w:val="003838D2"/>
    <w:rsid w:val="00383EAC"/>
    <w:rsid w:val="003848A3"/>
    <w:rsid w:val="00384B69"/>
    <w:rsid w:val="00386415"/>
    <w:rsid w:val="003901D5"/>
    <w:rsid w:val="00390A8F"/>
    <w:rsid w:val="00391221"/>
    <w:rsid w:val="00391C11"/>
    <w:rsid w:val="00391F43"/>
    <w:rsid w:val="00392150"/>
    <w:rsid w:val="003922C2"/>
    <w:rsid w:val="003926F9"/>
    <w:rsid w:val="003927BC"/>
    <w:rsid w:val="003928E8"/>
    <w:rsid w:val="00392BBF"/>
    <w:rsid w:val="00393ECB"/>
    <w:rsid w:val="003942BF"/>
    <w:rsid w:val="00394E37"/>
    <w:rsid w:val="003954B6"/>
    <w:rsid w:val="00395DFC"/>
    <w:rsid w:val="003968C7"/>
    <w:rsid w:val="003A03E2"/>
    <w:rsid w:val="003A045D"/>
    <w:rsid w:val="003A0B16"/>
    <w:rsid w:val="003A289D"/>
    <w:rsid w:val="003A3942"/>
    <w:rsid w:val="003A3D70"/>
    <w:rsid w:val="003A3E3C"/>
    <w:rsid w:val="003A4109"/>
    <w:rsid w:val="003A4B13"/>
    <w:rsid w:val="003A5466"/>
    <w:rsid w:val="003A5859"/>
    <w:rsid w:val="003A5E47"/>
    <w:rsid w:val="003A60EA"/>
    <w:rsid w:val="003A646B"/>
    <w:rsid w:val="003A7354"/>
    <w:rsid w:val="003A7392"/>
    <w:rsid w:val="003A7823"/>
    <w:rsid w:val="003A7C28"/>
    <w:rsid w:val="003B07E9"/>
    <w:rsid w:val="003B0BC2"/>
    <w:rsid w:val="003B10F4"/>
    <w:rsid w:val="003B225E"/>
    <w:rsid w:val="003B25F0"/>
    <w:rsid w:val="003B3056"/>
    <w:rsid w:val="003B329A"/>
    <w:rsid w:val="003B39CF"/>
    <w:rsid w:val="003B4411"/>
    <w:rsid w:val="003B4E7F"/>
    <w:rsid w:val="003B593D"/>
    <w:rsid w:val="003B7180"/>
    <w:rsid w:val="003B71E5"/>
    <w:rsid w:val="003C093B"/>
    <w:rsid w:val="003C1C32"/>
    <w:rsid w:val="003C25FB"/>
    <w:rsid w:val="003C2E3B"/>
    <w:rsid w:val="003C3741"/>
    <w:rsid w:val="003C3EC8"/>
    <w:rsid w:val="003C48C9"/>
    <w:rsid w:val="003C4C0D"/>
    <w:rsid w:val="003C54B8"/>
    <w:rsid w:val="003C58D0"/>
    <w:rsid w:val="003C5A20"/>
    <w:rsid w:val="003C73A6"/>
    <w:rsid w:val="003C759C"/>
    <w:rsid w:val="003D0B26"/>
    <w:rsid w:val="003D0CEC"/>
    <w:rsid w:val="003D1AFC"/>
    <w:rsid w:val="003D1CC6"/>
    <w:rsid w:val="003D2633"/>
    <w:rsid w:val="003D26A0"/>
    <w:rsid w:val="003D2AFC"/>
    <w:rsid w:val="003D3387"/>
    <w:rsid w:val="003D3A01"/>
    <w:rsid w:val="003D476A"/>
    <w:rsid w:val="003D5900"/>
    <w:rsid w:val="003D6490"/>
    <w:rsid w:val="003D6A25"/>
    <w:rsid w:val="003D6FB8"/>
    <w:rsid w:val="003D72FC"/>
    <w:rsid w:val="003D746C"/>
    <w:rsid w:val="003D7B4A"/>
    <w:rsid w:val="003E174D"/>
    <w:rsid w:val="003E1E84"/>
    <w:rsid w:val="003E1F90"/>
    <w:rsid w:val="003E2282"/>
    <w:rsid w:val="003E2722"/>
    <w:rsid w:val="003E2975"/>
    <w:rsid w:val="003E47D7"/>
    <w:rsid w:val="003E591C"/>
    <w:rsid w:val="003E593C"/>
    <w:rsid w:val="003E6678"/>
    <w:rsid w:val="003E66FD"/>
    <w:rsid w:val="003E7340"/>
    <w:rsid w:val="003E7362"/>
    <w:rsid w:val="003E7AC9"/>
    <w:rsid w:val="003F0566"/>
    <w:rsid w:val="003F0592"/>
    <w:rsid w:val="003F0B8B"/>
    <w:rsid w:val="003F20FC"/>
    <w:rsid w:val="003F247B"/>
    <w:rsid w:val="003F261C"/>
    <w:rsid w:val="003F2EB4"/>
    <w:rsid w:val="003F3135"/>
    <w:rsid w:val="003F3E32"/>
    <w:rsid w:val="003F5CCD"/>
    <w:rsid w:val="003F5E85"/>
    <w:rsid w:val="003F7106"/>
    <w:rsid w:val="003F7A8C"/>
    <w:rsid w:val="004005A6"/>
    <w:rsid w:val="004015EA"/>
    <w:rsid w:val="0040279B"/>
    <w:rsid w:val="00405379"/>
    <w:rsid w:val="004060CF"/>
    <w:rsid w:val="004073A3"/>
    <w:rsid w:val="00407807"/>
    <w:rsid w:val="00407DC6"/>
    <w:rsid w:val="0041005E"/>
    <w:rsid w:val="00410734"/>
    <w:rsid w:val="0041077E"/>
    <w:rsid w:val="0041087B"/>
    <w:rsid w:val="0041117F"/>
    <w:rsid w:val="00411E34"/>
    <w:rsid w:val="004125D6"/>
    <w:rsid w:val="0041261F"/>
    <w:rsid w:val="0041287E"/>
    <w:rsid w:val="00412E80"/>
    <w:rsid w:val="00412F7B"/>
    <w:rsid w:val="0041383B"/>
    <w:rsid w:val="004141F6"/>
    <w:rsid w:val="00414CCD"/>
    <w:rsid w:val="00414DC1"/>
    <w:rsid w:val="00416266"/>
    <w:rsid w:val="00416645"/>
    <w:rsid w:val="0041722F"/>
    <w:rsid w:val="004173B6"/>
    <w:rsid w:val="00417D6D"/>
    <w:rsid w:val="0042034E"/>
    <w:rsid w:val="0042068E"/>
    <w:rsid w:val="0042071A"/>
    <w:rsid w:val="00420B82"/>
    <w:rsid w:val="00420D91"/>
    <w:rsid w:val="004213E5"/>
    <w:rsid w:val="00421E7C"/>
    <w:rsid w:val="00422C5B"/>
    <w:rsid w:val="00423604"/>
    <w:rsid w:val="00424B9F"/>
    <w:rsid w:val="00424E49"/>
    <w:rsid w:val="0042509E"/>
    <w:rsid w:val="004251E8"/>
    <w:rsid w:val="00425483"/>
    <w:rsid w:val="00425A8E"/>
    <w:rsid w:val="00427245"/>
    <w:rsid w:val="00427B0C"/>
    <w:rsid w:val="00430AC5"/>
    <w:rsid w:val="00430D0E"/>
    <w:rsid w:val="00431963"/>
    <w:rsid w:val="00431EBB"/>
    <w:rsid w:val="00433338"/>
    <w:rsid w:val="00433353"/>
    <w:rsid w:val="00433E11"/>
    <w:rsid w:val="00434594"/>
    <w:rsid w:val="00434BB0"/>
    <w:rsid w:val="00434DC5"/>
    <w:rsid w:val="004353C8"/>
    <w:rsid w:val="0043590C"/>
    <w:rsid w:val="004371A5"/>
    <w:rsid w:val="00440707"/>
    <w:rsid w:val="00440E94"/>
    <w:rsid w:val="00441C28"/>
    <w:rsid w:val="00441C47"/>
    <w:rsid w:val="00441FB1"/>
    <w:rsid w:val="004421CD"/>
    <w:rsid w:val="00442F38"/>
    <w:rsid w:val="00443049"/>
    <w:rsid w:val="0044331C"/>
    <w:rsid w:val="00443998"/>
    <w:rsid w:val="00443C6C"/>
    <w:rsid w:val="00444045"/>
    <w:rsid w:val="00445237"/>
    <w:rsid w:val="0044531D"/>
    <w:rsid w:val="004454D3"/>
    <w:rsid w:val="004468B9"/>
    <w:rsid w:val="00446E4A"/>
    <w:rsid w:val="00447011"/>
    <w:rsid w:val="00450A99"/>
    <w:rsid w:val="004513B0"/>
    <w:rsid w:val="00453FC2"/>
    <w:rsid w:val="00454419"/>
    <w:rsid w:val="004556CD"/>
    <w:rsid w:val="00455DF9"/>
    <w:rsid w:val="0045748C"/>
    <w:rsid w:val="00460BFD"/>
    <w:rsid w:val="00460D37"/>
    <w:rsid w:val="00460F7E"/>
    <w:rsid w:val="00461E5F"/>
    <w:rsid w:val="004621A6"/>
    <w:rsid w:val="0046311B"/>
    <w:rsid w:val="00463599"/>
    <w:rsid w:val="0046568D"/>
    <w:rsid w:val="00467757"/>
    <w:rsid w:val="00467896"/>
    <w:rsid w:val="00467F0C"/>
    <w:rsid w:val="004707EE"/>
    <w:rsid w:val="00471824"/>
    <w:rsid w:val="00472CB0"/>
    <w:rsid w:val="00475E40"/>
    <w:rsid w:val="00476E2C"/>
    <w:rsid w:val="00477BEF"/>
    <w:rsid w:val="004802FB"/>
    <w:rsid w:val="00481717"/>
    <w:rsid w:val="00484C8B"/>
    <w:rsid w:val="00485650"/>
    <w:rsid w:val="00485EE5"/>
    <w:rsid w:val="00486128"/>
    <w:rsid w:val="00487203"/>
    <w:rsid w:val="004874B5"/>
    <w:rsid w:val="00492EF4"/>
    <w:rsid w:val="00493972"/>
    <w:rsid w:val="004950AA"/>
    <w:rsid w:val="004952D7"/>
    <w:rsid w:val="004963E2"/>
    <w:rsid w:val="004975A6"/>
    <w:rsid w:val="004975C3"/>
    <w:rsid w:val="004A078B"/>
    <w:rsid w:val="004A1B19"/>
    <w:rsid w:val="004A1BBD"/>
    <w:rsid w:val="004A2315"/>
    <w:rsid w:val="004A27EE"/>
    <w:rsid w:val="004A2973"/>
    <w:rsid w:val="004A3D79"/>
    <w:rsid w:val="004A3F2F"/>
    <w:rsid w:val="004A4525"/>
    <w:rsid w:val="004A46FF"/>
    <w:rsid w:val="004A482C"/>
    <w:rsid w:val="004A48E5"/>
    <w:rsid w:val="004A4F77"/>
    <w:rsid w:val="004A578A"/>
    <w:rsid w:val="004A65C5"/>
    <w:rsid w:val="004B029A"/>
    <w:rsid w:val="004B0F64"/>
    <w:rsid w:val="004B1228"/>
    <w:rsid w:val="004B16E5"/>
    <w:rsid w:val="004B1850"/>
    <w:rsid w:val="004B2727"/>
    <w:rsid w:val="004B34EF"/>
    <w:rsid w:val="004B5F25"/>
    <w:rsid w:val="004B6902"/>
    <w:rsid w:val="004B6C1A"/>
    <w:rsid w:val="004B7140"/>
    <w:rsid w:val="004B71C2"/>
    <w:rsid w:val="004B7CD6"/>
    <w:rsid w:val="004C0F48"/>
    <w:rsid w:val="004C177A"/>
    <w:rsid w:val="004C3158"/>
    <w:rsid w:val="004C33C7"/>
    <w:rsid w:val="004C3B4B"/>
    <w:rsid w:val="004C42D0"/>
    <w:rsid w:val="004C4C4D"/>
    <w:rsid w:val="004C5085"/>
    <w:rsid w:val="004C55B9"/>
    <w:rsid w:val="004C5E95"/>
    <w:rsid w:val="004C65FE"/>
    <w:rsid w:val="004C70F6"/>
    <w:rsid w:val="004C7985"/>
    <w:rsid w:val="004C7B27"/>
    <w:rsid w:val="004C7CB7"/>
    <w:rsid w:val="004D00CD"/>
    <w:rsid w:val="004D1C45"/>
    <w:rsid w:val="004D1F71"/>
    <w:rsid w:val="004D26BD"/>
    <w:rsid w:val="004D2F0C"/>
    <w:rsid w:val="004D3508"/>
    <w:rsid w:val="004D519C"/>
    <w:rsid w:val="004D575D"/>
    <w:rsid w:val="004D5BE5"/>
    <w:rsid w:val="004D665D"/>
    <w:rsid w:val="004D6C56"/>
    <w:rsid w:val="004D7170"/>
    <w:rsid w:val="004D7BBE"/>
    <w:rsid w:val="004E0202"/>
    <w:rsid w:val="004E037F"/>
    <w:rsid w:val="004E0517"/>
    <w:rsid w:val="004E057B"/>
    <w:rsid w:val="004E11C5"/>
    <w:rsid w:val="004E18FE"/>
    <w:rsid w:val="004E193B"/>
    <w:rsid w:val="004E2885"/>
    <w:rsid w:val="004E33F7"/>
    <w:rsid w:val="004E3A5D"/>
    <w:rsid w:val="004E5C30"/>
    <w:rsid w:val="004E6CA2"/>
    <w:rsid w:val="004E7226"/>
    <w:rsid w:val="004E728E"/>
    <w:rsid w:val="004E7848"/>
    <w:rsid w:val="004E78F6"/>
    <w:rsid w:val="004F0633"/>
    <w:rsid w:val="004F085E"/>
    <w:rsid w:val="004F1168"/>
    <w:rsid w:val="004F1272"/>
    <w:rsid w:val="004F12F6"/>
    <w:rsid w:val="004F145C"/>
    <w:rsid w:val="004F1DC4"/>
    <w:rsid w:val="004F2A96"/>
    <w:rsid w:val="004F52DA"/>
    <w:rsid w:val="004F6AF5"/>
    <w:rsid w:val="004F6C20"/>
    <w:rsid w:val="004F7882"/>
    <w:rsid w:val="004F78AA"/>
    <w:rsid w:val="00501ED1"/>
    <w:rsid w:val="0050396C"/>
    <w:rsid w:val="00503B47"/>
    <w:rsid w:val="00504872"/>
    <w:rsid w:val="00504B54"/>
    <w:rsid w:val="00504BA1"/>
    <w:rsid w:val="00505E75"/>
    <w:rsid w:val="00506357"/>
    <w:rsid w:val="00506CAA"/>
    <w:rsid w:val="005076FD"/>
    <w:rsid w:val="005104FB"/>
    <w:rsid w:val="00510FFD"/>
    <w:rsid w:val="0051127E"/>
    <w:rsid w:val="00511774"/>
    <w:rsid w:val="00512C0C"/>
    <w:rsid w:val="00512EFC"/>
    <w:rsid w:val="00513201"/>
    <w:rsid w:val="0051392A"/>
    <w:rsid w:val="005157A2"/>
    <w:rsid w:val="00515CF9"/>
    <w:rsid w:val="00515DF8"/>
    <w:rsid w:val="00516011"/>
    <w:rsid w:val="00516073"/>
    <w:rsid w:val="005162C0"/>
    <w:rsid w:val="0051695C"/>
    <w:rsid w:val="00517356"/>
    <w:rsid w:val="0051758C"/>
    <w:rsid w:val="00520891"/>
    <w:rsid w:val="005217AA"/>
    <w:rsid w:val="00521CCD"/>
    <w:rsid w:val="005221A8"/>
    <w:rsid w:val="005221DE"/>
    <w:rsid w:val="00522334"/>
    <w:rsid w:val="00523282"/>
    <w:rsid w:val="005244C0"/>
    <w:rsid w:val="00524C38"/>
    <w:rsid w:val="00524DCB"/>
    <w:rsid w:val="0052500C"/>
    <w:rsid w:val="00525344"/>
    <w:rsid w:val="00525E01"/>
    <w:rsid w:val="00526E53"/>
    <w:rsid w:val="00527245"/>
    <w:rsid w:val="0052739B"/>
    <w:rsid w:val="005300F9"/>
    <w:rsid w:val="00530607"/>
    <w:rsid w:val="005307AF"/>
    <w:rsid w:val="0053209F"/>
    <w:rsid w:val="0053247D"/>
    <w:rsid w:val="00533799"/>
    <w:rsid w:val="005344AC"/>
    <w:rsid w:val="0053506B"/>
    <w:rsid w:val="00535BE3"/>
    <w:rsid w:val="00536070"/>
    <w:rsid w:val="00536F1D"/>
    <w:rsid w:val="0053791E"/>
    <w:rsid w:val="00537AD1"/>
    <w:rsid w:val="00541A81"/>
    <w:rsid w:val="00541DF3"/>
    <w:rsid w:val="00543266"/>
    <w:rsid w:val="00543AB5"/>
    <w:rsid w:val="005445D8"/>
    <w:rsid w:val="00544944"/>
    <w:rsid w:val="00544DAE"/>
    <w:rsid w:val="00546357"/>
    <w:rsid w:val="00546C82"/>
    <w:rsid w:val="00546E41"/>
    <w:rsid w:val="005470DC"/>
    <w:rsid w:val="0055051C"/>
    <w:rsid w:val="00551CE0"/>
    <w:rsid w:val="005521CE"/>
    <w:rsid w:val="0055278D"/>
    <w:rsid w:val="0055285A"/>
    <w:rsid w:val="00553844"/>
    <w:rsid w:val="005562C9"/>
    <w:rsid w:val="00556649"/>
    <w:rsid w:val="00556C5D"/>
    <w:rsid w:val="005573DB"/>
    <w:rsid w:val="005576D3"/>
    <w:rsid w:val="005606CB"/>
    <w:rsid w:val="00561994"/>
    <w:rsid w:val="00562987"/>
    <w:rsid w:val="0056298A"/>
    <w:rsid w:val="00562B16"/>
    <w:rsid w:val="00563DEA"/>
    <w:rsid w:val="0056400F"/>
    <w:rsid w:val="00564523"/>
    <w:rsid w:val="0056515B"/>
    <w:rsid w:val="00565859"/>
    <w:rsid w:val="005658E9"/>
    <w:rsid w:val="00565FC7"/>
    <w:rsid w:val="00565FF7"/>
    <w:rsid w:val="00566159"/>
    <w:rsid w:val="00566287"/>
    <w:rsid w:val="005662FE"/>
    <w:rsid w:val="00566471"/>
    <w:rsid w:val="00566941"/>
    <w:rsid w:val="005669D4"/>
    <w:rsid w:val="00567809"/>
    <w:rsid w:val="0057046D"/>
    <w:rsid w:val="00572359"/>
    <w:rsid w:val="00572420"/>
    <w:rsid w:val="00572811"/>
    <w:rsid w:val="005745A5"/>
    <w:rsid w:val="00574CDE"/>
    <w:rsid w:val="005750E2"/>
    <w:rsid w:val="0057555E"/>
    <w:rsid w:val="00575FC7"/>
    <w:rsid w:val="00576438"/>
    <w:rsid w:val="00580E77"/>
    <w:rsid w:val="00580E95"/>
    <w:rsid w:val="005822E1"/>
    <w:rsid w:val="00582DE2"/>
    <w:rsid w:val="005835BE"/>
    <w:rsid w:val="00585975"/>
    <w:rsid w:val="005859F0"/>
    <w:rsid w:val="00586096"/>
    <w:rsid w:val="0058630A"/>
    <w:rsid w:val="0058698C"/>
    <w:rsid w:val="00587E55"/>
    <w:rsid w:val="00587F64"/>
    <w:rsid w:val="005902AC"/>
    <w:rsid w:val="00591445"/>
    <w:rsid w:val="00591A73"/>
    <w:rsid w:val="0059319E"/>
    <w:rsid w:val="00593C55"/>
    <w:rsid w:val="00593C91"/>
    <w:rsid w:val="005948F0"/>
    <w:rsid w:val="0059601C"/>
    <w:rsid w:val="00596129"/>
    <w:rsid w:val="0059649E"/>
    <w:rsid w:val="00596D24"/>
    <w:rsid w:val="00596DFF"/>
    <w:rsid w:val="00597427"/>
    <w:rsid w:val="00597509"/>
    <w:rsid w:val="00597D0B"/>
    <w:rsid w:val="005A01A4"/>
    <w:rsid w:val="005A07B6"/>
    <w:rsid w:val="005A09D3"/>
    <w:rsid w:val="005A0CB8"/>
    <w:rsid w:val="005A0FB7"/>
    <w:rsid w:val="005A180A"/>
    <w:rsid w:val="005A1AAB"/>
    <w:rsid w:val="005A2109"/>
    <w:rsid w:val="005A2CF7"/>
    <w:rsid w:val="005A35DE"/>
    <w:rsid w:val="005A3CFD"/>
    <w:rsid w:val="005A44E9"/>
    <w:rsid w:val="005A4AAF"/>
    <w:rsid w:val="005A53FF"/>
    <w:rsid w:val="005A68B0"/>
    <w:rsid w:val="005A6D43"/>
    <w:rsid w:val="005A753D"/>
    <w:rsid w:val="005A79DB"/>
    <w:rsid w:val="005A79FE"/>
    <w:rsid w:val="005A7DA2"/>
    <w:rsid w:val="005B06D2"/>
    <w:rsid w:val="005B0AB1"/>
    <w:rsid w:val="005B0F50"/>
    <w:rsid w:val="005B2A78"/>
    <w:rsid w:val="005B3E45"/>
    <w:rsid w:val="005B3E5C"/>
    <w:rsid w:val="005B4D18"/>
    <w:rsid w:val="005B56CE"/>
    <w:rsid w:val="005B5AB6"/>
    <w:rsid w:val="005B669B"/>
    <w:rsid w:val="005B76B1"/>
    <w:rsid w:val="005B7789"/>
    <w:rsid w:val="005B779B"/>
    <w:rsid w:val="005C1B53"/>
    <w:rsid w:val="005C1D83"/>
    <w:rsid w:val="005C22E4"/>
    <w:rsid w:val="005C27A0"/>
    <w:rsid w:val="005C347E"/>
    <w:rsid w:val="005C35F2"/>
    <w:rsid w:val="005C3BA2"/>
    <w:rsid w:val="005C43F8"/>
    <w:rsid w:val="005C44BE"/>
    <w:rsid w:val="005C4FAB"/>
    <w:rsid w:val="005C5685"/>
    <w:rsid w:val="005C7723"/>
    <w:rsid w:val="005C7E87"/>
    <w:rsid w:val="005D0280"/>
    <w:rsid w:val="005D0D84"/>
    <w:rsid w:val="005D13E6"/>
    <w:rsid w:val="005D1483"/>
    <w:rsid w:val="005D188A"/>
    <w:rsid w:val="005D1C01"/>
    <w:rsid w:val="005D1CF9"/>
    <w:rsid w:val="005D261B"/>
    <w:rsid w:val="005D3B7C"/>
    <w:rsid w:val="005D3E6C"/>
    <w:rsid w:val="005D4177"/>
    <w:rsid w:val="005D42CF"/>
    <w:rsid w:val="005D4BDE"/>
    <w:rsid w:val="005D537F"/>
    <w:rsid w:val="005D5F68"/>
    <w:rsid w:val="005D61A8"/>
    <w:rsid w:val="005D61E6"/>
    <w:rsid w:val="005E0EE6"/>
    <w:rsid w:val="005E180F"/>
    <w:rsid w:val="005E20E9"/>
    <w:rsid w:val="005E20EF"/>
    <w:rsid w:val="005E282E"/>
    <w:rsid w:val="005E2DC2"/>
    <w:rsid w:val="005E35B0"/>
    <w:rsid w:val="005E428A"/>
    <w:rsid w:val="005E55DF"/>
    <w:rsid w:val="005E686D"/>
    <w:rsid w:val="005F043C"/>
    <w:rsid w:val="005F15B1"/>
    <w:rsid w:val="005F16D9"/>
    <w:rsid w:val="005F1C98"/>
    <w:rsid w:val="005F2F3D"/>
    <w:rsid w:val="005F3E20"/>
    <w:rsid w:val="005F400B"/>
    <w:rsid w:val="005F4188"/>
    <w:rsid w:val="005F4C6A"/>
    <w:rsid w:val="005F542A"/>
    <w:rsid w:val="005F69A7"/>
    <w:rsid w:val="005F6FA1"/>
    <w:rsid w:val="005F7700"/>
    <w:rsid w:val="006002A8"/>
    <w:rsid w:val="00601166"/>
    <w:rsid w:val="006025AE"/>
    <w:rsid w:val="006028F8"/>
    <w:rsid w:val="00602CCD"/>
    <w:rsid w:val="00603747"/>
    <w:rsid w:val="00603C81"/>
    <w:rsid w:val="00605B93"/>
    <w:rsid w:val="00605EAD"/>
    <w:rsid w:val="00605ECD"/>
    <w:rsid w:val="00607565"/>
    <w:rsid w:val="00607BE6"/>
    <w:rsid w:val="00607D78"/>
    <w:rsid w:val="00610F48"/>
    <w:rsid w:val="00611DE6"/>
    <w:rsid w:val="00612102"/>
    <w:rsid w:val="006123A4"/>
    <w:rsid w:val="00612F67"/>
    <w:rsid w:val="00613759"/>
    <w:rsid w:val="0061427C"/>
    <w:rsid w:val="00614BD3"/>
    <w:rsid w:val="00614C7E"/>
    <w:rsid w:val="00614DB6"/>
    <w:rsid w:val="00617BC6"/>
    <w:rsid w:val="00617EC6"/>
    <w:rsid w:val="00621327"/>
    <w:rsid w:val="0062147F"/>
    <w:rsid w:val="00621546"/>
    <w:rsid w:val="00621BB1"/>
    <w:rsid w:val="00624DA5"/>
    <w:rsid w:val="00624E5C"/>
    <w:rsid w:val="00624E6C"/>
    <w:rsid w:val="00624EB4"/>
    <w:rsid w:val="0062581B"/>
    <w:rsid w:val="00626091"/>
    <w:rsid w:val="006263C1"/>
    <w:rsid w:val="006266D6"/>
    <w:rsid w:val="00626788"/>
    <w:rsid w:val="00626FE0"/>
    <w:rsid w:val="006272D2"/>
    <w:rsid w:val="00627F64"/>
    <w:rsid w:val="00630907"/>
    <w:rsid w:val="00630AFB"/>
    <w:rsid w:val="006310BC"/>
    <w:rsid w:val="006311E4"/>
    <w:rsid w:val="0063185A"/>
    <w:rsid w:val="00631FEB"/>
    <w:rsid w:val="00632123"/>
    <w:rsid w:val="00632ED0"/>
    <w:rsid w:val="006346CE"/>
    <w:rsid w:val="006348C4"/>
    <w:rsid w:val="00635857"/>
    <w:rsid w:val="00635A29"/>
    <w:rsid w:val="0063661F"/>
    <w:rsid w:val="0063740E"/>
    <w:rsid w:val="00640D6B"/>
    <w:rsid w:val="00643100"/>
    <w:rsid w:val="006443F9"/>
    <w:rsid w:val="00644448"/>
    <w:rsid w:val="00644DC8"/>
    <w:rsid w:val="00644E91"/>
    <w:rsid w:val="006451D1"/>
    <w:rsid w:val="00645551"/>
    <w:rsid w:val="006476DB"/>
    <w:rsid w:val="0065078B"/>
    <w:rsid w:val="006528A8"/>
    <w:rsid w:val="00652B32"/>
    <w:rsid w:val="00653002"/>
    <w:rsid w:val="0065359A"/>
    <w:rsid w:val="00655BE8"/>
    <w:rsid w:val="00656DFE"/>
    <w:rsid w:val="00656EAF"/>
    <w:rsid w:val="00657321"/>
    <w:rsid w:val="00657C3B"/>
    <w:rsid w:val="00657E75"/>
    <w:rsid w:val="00657F50"/>
    <w:rsid w:val="00657FCD"/>
    <w:rsid w:val="00660CC3"/>
    <w:rsid w:val="00661783"/>
    <w:rsid w:val="00661A62"/>
    <w:rsid w:val="00661C8F"/>
    <w:rsid w:val="00661E2C"/>
    <w:rsid w:val="00662D38"/>
    <w:rsid w:val="00662F0C"/>
    <w:rsid w:val="0066370D"/>
    <w:rsid w:val="00663A4D"/>
    <w:rsid w:val="00663F5C"/>
    <w:rsid w:val="00663FC4"/>
    <w:rsid w:val="00664A0E"/>
    <w:rsid w:val="00665559"/>
    <w:rsid w:val="00666182"/>
    <w:rsid w:val="00666E24"/>
    <w:rsid w:val="00667141"/>
    <w:rsid w:val="00667B08"/>
    <w:rsid w:val="00667F0D"/>
    <w:rsid w:val="00670DDF"/>
    <w:rsid w:val="006723D2"/>
    <w:rsid w:val="0067269D"/>
    <w:rsid w:val="00672A74"/>
    <w:rsid w:val="0067344E"/>
    <w:rsid w:val="00674791"/>
    <w:rsid w:val="00675449"/>
    <w:rsid w:val="00675968"/>
    <w:rsid w:val="00676462"/>
    <w:rsid w:val="0067677F"/>
    <w:rsid w:val="00681D0E"/>
    <w:rsid w:val="006821DC"/>
    <w:rsid w:val="00682B90"/>
    <w:rsid w:val="00682CE2"/>
    <w:rsid w:val="00683BAA"/>
    <w:rsid w:val="00683D5C"/>
    <w:rsid w:val="00684B6B"/>
    <w:rsid w:val="00684D1E"/>
    <w:rsid w:val="00684DC5"/>
    <w:rsid w:val="00685979"/>
    <w:rsid w:val="006864BA"/>
    <w:rsid w:val="006869F8"/>
    <w:rsid w:val="006875BC"/>
    <w:rsid w:val="00687685"/>
    <w:rsid w:val="0068770A"/>
    <w:rsid w:val="00687F88"/>
    <w:rsid w:val="00687FD4"/>
    <w:rsid w:val="0069000E"/>
    <w:rsid w:val="00691207"/>
    <w:rsid w:val="00691E0F"/>
    <w:rsid w:val="00691F91"/>
    <w:rsid w:val="00692028"/>
    <w:rsid w:val="00692682"/>
    <w:rsid w:val="00693C28"/>
    <w:rsid w:val="00695F21"/>
    <w:rsid w:val="00696E0F"/>
    <w:rsid w:val="00697940"/>
    <w:rsid w:val="006A0803"/>
    <w:rsid w:val="006A0B0A"/>
    <w:rsid w:val="006A0B1B"/>
    <w:rsid w:val="006A1114"/>
    <w:rsid w:val="006A1513"/>
    <w:rsid w:val="006A194B"/>
    <w:rsid w:val="006A2239"/>
    <w:rsid w:val="006A2CDE"/>
    <w:rsid w:val="006A334E"/>
    <w:rsid w:val="006A4773"/>
    <w:rsid w:val="006A4EDD"/>
    <w:rsid w:val="006A602F"/>
    <w:rsid w:val="006A66E7"/>
    <w:rsid w:val="006A6E55"/>
    <w:rsid w:val="006A7813"/>
    <w:rsid w:val="006A7DA7"/>
    <w:rsid w:val="006A7F91"/>
    <w:rsid w:val="006B0996"/>
    <w:rsid w:val="006B1507"/>
    <w:rsid w:val="006B209B"/>
    <w:rsid w:val="006B257C"/>
    <w:rsid w:val="006B33CB"/>
    <w:rsid w:val="006B3440"/>
    <w:rsid w:val="006B3793"/>
    <w:rsid w:val="006B3D2E"/>
    <w:rsid w:val="006B4249"/>
    <w:rsid w:val="006B4467"/>
    <w:rsid w:val="006B4687"/>
    <w:rsid w:val="006B4A49"/>
    <w:rsid w:val="006B4A55"/>
    <w:rsid w:val="006B5904"/>
    <w:rsid w:val="006B7A47"/>
    <w:rsid w:val="006B7BCA"/>
    <w:rsid w:val="006C068D"/>
    <w:rsid w:val="006C0853"/>
    <w:rsid w:val="006C13BA"/>
    <w:rsid w:val="006C1622"/>
    <w:rsid w:val="006C189E"/>
    <w:rsid w:val="006C3B1E"/>
    <w:rsid w:val="006C5DD1"/>
    <w:rsid w:val="006C614A"/>
    <w:rsid w:val="006C63AB"/>
    <w:rsid w:val="006D1BEE"/>
    <w:rsid w:val="006D2039"/>
    <w:rsid w:val="006D22A4"/>
    <w:rsid w:val="006D2520"/>
    <w:rsid w:val="006D3E10"/>
    <w:rsid w:val="006D4E0B"/>
    <w:rsid w:val="006D5713"/>
    <w:rsid w:val="006D5961"/>
    <w:rsid w:val="006D740A"/>
    <w:rsid w:val="006E09FC"/>
    <w:rsid w:val="006E1747"/>
    <w:rsid w:val="006E1D83"/>
    <w:rsid w:val="006E1E39"/>
    <w:rsid w:val="006E1ED6"/>
    <w:rsid w:val="006E3072"/>
    <w:rsid w:val="006E3474"/>
    <w:rsid w:val="006E38BE"/>
    <w:rsid w:val="006E3F51"/>
    <w:rsid w:val="006E3FB5"/>
    <w:rsid w:val="006E42FC"/>
    <w:rsid w:val="006E4726"/>
    <w:rsid w:val="006E548A"/>
    <w:rsid w:val="006E7F50"/>
    <w:rsid w:val="006F07DD"/>
    <w:rsid w:val="006F081C"/>
    <w:rsid w:val="006F1536"/>
    <w:rsid w:val="006F20C7"/>
    <w:rsid w:val="006F341D"/>
    <w:rsid w:val="006F3DC7"/>
    <w:rsid w:val="006F46B4"/>
    <w:rsid w:val="006F482B"/>
    <w:rsid w:val="006F5F62"/>
    <w:rsid w:val="006F632E"/>
    <w:rsid w:val="006F7EFB"/>
    <w:rsid w:val="007003EA"/>
    <w:rsid w:val="0070199E"/>
    <w:rsid w:val="0070294A"/>
    <w:rsid w:val="007029A8"/>
    <w:rsid w:val="00702B7E"/>
    <w:rsid w:val="00702FB0"/>
    <w:rsid w:val="00703E94"/>
    <w:rsid w:val="00705D3D"/>
    <w:rsid w:val="007063F7"/>
    <w:rsid w:val="00706C53"/>
    <w:rsid w:val="00706E3E"/>
    <w:rsid w:val="00707362"/>
    <w:rsid w:val="007078F3"/>
    <w:rsid w:val="00707A18"/>
    <w:rsid w:val="00707FE5"/>
    <w:rsid w:val="00710043"/>
    <w:rsid w:val="007107E1"/>
    <w:rsid w:val="0071126E"/>
    <w:rsid w:val="00711292"/>
    <w:rsid w:val="0071218B"/>
    <w:rsid w:val="007133D2"/>
    <w:rsid w:val="00715101"/>
    <w:rsid w:val="007156BD"/>
    <w:rsid w:val="0071579C"/>
    <w:rsid w:val="00716097"/>
    <w:rsid w:val="007165C5"/>
    <w:rsid w:val="00716A19"/>
    <w:rsid w:val="00716E3F"/>
    <w:rsid w:val="00717851"/>
    <w:rsid w:val="00717F0F"/>
    <w:rsid w:val="00717F22"/>
    <w:rsid w:val="00721207"/>
    <w:rsid w:val="0072206E"/>
    <w:rsid w:val="007220F4"/>
    <w:rsid w:val="007221CB"/>
    <w:rsid w:val="00722E1F"/>
    <w:rsid w:val="00722F22"/>
    <w:rsid w:val="00723465"/>
    <w:rsid w:val="00723AF6"/>
    <w:rsid w:val="00723DDD"/>
    <w:rsid w:val="00724746"/>
    <w:rsid w:val="00724EE0"/>
    <w:rsid w:val="007251D3"/>
    <w:rsid w:val="007254BC"/>
    <w:rsid w:val="007257DC"/>
    <w:rsid w:val="00725A3B"/>
    <w:rsid w:val="00725D7C"/>
    <w:rsid w:val="00726DEB"/>
    <w:rsid w:val="00727B4C"/>
    <w:rsid w:val="00731D13"/>
    <w:rsid w:val="00734357"/>
    <w:rsid w:val="00734FF5"/>
    <w:rsid w:val="00735818"/>
    <w:rsid w:val="00736A58"/>
    <w:rsid w:val="00736AA7"/>
    <w:rsid w:val="007373E7"/>
    <w:rsid w:val="00737AE3"/>
    <w:rsid w:val="00737C27"/>
    <w:rsid w:val="00740DE8"/>
    <w:rsid w:val="00740E1D"/>
    <w:rsid w:val="00741543"/>
    <w:rsid w:val="00741BAE"/>
    <w:rsid w:val="00742158"/>
    <w:rsid w:val="00742655"/>
    <w:rsid w:val="0074295A"/>
    <w:rsid w:val="00743CF5"/>
    <w:rsid w:val="007443AD"/>
    <w:rsid w:val="00744A10"/>
    <w:rsid w:val="007456E1"/>
    <w:rsid w:val="00745B5A"/>
    <w:rsid w:val="00746233"/>
    <w:rsid w:val="007469E3"/>
    <w:rsid w:val="00746D08"/>
    <w:rsid w:val="0075005A"/>
    <w:rsid w:val="007516E5"/>
    <w:rsid w:val="00751B63"/>
    <w:rsid w:val="0075233D"/>
    <w:rsid w:val="00752365"/>
    <w:rsid w:val="007543C0"/>
    <w:rsid w:val="00756C24"/>
    <w:rsid w:val="00756D6A"/>
    <w:rsid w:val="007575AF"/>
    <w:rsid w:val="00757EF4"/>
    <w:rsid w:val="0076018A"/>
    <w:rsid w:val="0076098B"/>
    <w:rsid w:val="007609D1"/>
    <w:rsid w:val="00760C75"/>
    <w:rsid w:val="00761300"/>
    <w:rsid w:val="00761B0D"/>
    <w:rsid w:val="00761DE3"/>
    <w:rsid w:val="00762671"/>
    <w:rsid w:val="00762C24"/>
    <w:rsid w:val="00763217"/>
    <w:rsid w:val="00763819"/>
    <w:rsid w:val="00763E39"/>
    <w:rsid w:val="00763F6F"/>
    <w:rsid w:val="00764197"/>
    <w:rsid w:val="00764865"/>
    <w:rsid w:val="00765AD1"/>
    <w:rsid w:val="00765D78"/>
    <w:rsid w:val="00765D83"/>
    <w:rsid w:val="007668AA"/>
    <w:rsid w:val="00767A2B"/>
    <w:rsid w:val="00767E22"/>
    <w:rsid w:val="007707B3"/>
    <w:rsid w:val="00770D00"/>
    <w:rsid w:val="00770DE4"/>
    <w:rsid w:val="0077127F"/>
    <w:rsid w:val="0077239F"/>
    <w:rsid w:val="0077286C"/>
    <w:rsid w:val="00772BDE"/>
    <w:rsid w:val="00773382"/>
    <w:rsid w:val="00773956"/>
    <w:rsid w:val="00774059"/>
    <w:rsid w:val="00774555"/>
    <w:rsid w:val="00774694"/>
    <w:rsid w:val="0077472B"/>
    <w:rsid w:val="0077472C"/>
    <w:rsid w:val="007748E0"/>
    <w:rsid w:val="0077562C"/>
    <w:rsid w:val="00775FA2"/>
    <w:rsid w:val="00777046"/>
    <w:rsid w:val="007820F9"/>
    <w:rsid w:val="0078264E"/>
    <w:rsid w:val="00782654"/>
    <w:rsid w:val="00782885"/>
    <w:rsid w:val="0078438D"/>
    <w:rsid w:val="00784F81"/>
    <w:rsid w:val="00785911"/>
    <w:rsid w:val="00787166"/>
    <w:rsid w:val="00787BBE"/>
    <w:rsid w:val="00790AD1"/>
    <w:rsid w:val="00790EC5"/>
    <w:rsid w:val="00791391"/>
    <w:rsid w:val="007914C0"/>
    <w:rsid w:val="00791E8F"/>
    <w:rsid w:val="0079226E"/>
    <w:rsid w:val="00792405"/>
    <w:rsid w:val="00792DB4"/>
    <w:rsid w:val="007935B0"/>
    <w:rsid w:val="00793953"/>
    <w:rsid w:val="007952A4"/>
    <w:rsid w:val="0079539E"/>
    <w:rsid w:val="00795587"/>
    <w:rsid w:val="00795965"/>
    <w:rsid w:val="00795984"/>
    <w:rsid w:val="00795ABE"/>
    <w:rsid w:val="00796C46"/>
    <w:rsid w:val="00797A40"/>
    <w:rsid w:val="007A137B"/>
    <w:rsid w:val="007A1B99"/>
    <w:rsid w:val="007A2B3F"/>
    <w:rsid w:val="007A3B6B"/>
    <w:rsid w:val="007A4036"/>
    <w:rsid w:val="007A437E"/>
    <w:rsid w:val="007A441A"/>
    <w:rsid w:val="007A474A"/>
    <w:rsid w:val="007A6FF6"/>
    <w:rsid w:val="007A731E"/>
    <w:rsid w:val="007A7886"/>
    <w:rsid w:val="007B0CD9"/>
    <w:rsid w:val="007B1C10"/>
    <w:rsid w:val="007B297A"/>
    <w:rsid w:val="007B2BFE"/>
    <w:rsid w:val="007B327D"/>
    <w:rsid w:val="007B33F5"/>
    <w:rsid w:val="007B3438"/>
    <w:rsid w:val="007B351E"/>
    <w:rsid w:val="007B3C00"/>
    <w:rsid w:val="007B4374"/>
    <w:rsid w:val="007B4E6E"/>
    <w:rsid w:val="007B73BB"/>
    <w:rsid w:val="007B7DC4"/>
    <w:rsid w:val="007C2D3A"/>
    <w:rsid w:val="007C328A"/>
    <w:rsid w:val="007C4D52"/>
    <w:rsid w:val="007C5438"/>
    <w:rsid w:val="007C5B6C"/>
    <w:rsid w:val="007C67E4"/>
    <w:rsid w:val="007D012B"/>
    <w:rsid w:val="007D03D6"/>
    <w:rsid w:val="007D13A6"/>
    <w:rsid w:val="007D1773"/>
    <w:rsid w:val="007D1B00"/>
    <w:rsid w:val="007D1C49"/>
    <w:rsid w:val="007D1DE3"/>
    <w:rsid w:val="007D1DE4"/>
    <w:rsid w:val="007D2A50"/>
    <w:rsid w:val="007D2F4B"/>
    <w:rsid w:val="007D4DAE"/>
    <w:rsid w:val="007D5E5B"/>
    <w:rsid w:val="007D64AA"/>
    <w:rsid w:val="007D6D5B"/>
    <w:rsid w:val="007D7593"/>
    <w:rsid w:val="007D75FD"/>
    <w:rsid w:val="007D7A6F"/>
    <w:rsid w:val="007E022C"/>
    <w:rsid w:val="007E0896"/>
    <w:rsid w:val="007E0E6B"/>
    <w:rsid w:val="007E12A4"/>
    <w:rsid w:val="007E135A"/>
    <w:rsid w:val="007E27F6"/>
    <w:rsid w:val="007E290B"/>
    <w:rsid w:val="007E3278"/>
    <w:rsid w:val="007E32E4"/>
    <w:rsid w:val="007E3586"/>
    <w:rsid w:val="007E3726"/>
    <w:rsid w:val="007E3CE3"/>
    <w:rsid w:val="007E3F3A"/>
    <w:rsid w:val="007E491C"/>
    <w:rsid w:val="007E4D1E"/>
    <w:rsid w:val="007E6FBB"/>
    <w:rsid w:val="007F0030"/>
    <w:rsid w:val="007F0701"/>
    <w:rsid w:val="007F0873"/>
    <w:rsid w:val="007F0BB0"/>
    <w:rsid w:val="007F1DD1"/>
    <w:rsid w:val="007F5D68"/>
    <w:rsid w:val="007F6351"/>
    <w:rsid w:val="007F6A43"/>
    <w:rsid w:val="007F6DE1"/>
    <w:rsid w:val="007F74CE"/>
    <w:rsid w:val="0080034E"/>
    <w:rsid w:val="00800BEE"/>
    <w:rsid w:val="00800DD1"/>
    <w:rsid w:val="00801070"/>
    <w:rsid w:val="00801100"/>
    <w:rsid w:val="00803FC2"/>
    <w:rsid w:val="00804429"/>
    <w:rsid w:val="00805CF9"/>
    <w:rsid w:val="0080614B"/>
    <w:rsid w:val="0080637D"/>
    <w:rsid w:val="00806553"/>
    <w:rsid w:val="00807101"/>
    <w:rsid w:val="008071C3"/>
    <w:rsid w:val="008105DD"/>
    <w:rsid w:val="00810FAB"/>
    <w:rsid w:val="0081128A"/>
    <w:rsid w:val="008129C4"/>
    <w:rsid w:val="008131B5"/>
    <w:rsid w:val="00814A30"/>
    <w:rsid w:val="0081529E"/>
    <w:rsid w:val="00816F08"/>
    <w:rsid w:val="00816F83"/>
    <w:rsid w:val="00817041"/>
    <w:rsid w:val="00817523"/>
    <w:rsid w:val="00817B69"/>
    <w:rsid w:val="00817E25"/>
    <w:rsid w:val="008200DD"/>
    <w:rsid w:val="0082050F"/>
    <w:rsid w:val="00820C2A"/>
    <w:rsid w:val="00820FBA"/>
    <w:rsid w:val="008216AB"/>
    <w:rsid w:val="0082180F"/>
    <w:rsid w:val="00821B1D"/>
    <w:rsid w:val="00821DFF"/>
    <w:rsid w:val="008220B1"/>
    <w:rsid w:val="00822C8A"/>
    <w:rsid w:val="008230F1"/>
    <w:rsid w:val="00823289"/>
    <w:rsid w:val="008234C7"/>
    <w:rsid w:val="00824515"/>
    <w:rsid w:val="008247F4"/>
    <w:rsid w:val="00824F94"/>
    <w:rsid w:val="00825AD6"/>
    <w:rsid w:val="00825CFB"/>
    <w:rsid w:val="00825D12"/>
    <w:rsid w:val="00825F70"/>
    <w:rsid w:val="008263CC"/>
    <w:rsid w:val="008300BD"/>
    <w:rsid w:val="00830BAF"/>
    <w:rsid w:val="00830CB8"/>
    <w:rsid w:val="00830F66"/>
    <w:rsid w:val="008313A1"/>
    <w:rsid w:val="00831B29"/>
    <w:rsid w:val="00832384"/>
    <w:rsid w:val="0083243B"/>
    <w:rsid w:val="0083267F"/>
    <w:rsid w:val="00833072"/>
    <w:rsid w:val="00834A77"/>
    <w:rsid w:val="00834EC4"/>
    <w:rsid w:val="008353C9"/>
    <w:rsid w:val="00835F82"/>
    <w:rsid w:val="00836CC4"/>
    <w:rsid w:val="008401FD"/>
    <w:rsid w:val="0084114A"/>
    <w:rsid w:val="00841FA9"/>
    <w:rsid w:val="008435FD"/>
    <w:rsid w:val="00843764"/>
    <w:rsid w:val="00843BDA"/>
    <w:rsid w:val="008444B0"/>
    <w:rsid w:val="00844B3A"/>
    <w:rsid w:val="0084581C"/>
    <w:rsid w:val="0084671F"/>
    <w:rsid w:val="00846A82"/>
    <w:rsid w:val="00847501"/>
    <w:rsid w:val="0084770B"/>
    <w:rsid w:val="0084799E"/>
    <w:rsid w:val="00850848"/>
    <w:rsid w:val="008515CB"/>
    <w:rsid w:val="0085174D"/>
    <w:rsid w:val="008525A6"/>
    <w:rsid w:val="00853088"/>
    <w:rsid w:val="008532C9"/>
    <w:rsid w:val="0085410D"/>
    <w:rsid w:val="0085610C"/>
    <w:rsid w:val="0085640E"/>
    <w:rsid w:val="0085721E"/>
    <w:rsid w:val="008573A3"/>
    <w:rsid w:val="00857756"/>
    <w:rsid w:val="00857E42"/>
    <w:rsid w:val="00860185"/>
    <w:rsid w:val="0086151E"/>
    <w:rsid w:val="00861F11"/>
    <w:rsid w:val="008622B7"/>
    <w:rsid w:val="008638F5"/>
    <w:rsid w:val="008655A9"/>
    <w:rsid w:val="00865667"/>
    <w:rsid w:val="0086572E"/>
    <w:rsid w:val="00865AD2"/>
    <w:rsid w:val="00866B55"/>
    <w:rsid w:val="008673BC"/>
    <w:rsid w:val="008676CA"/>
    <w:rsid w:val="00867C90"/>
    <w:rsid w:val="0087015E"/>
    <w:rsid w:val="0087060A"/>
    <w:rsid w:val="00870E9F"/>
    <w:rsid w:val="00870EE0"/>
    <w:rsid w:val="008725F4"/>
    <w:rsid w:val="00872A94"/>
    <w:rsid w:val="00872B82"/>
    <w:rsid w:val="00872C33"/>
    <w:rsid w:val="00873BC5"/>
    <w:rsid w:val="00874EC0"/>
    <w:rsid w:val="00875FA1"/>
    <w:rsid w:val="008765F9"/>
    <w:rsid w:val="008774A3"/>
    <w:rsid w:val="008778F4"/>
    <w:rsid w:val="00880937"/>
    <w:rsid w:val="00880B39"/>
    <w:rsid w:val="00881187"/>
    <w:rsid w:val="008814A7"/>
    <w:rsid w:val="008819EA"/>
    <w:rsid w:val="00881B3E"/>
    <w:rsid w:val="00881DA6"/>
    <w:rsid w:val="00883749"/>
    <w:rsid w:val="00883760"/>
    <w:rsid w:val="0088499F"/>
    <w:rsid w:val="008849A7"/>
    <w:rsid w:val="0088541C"/>
    <w:rsid w:val="00885AF5"/>
    <w:rsid w:val="00886B2F"/>
    <w:rsid w:val="0088736F"/>
    <w:rsid w:val="00890076"/>
    <w:rsid w:val="008914FD"/>
    <w:rsid w:val="00892026"/>
    <w:rsid w:val="00892C44"/>
    <w:rsid w:val="008931E0"/>
    <w:rsid w:val="008940F8"/>
    <w:rsid w:val="008944C6"/>
    <w:rsid w:val="00894872"/>
    <w:rsid w:val="00894D9E"/>
    <w:rsid w:val="00897072"/>
    <w:rsid w:val="008972F8"/>
    <w:rsid w:val="00897927"/>
    <w:rsid w:val="00897A62"/>
    <w:rsid w:val="00897A97"/>
    <w:rsid w:val="00897BC5"/>
    <w:rsid w:val="00897C15"/>
    <w:rsid w:val="00897D98"/>
    <w:rsid w:val="008A0DA9"/>
    <w:rsid w:val="008A0E2A"/>
    <w:rsid w:val="008A1444"/>
    <w:rsid w:val="008A1706"/>
    <w:rsid w:val="008A170E"/>
    <w:rsid w:val="008A25AB"/>
    <w:rsid w:val="008A25C1"/>
    <w:rsid w:val="008A3AE4"/>
    <w:rsid w:val="008A3B53"/>
    <w:rsid w:val="008A5B0F"/>
    <w:rsid w:val="008A5B56"/>
    <w:rsid w:val="008A7801"/>
    <w:rsid w:val="008B0234"/>
    <w:rsid w:val="008B0806"/>
    <w:rsid w:val="008B1016"/>
    <w:rsid w:val="008B1BC9"/>
    <w:rsid w:val="008B2109"/>
    <w:rsid w:val="008B2A6C"/>
    <w:rsid w:val="008B2B2C"/>
    <w:rsid w:val="008B3217"/>
    <w:rsid w:val="008B3A48"/>
    <w:rsid w:val="008B40DD"/>
    <w:rsid w:val="008B509C"/>
    <w:rsid w:val="008B5E29"/>
    <w:rsid w:val="008B5F88"/>
    <w:rsid w:val="008B64E3"/>
    <w:rsid w:val="008B76C7"/>
    <w:rsid w:val="008B7BB6"/>
    <w:rsid w:val="008C189C"/>
    <w:rsid w:val="008C1979"/>
    <w:rsid w:val="008C1B9B"/>
    <w:rsid w:val="008C2303"/>
    <w:rsid w:val="008C3761"/>
    <w:rsid w:val="008C4FA7"/>
    <w:rsid w:val="008C5462"/>
    <w:rsid w:val="008C57E7"/>
    <w:rsid w:val="008C5CFD"/>
    <w:rsid w:val="008C6509"/>
    <w:rsid w:val="008C78CB"/>
    <w:rsid w:val="008D0947"/>
    <w:rsid w:val="008D0B5E"/>
    <w:rsid w:val="008D123E"/>
    <w:rsid w:val="008D1AC5"/>
    <w:rsid w:val="008D247C"/>
    <w:rsid w:val="008D3A73"/>
    <w:rsid w:val="008D40A1"/>
    <w:rsid w:val="008D5684"/>
    <w:rsid w:val="008D58CB"/>
    <w:rsid w:val="008D71EE"/>
    <w:rsid w:val="008D79E3"/>
    <w:rsid w:val="008E06D0"/>
    <w:rsid w:val="008E2045"/>
    <w:rsid w:val="008E2353"/>
    <w:rsid w:val="008E3809"/>
    <w:rsid w:val="008E3BDE"/>
    <w:rsid w:val="008E4D09"/>
    <w:rsid w:val="008E57C4"/>
    <w:rsid w:val="008E599A"/>
    <w:rsid w:val="008E5C50"/>
    <w:rsid w:val="008E6161"/>
    <w:rsid w:val="008E6831"/>
    <w:rsid w:val="008E6BB7"/>
    <w:rsid w:val="008E7684"/>
    <w:rsid w:val="008F0376"/>
    <w:rsid w:val="008F2DCD"/>
    <w:rsid w:val="008F2EB2"/>
    <w:rsid w:val="008F36A0"/>
    <w:rsid w:val="008F3D39"/>
    <w:rsid w:val="008F3D3D"/>
    <w:rsid w:val="008F40EE"/>
    <w:rsid w:val="008F4725"/>
    <w:rsid w:val="008F71C5"/>
    <w:rsid w:val="008F7399"/>
    <w:rsid w:val="008F7576"/>
    <w:rsid w:val="00900576"/>
    <w:rsid w:val="0090097D"/>
    <w:rsid w:val="00901BF8"/>
    <w:rsid w:val="00901D36"/>
    <w:rsid w:val="009021D1"/>
    <w:rsid w:val="009024C3"/>
    <w:rsid w:val="00903860"/>
    <w:rsid w:val="00903FA0"/>
    <w:rsid w:val="00905415"/>
    <w:rsid w:val="00905CD4"/>
    <w:rsid w:val="00906ADC"/>
    <w:rsid w:val="00906C5E"/>
    <w:rsid w:val="00907247"/>
    <w:rsid w:val="00907D0B"/>
    <w:rsid w:val="00910264"/>
    <w:rsid w:val="00910374"/>
    <w:rsid w:val="00910547"/>
    <w:rsid w:val="00910C91"/>
    <w:rsid w:val="00910CD3"/>
    <w:rsid w:val="0091209E"/>
    <w:rsid w:val="00913135"/>
    <w:rsid w:val="0091437C"/>
    <w:rsid w:val="0091454F"/>
    <w:rsid w:val="00914CDF"/>
    <w:rsid w:val="00916801"/>
    <w:rsid w:val="00920EAE"/>
    <w:rsid w:val="00921BDA"/>
    <w:rsid w:val="00922284"/>
    <w:rsid w:val="009228A2"/>
    <w:rsid w:val="009228DD"/>
    <w:rsid w:val="00922FA9"/>
    <w:rsid w:val="009237DF"/>
    <w:rsid w:val="00923B56"/>
    <w:rsid w:val="009243B3"/>
    <w:rsid w:val="00924758"/>
    <w:rsid w:val="00927995"/>
    <w:rsid w:val="00927B05"/>
    <w:rsid w:val="00930871"/>
    <w:rsid w:val="00930963"/>
    <w:rsid w:val="00931752"/>
    <w:rsid w:val="0093270E"/>
    <w:rsid w:val="00932CBB"/>
    <w:rsid w:val="00933A83"/>
    <w:rsid w:val="009341A4"/>
    <w:rsid w:val="00935D41"/>
    <w:rsid w:val="009371BA"/>
    <w:rsid w:val="009377D3"/>
    <w:rsid w:val="009410A1"/>
    <w:rsid w:val="00941B56"/>
    <w:rsid w:val="00942303"/>
    <w:rsid w:val="009431CE"/>
    <w:rsid w:val="00943A9A"/>
    <w:rsid w:val="00944DEE"/>
    <w:rsid w:val="00945A80"/>
    <w:rsid w:val="00947D94"/>
    <w:rsid w:val="00950103"/>
    <w:rsid w:val="009506AA"/>
    <w:rsid w:val="009513A0"/>
    <w:rsid w:val="009518B5"/>
    <w:rsid w:val="00951CAA"/>
    <w:rsid w:val="009521E9"/>
    <w:rsid w:val="00952A0C"/>
    <w:rsid w:val="00952B4C"/>
    <w:rsid w:val="00952E31"/>
    <w:rsid w:val="00952F04"/>
    <w:rsid w:val="00953E65"/>
    <w:rsid w:val="009547B3"/>
    <w:rsid w:val="009547D6"/>
    <w:rsid w:val="00954E78"/>
    <w:rsid w:val="00955F62"/>
    <w:rsid w:val="0095705E"/>
    <w:rsid w:val="00957128"/>
    <w:rsid w:val="0095762A"/>
    <w:rsid w:val="0095779A"/>
    <w:rsid w:val="00957C54"/>
    <w:rsid w:val="00957CD2"/>
    <w:rsid w:val="00957DE4"/>
    <w:rsid w:val="00957EA7"/>
    <w:rsid w:val="00961080"/>
    <w:rsid w:val="0096237C"/>
    <w:rsid w:val="00962918"/>
    <w:rsid w:val="00962A53"/>
    <w:rsid w:val="00962AAE"/>
    <w:rsid w:val="00962C45"/>
    <w:rsid w:val="00963009"/>
    <w:rsid w:val="009637CC"/>
    <w:rsid w:val="00963C66"/>
    <w:rsid w:val="00964910"/>
    <w:rsid w:val="009659DE"/>
    <w:rsid w:val="00966552"/>
    <w:rsid w:val="00966846"/>
    <w:rsid w:val="00966AED"/>
    <w:rsid w:val="00966C5D"/>
    <w:rsid w:val="00967762"/>
    <w:rsid w:val="009677B7"/>
    <w:rsid w:val="0096781E"/>
    <w:rsid w:val="009729D5"/>
    <w:rsid w:val="00972B73"/>
    <w:rsid w:val="009741AE"/>
    <w:rsid w:val="00977DE6"/>
    <w:rsid w:val="00980205"/>
    <w:rsid w:val="00980261"/>
    <w:rsid w:val="009809F6"/>
    <w:rsid w:val="00980A58"/>
    <w:rsid w:val="00980D88"/>
    <w:rsid w:val="00980D9A"/>
    <w:rsid w:val="00981856"/>
    <w:rsid w:val="00981D60"/>
    <w:rsid w:val="009824CB"/>
    <w:rsid w:val="0098316E"/>
    <w:rsid w:val="009838EB"/>
    <w:rsid w:val="00985166"/>
    <w:rsid w:val="00985694"/>
    <w:rsid w:val="00985A13"/>
    <w:rsid w:val="0098686C"/>
    <w:rsid w:val="00987B52"/>
    <w:rsid w:val="00991164"/>
    <w:rsid w:val="00991405"/>
    <w:rsid w:val="00992393"/>
    <w:rsid w:val="00992589"/>
    <w:rsid w:val="0099297D"/>
    <w:rsid w:val="00992AD2"/>
    <w:rsid w:val="00993E63"/>
    <w:rsid w:val="00994FE9"/>
    <w:rsid w:val="009953BC"/>
    <w:rsid w:val="00995670"/>
    <w:rsid w:val="00996305"/>
    <w:rsid w:val="0099673E"/>
    <w:rsid w:val="009970E7"/>
    <w:rsid w:val="00997C53"/>
    <w:rsid w:val="009A194D"/>
    <w:rsid w:val="009A1C03"/>
    <w:rsid w:val="009A284E"/>
    <w:rsid w:val="009A340F"/>
    <w:rsid w:val="009A3E67"/>
    <w:rsid w:val="009A4A9E"/>
    <w:rsid w:val="009A56E1"/>
    <w:rsid w:val="009A5F3F"/>
    <w:rsid w:val="009A6788"/>
    <w:rsid w:val="009A67E3"/>
    <w:rsid w:val="009A70A6"/>
    <w:rsid w:val="009A71FF"/>
    <w:rsid w:val="009A73EE"/>
    <w:rsid w:val="009B1848"/>
    <w:rsid w:val="009B1E5C"/>
    <w:rsid w:val="009B2CB5"/>
    <w:rsid w:val="009B310E"/>
    <w:rsid w:val="009B7B24"/>
    <w:rsid w:val="009C0689"/>
    <w:rsid w:val="009C13E6"/>
    <w:rsid w:val="009C1458"/>
    <w:rsid w:val="009C1663"/>
    <w:rsid w:val="009C1B32"/>
    <w:rsid w:val="009C2DE0"/>
    <w:rsid w:val="009C2E25"/>
    <w:rsid w:val="009C3181"/>
    <w:rsid w:val="009C32E0"/>
    <w:rsid w:val="009C3DB4"/>
    <w:rsid w:val="009C400A"/>
    <w:rsid w:val="009C4E4E"/>
    <w:rsid w:val="009C54BD"/>
    <w:rsid w:val="009C56CD"/>
    <w:rsid w:val="009C6565"/>
    <w:rsid w:val="009C6ADD"/>
    <w:rsid w:val="009C74AB"/>
    <w:rsid w:val="009C7ABD"/>
    <w:rsid w:val="009D0C35"/>
    <w:rsid w:val="009D1890"/>
    <w:rsid w:val="009D1B7A"/>
    <w:rsid w:val="009D1CE1"/>
    <w:rsid w:val="009D2189"/>
    <w:rsid w:val="009D29FF"/>
    <w:rsid w:val="009D2CAA"/>
    <w:rsid w:val="009D2D8D"/>
    <w:rsid w:val="009D2F8E"/>
    <w:rsid w:val="009D30E1"/>
    <w:rsid w:val="009D3222"/>
    <w:rsid w:val="009D3B74"/>
    <w:rsid w:val="009D4526"/>
    <w:rsid w:val="009D5DFC"/>
    <w:rsid w:val="009D5E35"/>
    <w:rsid w:val="009D5E9A"/>
    <w:rsid w:val="009D60AF"/>
    <w:rsid w:val="009D6531"/>
    <w:rsid w:val="009D7384"/>
    <w:rsid w:val="009D7987"/>
    <w:rsid w:val="009D79EA"/>
    <w:rsid w:val="009E0AEC"/>
    <w:rsid w:val="009E13BF"/>
    <w:rsid w:val="009E14F4"/>
    <w:rsid w:val="009E1743"/>
    <w:rsid w:val="009E1974"/>
    <w:rsid w:val="009E2242"/>
    <w:rsid w:val="009E22D3"/>
    <w:rsid w:val="009E328A"/>
    <w:rsid w:val="009E4880"/>
    <w:rsid w:val="009E59DA"/>
    <w:rsid w:val="009E6488"/>
    <w:rsid w:val="009E6BBE"/>
    <w:rsid w:val="009E7E62"/>
    <w:rsid w:val="009EC122"/>
    <w:rsid w:val="009F0243"/>
    <w:rsid w:val="009F0624"/>
    <w:rsid w:val="009F0D1E"/>
    <w:rsid w:val="009F0D36"/>
    <w:rsid w:val="009F109A"/>
    <w:rsid w:val="009F1322"/>
    <w:rsid w:val="009F2426"/>
    <w:rsid w:val="009F291A"/>
    <w:rsid w:val="009F36F3"/>
    <w:rsid w:val="009F403E"/>
    <w:rsid w:val="009F4449"/>
    <w:rsid w:val="009F6411"/>
    <w:rsid w:val="009F7475"/>
    <w:rsid w:val="00A01313"/>
    <w:rsid w:val="00A0216A"/>
    <w:rsid w:val="00A02516"/>
    <w:rsid w:val="00A0305D"/>
    <w:rsid w:val="00A03466"/>
    <w:rsid w:val="00A0360A"/>
    <w:rsid w:val="00A04332"/>
    <w:rsid w:val="00A04817"/>
    <w:rsid w:val="00A04964"/>
    <w:rsid w:val="00A05F2F"/>
    <w:rsid w:val="00A0658E"/>
    <w:rsid w:val="00A0756B"/>
    <w:rsid w:val="00A07797"/>
    <w:rsid w:val="00A0787F"/>
    <w:rsid w:val="00A07A94"/>
    <w:rsid w:val="00A1088B"/>
    <w:rsid w:val="00A111C2"/>
    <w:rsid w:val="00A11BEF"/>
    <w:rsid w:val="00A11C31"/>
    <w:rsid w:val="00A12670"/>
    <w:rsid w:val="00A14499"/>
    <w:rsid w:val="00A15011"/>
    <w:rsid w:val="00A15492"/>
    <w:rsid w:val="00A1568F"/>
    <w:rsid w:val="00A156A0"/>
    <w:rsid w:val="00A1621A"/>
    <w:rsid w:val="00A16E26"/>
    <w:rsid w:val="00A175A9"/>
    <w:rsid w:val="00A17A45"/>
    <w:rsid w:val="00A17F0C"/>
    <w:rsid w:val="00A20688"/>
    <w:rsid w:val="00A20CA1"/>
    <w:rsid w:val="00A20CB6"/>
    <w:rsid w:val="00A21411"/>
    <w:rsid w:val="00A214AE"/>
    <w:rsid w:val="00A22689"/>
    <w:rsid w:val="00A22A64"/>
    <w:rsid w:val="00A2380B"/>
    <w:rsid w:val="00A243B7"/>
    <w:rsid w:val="00A24FAF"/>
    <w:rsid w:val="00A26664"/>
    <w:rsid w:val="00A26690"/>
    <w:rsid w:val="00A266C6"/>
    <w:rsid w:val="00A269F6"/>
    <w:rsid w:val="00A26AEF"/>
    <w:rsid w:val="00A27019"/>
    <w:rsid w:val="00A27572"/>
    <w:rsid w:val="00A27CAA"/>
    <w:rsid w:val="00A300E1"/>
    <w:rsid w:val="00A3035E"/>
    <w:rsid w:val="00A30393"/>
    <w:rsid w:val="00A304DD"/>
    <w:rsid w:val="00A30589"/>
    <w:rsid w:val="00A31509"/>
    <w:rsid w:val="00A31A2B"/>
    <w:rsid w:val="00A32BDB"/>
    <w:rsid w:val="00A348C0"/>
    <w:rsid w:val="00A354DA"/>
    <w:rsid w:val="00A35EC4"/>
    <w:rsid w:val="00A36189"/>
    <w:rsid w:val="00A36B8F"/>
    <w:rsid w:val="00A37005"/>
    <w:rsid w:val="00A373DD"/>
    <w:rsid w:val="00A4033C"/>
    <w:rsid w:val="00A4172C"/>
    <w:rsid w:val="00A41AE8"/>
    <w:rsid w:val="00A420A1"/>
    <w:rsid w:val="00A424DE"/>
    <w:rsid w:val="00A43616"/>
    <w:rsid w:val="00A43740"/>
    <w:rsid w:val="00A438E6"/>
    <w:rsid w:val="00A43D27"/>
    <w:rsid w:val="00A44054"/>
    <w:rsid w:val="00A44787"/>
    <w:rsid w:val="00A44989"/>
    <w:rsid w:val="00A458CC"/>
    <w:rsid w:val="00A46298"/>
    <w:rsid w:val="00A46A47"/>
    <w:rsid w:val="00A46B25"/>
    <w:rsid w:val="00A47029"/>
    <w:rsid w:val="00A4775C"/>
    <w:rsid w:val="00A477E2"/>
    <w:rsid w:val="00A47D31"/>
    <w:rsid w:val="00A50236"/>
    <w:rsid w:val="00A50F7F"/>
    <w:rsid w:val="00A51813"/>
    <w:rsid w:val="00A51907"/>
    <w:rsid w:val="00A519A7"/>
    <w:rsid w:val="00A51C76"/>
    <w:rsid w:val="00A525B3"/>
    <w:rsid w:val="00A52ADC"/>
    <w:rsid w:val="00A533C0"/>
    <w:rsid w:val="00A53443"/>
    <w:rsid w:val="00A53565"/>
    <w:rsid w:val="00A536D8"/>
    <w:rsid w:val="00A5372D"/>
    <w:rsid w:val="00A56803"/>
    <w:rsid w:val="00A56865"/>
    <w:rsid w:val="00A571A0"/>
    <w:rsid w:val="00A578D7"/>
    <w:rsid w:val="00A57BDC"/>
    <w:rsid w:val="00A60879"/>
    <w:rsid w:val="00A61F6F"/>
    <w:rsid w:val="00A63797"/>
    <w:rsid w:val="00A63F16"/>
    <w:rsid w:val="00A641F7"/>
    <w:rsid w:val="00A6490A"/>
    <w:rsid w:val="00A64A57"/>
    <w:rsid w:val="00A64F96"/>
    <w:rsid w:val="00A652CD"/>
    <w:rsid w:val="00A65D36"/>
    <w:rsid w:val="00A66F05"/>
    <w:rsid w:val="00A67605"/>
    <w:rsid w:val="00A67EF2"/>
    <w:rsid w:val="00A709D1"/>
    <w:rsid w:val="00A70D06"/>
    <w:rsid w:val="00A73287"/>
    <w:rsid w:val="00A7330E"/>
    <w:rsid w:val="00A73ADB"/>
    <w:rsid w:val="00A740DE"/>
    <w:rsid w:val="00A74401"/>
    <w:rsid w:val="00A74E13"/>
    <w:rsid w:val="00A77088"/>
    <w:rsid w:val="00A80A83"/>
    <w:rsid w:val="00A80EB5"/>
    <w:rsid w:val="00A810D7"/>
    <w:rsid w:val="00A81176"/>
    <w:rsid w:val="00A81915"/>
    <w:rsid w:val="00A81B31"/>
    <w:rsid w:val="00A82DFD"/>
    <w:rsid w:val="00A83006"/>
    <w:rsid w:val="00A83C34"/>
    <w:rsid w:val="00A841AF"/>
    <w:rsid w:val="00A8647A"/>
    <w:rsid w:val="00A86C30"/>
    <w:rsid w:val="00A87077"/>
    <w:rsid w:val="00A8785E"/>
    <w:rsid w:val="00A87EA5"/>
    <w:rsid w:val="00A90CDB"/>
    <w:rsid w:val="00A90D1F"/>
    <w:rsid w:val="00A91029"/>
    <w:rsid w:val="00A91C19"/>
    <w:rsid w:val="00A9219C"/>
    <w:rsid w:val="00A922D6"/>
    <w:rsid w:val="00A931EC"/>
    <w:rsid w:val="00A933B6"/>
    <w:rsid w:val="00A93478"/>
    <w:rsid w:val="00A936A5"/>
    <w:rsid w:val="00A936EA"/>
    <w:rsid w:val="00A93805"/>
    <w:rsid w:val="00A956CB"/>
    <w:rsid w:val="00A95F29"/>
    <w:rsid w:val="00A95F6B"/>
    <w:rsid w:val="00A965B7"/>
    <w:rsid w:val="00A965D7"/>
    <w:rsid w:val="00A9708A"/>
    <w:rsid w:val="00AA0099"/>
    <w:rsid w:val="00AA0B52"/>
    <w:rsid w:val="00AA10BD"/>
    <w:rsid w:val="00AA1B0F"/>
    <w:rsid w:val="00AA260F"/>
    <w:rsid w:val="00AA46BD"/>
    <w:rsid w:val="00AA5C2A"/>
    <w:rsid w:val="00AA63AB"/>
    <w:rsid w:val="00AA66CD"/>
    <w:rsid w:val="00AB186E"/>
    <w:rsid w:val="00AB19A5"/>
    <w:rsid w:val="00AB361E"/>
    <w:rsid w:val="00AB437D"/>
    <w:rsid w:val="00AB4770"/>
    <w:rsid w:val="00AB49B9"/>
    <w:rsid w:val="00AB4BCB"/>
    <w:rsid w:val="00AB51A1"/>
    <w:rsid w:val="00AB58C6"/>
    <w:rsid w:val="00AB5FE3"/>
    <w:rsid w:val="00AB6038"/>
    <w:rsid w:val="00AB7009"/>
    <w:rsid w:val="00AB73C2"/>
    <w:rsid w:val="00AB7D44"/>
    <w:rsid w:val="00AC0723"/>
    <w:rsid w:val="00AC1D34"/>
    <w:rsid w:val="00AC1EC4"/>
    <w:rsid w:val="00AC2E99"/>
    <w:rsid w:val="00AC3685"/>
    <w:rsid w:val="00AC3929"/>
    <w:rsid w:val="00AC4A52"/>
    <w:rsid w:val="00AC4C0E"/>
    <w:rsid w:val="00AC5A82"/>
    <w:rsid w:val="00AC6525"/>
    <w:rsid w:val="00AC6E34"/>
    <w:rsid w:val="00AD00A6"/>
    <w:rsid w:val="00AD28D8"/>
    <w:rsid w:val="00AD3663"/>
    <w:rsid w:val="00AD526F"/>
    <w:rsid w:val="00AD5D9F"/>
    <w:rsid w:val="00AD6765"/>
    <w:rsid w:val="00AD6800"/>
    <w:rsid w:val="00AD6815"/>
    <w:rsid w:val="00AD763C"/>
    <w:rsid w:val="00AE0E13"/>
    <w:rsid w:val="00AE157F"/>
    <w:rsid w:val="00AE1E0E"/>
    <w:rsid w:val="00AE2C45"/>
    <w:rsid w:val="00AE333C"/>
    <w:rsid w:val="00AE38F6"/>
    <w:rsid w:val="00AE3DAB"/>
    <w:rsid w:val="00AE4E81"/>
    <w:rsid w:val="00AE5392"/>
    <w:rsid w:val="00AE6488"/>
    <w:rsid w:val="00AE69DD"/>
    <w:rsid w:val="00AF0418"/>
    <w:rsid w:val="00AF0E98"/>
    <w:rsid w:val="00AF101A"/>
    <w:rsid w:val="00AF12E3"/>
    <w:rsid w:val="00AF18A7"/>
    <w:rsid w:val="00AF3268"/>
    <w:rsid w:val="00AF36FA"/>
    <w:rsid w:val="00AF3D0E"/>
    <w:rsid w:val="00AF42F5"/>
    <w:rsid w:val="00AF5308"/>
    <w:rsid w:val="00AF6017"/>
    <w:rsid w:val="00AF67FA"/>
    <w:rsid w:val="00AF730B"/>
    <w:rsid w:val="00AF7A00"/>
    <w:rsid w:val="00B0083F"/>
    <w:rsid w:val="00B00BB4"/>
    <w:rsid w:val="00B01874"/>
    <w:rsid w:val="00B01C6B"/>
    <w:rsid w:val="00B01FAD"/>
    <w:rsid w:val="00B029FE"/>
    <w:rsid w:val="00B02A56"/>
    <w:rsid w:val="00B03B0C"/>
    <w:rsid w:val="00B046B9"/>
    <w:rsid w:val="00B048CF"/>
    <w:rsid w:val="00B04B01"/>
    <w:rsid w:val="00B07DCA"/>
    <w:rsid w:val="00B10529"/>
    <w:rsid w:val="00B1218C"/>
    <w:rsid w:val="00B1218F"/>
    <w:rsid w:val="00B1335B"/>
    <w:rsid w:val="00B1431E"/>
    <w:rsid w:val="00B14665"/>
    <w:rsid w:val="00B15B76"/>
    <w:rsid w:val="00B15C04"/>
    <w:rsid w:val="00B167DA"/>
    <w:rsid w:val="00B16BB5"/>
    <w:rsid w:val="00B1791D"/>
    <w:rsid w:val="00B17A47"/>
    <w:rsid w:val="00B205BE"/>
    <w:rsid w:val="00B2135D"/>
    <w:rsid w:val="00B213D1"/>
    <w:rsid w:val="00B2183F"/>
    <w:rsid w:val="00B2249C"/>
    <w:rsid w:val="00B22B0C"/>
    <w:rsid w:val="00B2328F"/>
    <w:rsid w:val="00B23A73"/>
    <w:rsid w:val="00B24FDD"/>
    <w:rsid w:val="00B250ED"/>
    <w:rsid w:val="00B26927"/>
    <w:rsid w:val="00B26A47"/>
    <w:rsid w:val="00B26FE9"/>
    <w:rsid w:val="00B275F5"/>
    <w:rsid w:val="00B27F83"/>
    <w:rsid w:val="00B3168B"/>
    <w:rsid w:val="00B31864"/>
    <w:rsid w:val="00B32778"/>
    <w:rsid w:val="00B33480"/>
    <w:rsid w:val="00B35354"/>
    <w:rsid w:val="00B35BC6"/>
    <w:rsid w:val="00B35FC6"/>
    <w:rsid w:val="00B36814"/>
    <w:rsid w:val="00B36ECE"/>
    <w:rsid w:val="00B371F7"/>
    <w:rsid w:val="00B40C1B"/>
    <w:rsid w:val="00B41247"/>
    <w:rsid w:val="00B41627"/>
    <w:rsid w:val="00B41B04"/>
    <w:rsid w:val="00B41DED"/>
    <w:rsid w:val="00B43738"/>
    <w:rsid w:val="00B43E67"/>
    <w:rsid w:val="00B44A16"/>
    <w:rsid w:val="00B45C80"/>
    <w:rsid w:val="00B46A24"/>
    <w:rsid w:val="00B46AC4"/>
    <w:rsid w:val="00B476F2"/>
    <w:rsid w:val="00B47D2F"/>
    <w:rsid w:val="00B502B7"/>
    <w:rsid w:val="00B5063C"/>
    <w:rsid w:val="00B50E35"/>
    <w:rsid w:val="00B50F09"/>
    <w:rsid w:val="00B516D0"/>
    <w:rsid w:val="00B51A72"/>
    <w:rsid w:val="00B52109"/>
    <w:rsid w:val="00B5229B"/>
    <w:rsid w:val="00B52BC9"/>
    <w:rsid w:val="00B53058"/>
    <w:rsid w:val="00B5382B"/>
    <w:rsid w:val="00B5395B"/>
    <w:rsid w:val="00B53AC8"/>
    <w:rsid w:val="00B53D97"/>
    <w:rsid w:val="00B53E81"/>
    <w:rsid w:val="00B53EE5"/>
    <w:rsid w:val="00B54D50"/>
    <w:rsid w:val="00B56F8B"/>
    <w:rsid w:val="00B57514"/>
    <w:rsid w:val="00B600C6"/>
    <w:rsid w:val="00B60759"/>
    <w:rsid w:val="00B60F35"/>
    <w:rsid w:val="00B61B52"/>
    <w:rsid w:val="00B62C6A"/>
    <w:rsid w:val="00B649D7"/>
    <w:rsid w:val="00B64C12"/>
    <w:rsid w:val="00B650C6"/>
    <w:rsid w:val="00B650F3"/>
    <w:rsid w:val="00B654BA"/>
    <w:rsid w:val="00B655CE"/>
    <w:rsid w:val="00B65D28"/>
    <w:rsid w:val="00B65FDC"/>
    <w:rsid w:val="00B662E9"/>
    <w:rsid w:val="00B66A25"/>
    <w:rsid w:val="00B67EDA"/>
    <w:rsid w:val="00B73050"/>
    <w:rsid w:val="00B7343B"/>
    <w:rsid w:val="00B7398E"/>
    <w:rsid w:val="00B74D75"/>
    <w:rsid w:val="00B75843"/>
    <w:rsid w:val="00B75C01"/>
    <w:rsid w:val="00B76342"/>
    <w:rsid w:val="00B7672E"/>
    <w:rsid w:val="00B76A95"/>
    <w:rsid w:val="00B76D40"/>
    <w:rsid w:val="00B76E87"/>
    <w:rsid w:val="00B7707D"/>
    <w:rsid w:val="00B77D22"/>
    <w:rsid w:val="00B808B8"/>
    <w:rsid w:val="00B8116B"/>
    <w:rsid w:val="00B81EB5"/>
    <w:rsid w:val="00B82850"/>
    <w:rsid w:val="00B83921"/>
    <w:rsid w:val="00B83FF4"/>
    <w:rsid w:val="00B84477"/>
    <w:rsid w:val="00B84FFA"/>
    <w:rsid w:val="00B85D12"/>
    <w:rsid w:val="00B85D47"/>
    <w:rsid w:val="00B85DA4"/>
    <w:rsid w:val="00B863CE"/>
    <w:rsid w:val="00B86A8C"/>
    <w:rsid w:val="00B872D7"/>
    <w:rsid w:val="00B87A00"/>
    <w:rsid w:val="00B909D9"/>
    <w:rsid w:val="00B91338"/>
    <w:rsid w:val="00B91ADB"/>
    <w:rsid w:val="00B92255"/>
    <w:rsid w:val="00B92562"/>
    <w:rsid w:val="00B926AC"/>
    <w:rsid w:val="00B9371C"/>
    <w:rsid w:val="00B94393"/>
    <w:rsid w:val="00B9476D"/>
    <w:rsid w:val="00B948D2"/>
    <w:rsid w:val="00B94B4A"/>
    <w:rsid w:val="00B94BD2"/>
    <w:rsid w:val="00B95523"/>
    <w:rsid w:val="00B95C9B"/>
    <w:rsid w:val="00B96328"/>
    <w:rsid w:val="00B964F2"/>
    <w:rsid w:val="00B965A2"/>
    <w:rsid w:val="00B970A3"/>
    <w:rsid w:val="00B973B2"/>
    <w:rsid w:val="00B973DB"/>
    <w:rsid w:val="00BA2C68"/>
    <w:rsid w:val="00BA3132"/>
    <w:rsid w:val="00BA5EF5"/>
    <w:rsid w:val="00BA6F06"/>
    <w:rsid w:val="00BA7AEE"/>
    <w:rsid w:val="00BB25B1"/>
    <w:rsid w:val="00BB40BA"/>
    <w:rsid w:val="00BB46CE"/>
    <w:rsid w:val="00BB516B"/>
    <w:rsid w:val="00BB61E4"/>
    <w:rsid w:val="00BB6620"/>
    <w:rsid w:val="00BB67AD"/>
    <w:rsid w:val="00BB7069"/>
    <w:rsid w:val="00BB71EC"/>
    <w:rsid w:val="00BB7D4A"/>
    <w:rsid w:val="00BC191D"/>
    <w:rsid w:val="00BC249F"/>
    <w:rsid w:val="00BC3674"/>
    <w:rsid w:val="00BC39A8"/>
    <w:rsid w:val="00BC4927"/>
    <w:rsid w:val="00BC5009"/>
    <w:rsid w:val="00BC5050"/>
    <w:rsid w:val="00BC5644"/>
    <w:rsid w:val="00BC5C8E"/>
    <w:rsid w:val="00BC673E"/>
    <w:rsid w:val="00BC6B2C"/>
    <w:rsid w:val="00BC75C5"/>
    <w:rsid w:val="00BC7FF8"/>
    <w:rsid w:val="00BD0540"/>
    <w:rsid w:val="00BD078C"/>
    <w:rsid w:val="00BD0A7E"/>
    <w:rsid w:val="00BD184F"/>
    <w:rsid w:val="00BD27D1"/>
    <w:rsid w:val="00BD3098"/>
    <w:rsid w:val="00BD339D"/>
    <w:rsid w:val="00BD3AA4"/>
    <w:rsid w:val="00BD3CED"/>
    <w:rsid w:val="00BD4D89"/>
    <w:rsid w:val="00BD5139"/>
    <w:rsid w:val="00BD51FD"/>
    <w:rsid w:val="00BD534D"/>
    <w:rsid w:val="00BD539E"/>
    <w:rsid w:val="00BD5A5E"/>
    <w:rsid w:val="00BD75E8"/>
    <w:rsid w:val="00BE00BF"/>
    <w:rsid w:val="00BE01AF"/>
    <w:rsid w:val="00BE0BEA"/>
    <w:rsid w:val="00BE0F9F"/>
    <w:rsid w:val="00BE13BF"/>
    <w:rsid w:val="00BE2CCC"/>
    <w:rsid w:val="00BE2EE7"/>
    <w:rsid w:val="00BE35B3"/>
    <w:rsid w:val="00BE3C9C"/>
    <w:rsid w:val="00BE42E2"/>
    <w:rsid w:val="00BE5328"/>
    <w:rsid w:val="00BE5681"/>
    <w:rsid w:val="00BE5B4E"/>
    <w:rsid w:val="00BE66BB"/>
    <w:rsid w:val="00BE68CF"/>
    <w:rsid w:val="00BE78BD"/>
    <w:rsid w:val="00BE7D2C"/>
    <w:rsid w:val="00BE7E92"/>
    <w:rsid w:val="00BF0103"/>
    <w:rsid w:val="00BF0A49"/>
    <w:rsid w:val="00BF0C18"/>
    <w:rsid w:val="00BF1A09"/>
    <w:rsid w:val="00BF1A31"/>
    <w:rsid w:val="00BF1C93"/>
    <w:rsid w:val="00BF2102"/>
    <w:rsid w:val="00BF2B20"/>
    <w:rsid w:val="00BF3A27"/>
    <w:rsid w:val="00BF4655"/>
    <w:rsid w:val="00BF5A29"/>
    <w:rsid w:val="00BF6950"/>
    <w:rsid w:val="00BF6CBE"/>
    <w:rsid w:val="00C00C5A"/>
    <w:rsid w:val="00C00E6B"/>
    <w:rsid w:val="00C010B1"/>
    <w:rsid w:val="00C0179A"/>
    <w:rsid w:val="00C02021"/>
    <w:rsid w:val="00C0367D"/>
    <w:rsid w:val="00C0430B"/>
    <w:rsid w:val="00C04B2E"/>
    <w:rsid w:val="00C04BDD"/>
    <w:rsid w:val="00C04F1F"/>
    <w:rsid w:val="00C05514"/>
    <w:rsid w:val="00C0694C"/>
    <w:rsid w:val="00C07883"/>
    <w:rsid w:val="00C07D3D"/>
    <w:rsid w:val="00C07DC4"/>
    <w:rsid w:val="00C07FC3"/>
    <w:rsid w:val="00C10917"/>
    <w:rsid w:val="00C13ED6"/>
    <w:rsid w:val="00C15858"/>
    <w:rsid w:val="00C15B8C"/>
    <w:rsid w:val="00C15FE5"/>
    <w:rsid w:val="00C162DF"/>
    <w:rsid w:val="00C167BF"/>
    <w:rsid w:val="00C17277"/>
    <w:rsid w:val="00C1772D"/>
    <w:rsid w:val="00C2027C"/>
    <w:rsid w:val="00C20903"/>
    <w:rsid w:val="00C21936"/>
    <w:rsid w:val="00C227D8"/>
    <w:rsid w:val="00C2387A"/>
    <w:rsid w:val="00C26950"/>
    <w:rsid w:val="00C30139"/>
    <w:rsid w:val="00C301B1"/>
    <w:rsid w:val="00C30282"/>
    <w:rsid w:val="00C30D60"/>
    <w:rsid w:val="00C3196B"/>
    <w:rsid w:val="00C31EFC"/>
    <w:rsid w:val="00C323F5"/>
    <w:rsid w:val="00C324A4"/>
    <w:rsid w:val="00C329E3"/>
    <w:rsid w:val="00C32ABC"/>
    <w:rsid w:val="00C33157"/>
    <w:rsid w:val="00C333B9"/>
    <w:rsid w:val="00C338F0"/>
    <w:rsid w:val="00C33D06"/>
    <w:rsid w:val="00C344B1"/>
    <w:rsid w:val="00C3477E"/>
    <w:rsid w:val="00C35E19"/>
    <w:rsid w:val="00C37430"/>
    <w:rsid w:val="00C37D12"/>
    <w:rsid w:val="00C4112B"/>
    <w:rsid w:val="00C41E01"/>
    <w:rsid w:val="00C41F42"/>
    <w:rsid w:val="00C423A8"/>
    <w:rsid w:val="00C42D0D"/>
    <w:rsid w:val="00C42D86"/>
    <w:rsid w:val="00C42EF2"/>
    <w:rsid w:val="00C42F61"/>
    <w:rsid w:val="00C431BD"/>
    <w:rsid w:val="00C43788"/>
    <w:rsid w:val="00C444A2"/>
    <w:rsid w:val="00C4636C"/>
    <w:rsid w:val="00C4741B"/>
    <w:rsid w:val="00C5052E"/>
    <w:rsid w:val="00C50DE3"/>
    <w:rsid w:val="00C50E6F"/>
    <w:rsid w:val="00C518EE"/>
    <w:rsid w:val="00C52C57"/>
    <w:rsid w:val="00C55F7B"/>
    <w:rsid w:val="00C565C1"/>
    <w:rsid w:val="00C573B3"/>
    <w:rsid w:val="00C576A2"/>
    <w:rsid w:val="00C576AF"/>
    <w:rsid w:val="00C5794C"/>
    <w:rsid w:val="00C609CE"/>
    <w:rsid w:val="00C6206B"/>
    <w:rsid w:val="00C62149"/>
    <w:rsid w:val="00C62680"/>
    <w:rsid w:val="00C62736"/>
    <w:rsid w:val="00C62F82"/>
    <w:rsid w:val="00C6514E"/>
    <w:rsid w:val="00C653D6"/>
    <w:rsid w:val="00C6575A"/>
    <w:rsid w:val="00C65A9D"/>
    <w:rsid w:val="00C661D8"/>
    <w:rsid w:val="00C6680D"/>
    <w:rsid w:val="00C668B6"/>
    <w:rsid w:val="00C6696B"/>
    <w:rsid w:val="00C66CAD"/>
    <w:rsid w:val="00C67232"/>
    <w:rsid w:val="00C7030B"/>
    <w:rsid w:val="00C70605"/>
    <w:rsid w:val="00C708F4"/>
    <w:rsid w:val="00C70C2B"/>
    <w:rsid w:val="00C70CC1"/>
    <w:rsid w:val="00C71FDA"/>
    <w:rsid w:val="00C7273D"/>
    <w:rsid w:val="00C75AC7"/>
    <w:rsid w:val="00C769B2"/>
    <w:rsid w:val="00C77E8B"/>
    <w:rsid w:val="00C80DF5"/>
    <w:rsid w:val="00C80EBB"/>
    <w:rsid w:val="00C81DB5"/>
    <w:rsid w:val="00C820BE"/>
    <w:rsid w:val="00C821E2"/>
    <w:rsid w:val="00C8350B"/>
    <w:rsid w:val="00C83D8F"/>
    <w:rsid w:val="00C84304"/>
    <w:rsid w:val="00C84620"/>
    <w:rsid w:val="00C84CAB"/>
    <w:rsid w:val="00C8508A"/>
    <w:rsid w:val="00C85355"/>
    <w:rsid w:val="00C85BEC"/>
    <w:rsid w:val="00C90B8A"/>
    <w:rsid w:val="00C91594"/>
    <w:rsid w:val="00C926F5"/>
    <w:rsid w:val="00C930F6"/>
    <w:rsid w:val="00C94474"/>
    <w:rsid w:val="00C94CA1"/>
    <w:rsid w:val="00C94E83"/>
    <w:rsid w:val="00C96199"/>
    <w:rsid w:val="00C9716F"/>
    <w:rsid w:val="00CA08F4"/>
    <w:rsid w:val="00CA2269"/>
    <w:rsid w:val="00CA2BE0"/>
    <w:rsid w:val="00CA2FF4"/>
    <w:rsid w:val="00CA44DC"/>
    <w:rsid w:val="00CA44ED"/>
    <w:rsid w:val="00CA50E8"/>
    <w:rsid w:val="00CA55C5"/>
    <w:rsid w:val="00CA567B"/>
    <w:rsid w:val="00CA5BCC"/>
    <w:rsid w:val="00CA5F2D"/>
    <w:rsid w:val="00CA610E"/>
    <w:rsid w:val="00CA7600"/>
    <w:rsid w:val="00CA76FE"/>
    <w:rsid w:val="00CA7D4D"/>
    <w:rsid w:val="00CB3393"/>
    <w:rsid w:val="00CB3946"/>
    <w:rsid w:val="00CB4D1B"/>
    <w:rsid w:val="00CB6367"/>
    <w:rsid w:val="00CB6A89"/>
    <w:rsid w:val="00CC0253"/>
    <w:rsid w:val="00CC0630"/>
    <w:rsid w:val="00CC170D"/>
    <w:rsid w:val="00CC1B29"/>
    <w:rsid w:val="00CC1B48"/>
    <w:rsid w:val="00CC2A97"/>
    <w:rsid w:val="00CC2BED"/>
    <w:rsid w:val="00CC2E79"/>
    <w:rsid w:val="00CC2ED5"/>
    <w:rsid w:val="00CC42C5"/>
    <w:rsid w:val="00CC4844"/>
    <w:rsid w:val="00CC4CAF"/>
    <w:rsid w:val="00CC50CB"/>
    <w:rsid w:val="00CC6B2B"/>
    <w:rsid w:val="00CC6EB7"/>
    <w:rsid w:val="00CC7A56"/>
    <w:rsid w:val="00CD0821"/>
    <w:rsid w:val="00CD1D60"/>
    <w:rsid w:val="00CD24D2"/>
    <w:rsid w:val="00CD2CF8"/>
    <w:rsid w:val="00CD3BAA"/>
    <w:rsid w:val="00CD45E9"/>
    <w:rsid w:val="00CD473B"/>
    <w:rsid w:val="00CD51E3"/>
    <w:rsid w:val="00CE08BE"/>
    <w:rsid w:val="00CE258A"/>
    <w:rsid w:val="00CE312F"/>
    <w:rsid w:val="00CE339F"/>
    <w:rsid w:val="00CE37D9"/>
    <w:rsid w:val="00CE3D52"/>
    <w:rsid w:val="00CE4012"/>
    <w:rsid w:val="00CE51D2"/>
    <w:rsid w:val="00CE5390"/>
    <w:rsid w:val="00CE5A7E"/>
    <w:rsid w:val="00CE61D1"/>
    <w:rsid w:val="00CE6277"/>
    <w:rsid w:val="00CF0970"/>
    <w:rsid w:val="00CF0EA8"/>
    <w:rsid w:val="00CF1134"/>
    <w:rsid w:val="00CF146D"/>
    <w:rsid w:val="00CF1DF8"/>
    <w:rsid w:val="00CF24DF"/>
    <w:rsid w:val="00CF3154"/>
    <w:rsid w:val="00CF3C77"/>
    <w:rsid w:val="00CF3E46"/>
    <w:rsid w:val="00CF489D"/>
    <w:rsid w:val="00CF4999"/>
    <w:rsid w:val="00CF5055"/>
    <w:rsid w:val="00CF5E96"/>
    <w:rsid w:val="00CF6E67"/>
    <w:rsid w:val="00CF7773"/>
    <w:rsid w:val="00D00E12"/>
    <w:rsid w:val="00D00E42"/>
    <w:rsid w:val="00D01440"/>
    <w:rsid w:val="00D01445"/>
    <w:rsid w:val="00D0177B"/>
    <w:rsid w:val="00D01B72"/>
    <w:rsid w:val="00D01E91"/>
    <w:rsid w:val="00D02B7B"/>
    <w:rsid w:val="00D02CE0"/>
    <w:rsid w:val="00D02CFA"/>
    <w:rsid w:val="00D02F87"/>
    <w:rsid w:val="00D03435"/>
    <w:rsid w:val="00D041E5"/>
    <w:rsid w:val="00D0748A"/>
    <w:rsid w:val="00D079BD"/>
    <w:rsid w:val="00D07C5C"/>
    <w:rsid w:val="00D11242"/>
    <w:rsid w:val="00D12E7B"/>
    <w:rsid w:val="00D13B60"/>
    <w:rsid w:val="00D13F71"/>
    <w:rsid w:val="00D14142"/>
    <w:rsid w:val="00D146E4"/>
    <w:rsid w:val="00D148DD"/>
    <w:rsid w:val="00D14DF1"/>
    <w:rsid w:val="00D1722E"/>
    <w:rsid w:val="00D176A4"/>
    <w:rsid w:val="00D17B3B"/>
    <w:rsid w:val="00D2008B"/>
    <w:rsid w:val="00D20163"/>
    <w:rsid w:val="00D20313"/>
    <w:rsid w:val="00D22655"/>
    <w:rsid w:val="00D2310B"/>
    <w:rsid w:val="00D24456"/>
    <w:rsid w:val="00D24C9E"/>
    <w:rsid w:val="00D256F6"/>
    <w:rsid w:val="00D25A42"/>
    <w:rsid w:val="00D25F26"/>
    <w:rsid w:val="00D26547"/>
    <w:rsid w:val="00D276F8"/>
    <w:rsid w:val="00D30A22"/>
    <w:rsid w:val="00D31040"/>
    <w:rsid w:val="00D32694"/>
    <w:rsid w:val="00D3384C"/>
    <w:rsid w:val="00D33FC6"/>
    <w:rsid w:val="00D356CC"/>
    <w:rsid w:val="00D374CC"/>
    <w:rsid w:val="00D40014"/>
    <w:rsid w:val="00D40174"/>
    <w:rsid w:val="00D40176"/>
    <w:rsid w:val="00D409E7"/>
    <w:rsid w:val="00D4138A"/>
    <w:rsid w:val="00D42266"/>
    <w:rsid w:val="00D422EB"/>
    <w:rsid w:val="00D42977"/>
    <w:rsid w:val="00D4336E"/>
    <w:rsid w:val="00D43C28"/>
    <w:rsid w:val="00D43CB9"/>
    <w:rsid w:val="00D43EFC"/>
    <w:rsid w:val="00D44980"/>
    <w:rsid w:val="00D4510B"/>
    <w:rsid w:val="00D45C89"/>
    <w:rsid w:val="00D460A1"/>
    <w:rsid w:val="00D460E0"/>
    <w:rsid w:val="00D47C41"/>
    <w:rsid w:val="00D50306"/>
    <w:rsid w:val="00D50C55"/>
    <w:rsid w:val="00D51405"/>
    <w:rsid w:val="00D52000"/>
    <w:rsid w:val="00D52EAA"/>
    <w:rsid w:val="00D52F7F"/>
    <w:rsid w:val="00D53393"/>
    <w:rsid w:val="00D53992"/>
    <w:rsid w:val="00D54099"/>
    <w:rsid w:val="00D541EC"/>
    <w:rsid w:val="00D5473F"/>
    <w:rsid w:val="00D54FFD"/>
    <w:rsid w:val="00D554F4"/>
    <w:rsid w:val="00D55609"/>
    <w:rsid w:val="00D56397"/>
    <w:rsid w:val="00D5639B"/>
    <w:rsid w:val="00D56AB2"/>
    <w:rsid w:val="00D56CDB"/>
    <w:rsid w:val="00D57185"/>
    <w:rsid w:val="00D571D0"/>
    <w:rsid w:val="00D57642"/>
    <w:rsid w:val="00D57CDE"/>
    <w:rsid w:val="00D57FE9"/>
    <w:rsid w:val="00D6014D"/>
    <w:rsid w:val="00D605BC"/>
    <w:rsid w:val="00D60745"/>
    <w:rsid w:val="00D628F4"/>
    <w:rsid w:val="00D643EE"/>
    <w:rsid w:val="00D646CF"/>
    <w:rsid w:val="00D646E9"/>
    <w:rsid w:val="00D64954"/>
    <w:rsid w:val="00D653D8"/>
    <w:rsid w:val="00D67B64"/>
    <w:rsid w:val="00D67E06"/>
    <w:rsid w:val="00D70125"/>
    <w:rsid w:val="00D70A3C"/>
    <w:rsid w:val="00D711F1"/>
    <w:rsid w:val="00D72BA4"/>
    <w:rsid w:val="00D737F5"/>
    <w:rsid w:val="00D75114"/>
    <w:rsid w:val="00D75E7B"/>
    <w:rsid w:val="00D7635A"/>
    <w:rsid w:val="00D7712D"/>
    <w:rsid w:val="00D80515"/>
    <w:rsid w:val="00D80F0E"/>
    <w:rsid w:val="00D837A4"/>
    <w:rsid w:val="00D839A7"/>
    <w:rsid w:val="00D83E7E"/>
    <w:rsid w:val="00D84126"/>
    <w:rsid w:val="00D84910"/>
    <w:rsid w:val="00D8557C"/>
    <w:rsid w:val="00D855C0"/>
    <w:rsid w:val="00D85DD1"/>
    <w:rsid w:val="00D86760"/>
    <w:rsid w:val="00D86DF8"/>
    <w:rsid w:val="00D86E3E"/>
    <w:rsid w:val="00D90AF8"/>
    <w:rsid w:val="00D90E19"/>
    <w:rsid w:val="00D91483"/>
    <w:rsid w:val="00D91AC0"/>
    <w:rsid w:val="00D91CA0"/>
    <w:rsid w:val="00D91E43"/>
    <w:rsid w:val="00D92C4E"/>
    <w:rsid w:val="00D93160"/>
    <w:rsid w:val="00D94108"/>
    <w:rsid w:val="00D95180"/>
    <w:rsid w:val="00D95647"/>
    <w:rsid w:val="00D97611"/>
    <w:rsid w:val="00D97909"/>
    <w:rsid w:val="00DA1810"/>
    <w:rsid w:val="00DA1D95"/>
    <w:rsid w:val="00DA1EC2"/>
    <w:rsid w:val="00DA2057"/>
    <w:rsid w:val="00DA21EC"/>
    <w:rsid w:val="00DA249B"/>
    <w:rsid w:val="00DA2598"/>
    <w:rsid w:val="00DA300A"/>
    <w:rsid w:val="00DA37E9"/>
    <w:rsid w:val="00DA5998"/>
    <w:rsid w:val="00DA5AC1"/>
    <w:rsid w:val="00DA73CB"/>
    <w:rsid w:val="00DB0EF9"/>
    <w:rsid w:val="00DB175B"/>
    <w:rsid w:val="00DB1A16"/>
    <w:rsid w:val="00DB1B77"/>
    <w:rsid w:val="00DB4336"/>
    <w:rsid w:val="00DB5A94"/>
    <w:rsid w:val="00DB6EC6"/>
    <w:rsid w:val="00DB6EF1"/>
    <w:rsid w:val="00DC0CAB"/>
    <w:rsid w:val="00DC1963"/>
    <w:rsid w:val="00DC19B8"/>
    <w:rsid w:val="00DC24BB"/>
    <w:rsid w:val="00DC46CC"/>
    <w:rsid w:val="00DC528C"/>
    <w:rsid w:val="00DC557B"/>
    <w:rsid w:val="00DC5887"/>
    <w:rsid w:val="00DC5B9F"/>
    <w:rsid w:val="00DC6564"/>
    <w:rsid w:val="00DC72E1"/>
    <w:rsid w:val="00DC74C2"/>
    <w:rsid w:val="00DD0460"/>
    <w:rsid w:val="00DD09C7"/>
    <w:rsid w:val="00DD0C93"/>
    <w:rsid w:val="00DD1311"/>
    <w:rsid w:val="00DD1E32"/>
    <w:rsid w:val="00DD2E4F"/>
    <w:rsid w:val="00DD4CCC"/>
    <w:rsid w:val="00DD5D93"/>
    <w:rsid w:val="00DD6928"/>
    <w:rsid w:val="00DE0652"/>
    <w:rsid w:val="00DE06F2"/>
    <w:rsid w:val="00DE0AF9"/>
    <w:rsid w:val="00DE1D1B"/>
    <w:rsid w:val="00DE2FDB"/>
    <w:rsid w:val="00DE37BF"/>
    <w:rsid w:val="00DE3FC7"/>
    <w:rsid w:val="00DE4524"/>
    <w:rsid w:val="00DE47AB"/>
    <w:rsid w:val="00DE617C"/>
    <w:rsid w:val="00DE6480"/>
    <w:rsid w:val="00DE64C3"/>
    <w:rsid w:val="00DE6DA6"/>
    <w:rsid w:val="00DE6E1A"/>
    <w:rsid w:val="00DE72F1"/>
    <w:rsid w:val="00DF0B58"/>
    <w:rsid w:val="00DF0DE1"/>
    <w:rsid w:val="00DF0E77"/>
    <w:rsid w:val="00DF121B"/>
    <w:rsid w:val="00DF15D2"/>
    <w:rsid w:val="00DF18A3"/>
    <w:rsid w:val="00DF2F14"/>
    <w:rsid w:val="00DF419A"/>
    <w:rsid w:val="00DF55B5"/>
    <w:rsid w:val="00DF5EEC"/>
    <w:rsid w:val="00DF6742"/>
    <w:rsid w:val="00DF796F"/>
    <w:rsid w:val="00DF7D7B"/>
    <w:rsid w:val="00DF7DEC"/>
    <w:rsid w:val="00DF7DEE"/>
    <w:rsid w:val="00E010FE"/>
    <w:rsid w:val="00E02CDC"/>
    <w:rsid w:val="00E03628"/>
    <w:rsid w:val="00E036D6"/>
    <w:rsid w:val="00E03C4D"/>
    <w:rsid w:val="00E04395"/>
    <w:rsid w:val="00E05241"/>
    <w:rsid w:val="00E055DB"/>
    <w:rsid w:val="00E06257"/>
    <w:rsid w:val="00E0639B"/>
    <w:rsid w:val="00E06CE3"/>
    <w:rsid w:val="00E10A29"/>
    <w:rsid w:val="00E1163B"/>
    <w:rsid w:val="00E122E5"/>
    <w:rsid w:val="00E12576"/>
    <w:rsid w:val="00E1297B"/>
    <w:rsid w:val="00E12A99"/>
    <w:rsid w:val="00E12AC8"/>
    <w:rsid w:val="00E12E99"/>
    <w:rsid w:val="00E1462E"/>
    <w:rsid w:val="00E14C8D"/>
    <w:rsid w:val="00E15041"/>
    <w:rsid w:val="00E1559A"/>
    <w:rsid w:val="00E157E3"/>
    <w:rsid w:val="00E20002"/>
    <w:rsid w:val="00E202BE"/>
    <w:rsid w:val="00E204A3"/>
    <w:rsid w:val="00E2116C"/>
    <w:rsid w:val="00E21471"/>
    <w:rsid w:val="00E2266C"/>
    <w:rsid w:val="00E22AA4"/>
    <w:rsid w:val="00E22CAA"/>
    <w:rsid w:val="00E23465"/>
    <w:rsid w:val="00E237EA"/>
    <w:rsid w:val="00E240A1"/>
    <w:rsid w:val="00E245A0"/>
    <w:rsid w:val="00E26BF4"/>
    <w:rsid w:val="00E27027"/>
    <w:rsid w:val="00E278B4"/>
    <w:rsid w:val="00E303CD"/>
    <w:rsid w:val="00E312D6"/>
    <w:rsid w:val="00E315D3"/>
    <w:rsid w:val="00E31937"/>
    <w:rsid w:val="00E322B7"/>
    <w:rsid w:val="00E322F9"/>
    <w:rsid w:val="00E324BB"/>
    <w:rsid w:val="00E328F2"/>
    <w:rsid w:val="00E33A4A"/>
    <w:rsid w:val="00E34910"/>
    <w:rsid w:val="00E35341"/>
    <w:rsid w:val="00E35343"/>
    <w:rsid w:val="00E353E3"/>
    <w:rsid w:val="00E3585A"/>
    <w:rsid w:val="00E35D60"/>
    <w:rsid w:val="00E35F8F"/>
    <w:rsid w:val="00E3702E"/>
    <w:rsid w:val="00E371B3"/>
    <w:rsid w:val="00E37586"/>
    <w:rsid w:val="00E37DC1"/>
    <w:rsid w:val="00E42556"/>
    <w:rsid w:val="00E42DE9"/>
    <w:rsid w:val="00E437FC"/>
    <w:rsid w:val="00E43D33"/>
    <w:rsid w:val="00E44066"/>
    <w:rsid w:val="00E4429E"/>
    <w:rsid w:val="00E457F3"/>
    <w:rsid w:val="00E45BBB"/>
    <w:rsid w:val="00E45D1D"/>
    <w:rsid w:val="00E46CBC"/>
    <w:rsid w:val="00E472EF"/>
    <w:rsid w:val="00E4762D"/>
    <w:rsid w:val="00E5003C"/>
    <w:rsid w:val="00E5015A"/>
    <w:rsid w:val="00E5047B"/>
    <w:rsid w:val="00E512F2"/>
    <w:rsid w:val="00E51A40"/>
    <w:rsid w:val="00E54733"/>
    <w:rsid w:val="00E54818"/>
    <w:rsid w:val="00E548B6"/>
    <w:rsid w:val="00E551CD"/>
    <w:rsid w:val="00E55C3F"/>
    <w:rsid w:val="00E55FB5"/>
    <w:rsid w:val="00E577DE"/>
    <w:rsid w:val="00E615C7"/>
    <w:rsid w:val="00E62045"/>
    <w:rsid w:val="00E62275"/>
    <w:rsid w:val="00E623F1"/>
    <w:rsid w:val="00E6324D"/>
    <w:rsid w:val="00E64722"/>
    <w:rsid w:val="00E65619"/>
    <w:rsid w:val="00E6669A"/>
    <w:rsid w:val="00E67877"/>
    <w:rsid w:val="00E67A0D"/>
    <w:rsid w:val="00E67DA8"/>
    <w:rsid w:val="00E70B8D"/>
    <w:rsid w:val="00E72D04"/>
    <w:rsid w:val="00E72DDB"/>
    <w:rsid w:val="00E738A3"/>
    <w:rsid w:val="00E73FAA"/>
    <w:rsid w:val="00E7491F"/>
    <w:rsid w:val="00E75397"/>
    <w:rsid w:val="00E754E8"/>
    <w:rsid w:val="00E76075"/>
    <w:rsid w:val="00E765A8"/>
    <w:rsid w:val="00E76CBF"/>
    <w:rsid w:val="00E80821"/>
    <w:rsid w:val="00E81274"/>
    <w:rsid w:val="00E812A7"/>
    <w:rsid w:val="00E813BC"/>
    <w:rsid w:val="00E8156F"/>
    <w:rsid w:val="00E82CA3"/>
    <w:rsid w:val="00E83179"/>
    <w:rsid w:val="00E83CB9"/>
    <w:rsid w:val="00E83E94"/>
    <w:rsid w:val="00E85FD1"/>
    <w:rsid w:val="00E86312"/>
    <w:rsid w:val="00E87924"/>
    <w:rsid w:val="00E879C2"/>
    <w:rsid w:val="00E902D3"/>
    <w:rsid w:val="00E917AD"/>
    <w:rsid w:val="00E917C0"/>
    <w:rsid w:val="00E91E15"/>
    <w:rsid w:val="00E91F72"/>
    <w:rsid w:val="00E9296E"/>
    <w:rsid w:val="00E92AA3"/>
    <w:rsid w:val="00E92DA3"/>
    <w:rsid w:val="00E930A0"/>
    <w:rsid w:val="00E9356F"/>
    <w:rsid w:val="00E93C65"/>
    <w:rsid w:val="00E93F25"/>
    <w:rsid w:val="00E94B45"/>
    <w:rsid w:val="00E95B4D"/>
    <w:rsid w:val="00E95F4A"/>
    <w:rsid w:val="00E96849"/>
    <w:rsid w:val="00E96B3E"/>
    <w:rsid w:val="00E97129"/>
    <w:rsid w:val="00EA06A8"/>
    <w:rsid w:val="00EA283C"/>
    <w:rsid w:val="00EA456A"/>
    <w:rsid w:val="00EA554D"/>
    <w:rsid w:val="00EA630D"/>
    <w:rsid w:val="00EA69A1"/>
    <w:rsid w:val="00EA72E8"/>
    <w:rsid w:val="00EA78DD"/>
    <w:rsid w:val="00EB2543"/>
    <w:rsid w:val="00EB360F"/>
    <w:rsid w:val="00EB3EAB"/>
    <w:rsid w:val="00EB4411"/>
    <w:rsid w:val="00EB5C7F"/>
    <w:rsid w:val="00EB65D9"/>
    <w:rsid w:val="00EB6BDD"/>
    <w:rsid w:val="00EB6EF1"/>
    <w:rsid w:val="00EB72F0"/>
    <w:rsid w:val="00EB7600"/>
    <w:rsid w:val="00EB79AE"/>
    <w:rsid w:val="00EC019D"/>
    <w:rsid w:val="00EC0911"/>
    <w:rsid w:val="00EC093F"/>
    <w:rsid w:val="00EC0A55"/>
    <w:rsid w:val="00EC1138"/>
    <w:rsid w:val="00EC132C"/>
    <w:rsid w:val="00EC1337"/>
    <w:rsid w:val="00EC3588"/>
    <w:rsid w:val="00EC4066"/>
    <w:rsid w:val="00EC4BA5"/>
    <w:rsid w:val="00EC5CCB"/>
    <w:rsid w:val="00ED0807"/>
    <w:rsid w:val="00ED0BA4"/>
    <w:rsid w:val="00ED0EE3"/>
    <w:rsid w:val="00ED2A77"/>
    <w:rsid w:val="00ED2B28"/>
    <w:rsid w:val="00ED350D"/>
    <w:rsid w:val="00ED3AE8"/>
    <w:rsid w:val="00ED4570"/>
    <w:rsid w:val="00ED488A"/>
    <w:rsid w:val="00ED5BDF"/>
    <w:rsid w:val="00ED6433"/>
    <w:rsid w:val="00ED675F"/>
    <w:rsid w:val="00ED7A08"/>
    <w:rsid w:val="00EE0AC5"/>
    <w:rsid w:val="00EE1C7C"/>
    <w:rsid w:val="00EE30DF"/>
    <w:rsid w:val="00EE4F9D"/>
    <w:rsid w:val="00EE73B4"/>
    <w:rsid w:val="00EF1E5C"/>
    <w:rsid w:val="00EF37A2"/>
    <w:rsid w:val="00EF3A83"/>
    <w:rsid w:val="00EF3AE3"/>
    <w:rsid w:val="00EF3AF2"/>
    <w:rsid w:val="00EF44A1"/>
    <w:rsid w:val="00EF46AB"/>
    <w:rsid w:val="00EF473D"/>
    <w:rsid w:val="00EF4892"/>
    <w:rsid w:val="00EF4B94"/>
    <w:rsid w:val="00EF5102"/>
    <w:rsid w:val="00EF53C1"/>
    <w:rsid w:val="00EF61C4"/>
    <w:rsid w:val="00EF6DED"/>
    <w:rsid w:val="00EF6E03"/>
    <w:rsid w:val="00EF76B1"/>
    <w:rsid w:val="00EF7C89"/>
    <w:rsid w:val="00EF7D5E"/>
    <w:rsid w:val="00EF7E5D"/>
    <w:rsid w:val="00F00BD5"/>
    <w:rsid w:val="00F0103A"/>
    <w:rsid w:val="00F01214"/>
    <w:rsid w:val="00F01C56"/>
    <w:rsid w:val="00F01FE6"/>
    <w:rsid w:val="00F02147"/>
    <w:rsid w:val="00F02BFF"/>
    <w:rsid w:val="00F0315A"/>
    <w:rsid w:val="00F03EA0"/>
    <w:rsid w:val="00F050C8"/>
    <w:rsid w:val="00F05407"/>
    <w:rsid w:val="00F0671F"/>
    <w:rsid w:val="00F06B44"/>
    <w:rsid w:val="00F06EF1"/>
    <w:rsid w:val="00F10593"/>
    <w:rsid w:val="00F108CB"/>
    <w:rsid w:val="00F113C0"/>
    <w:rsid w:val="00F1148C"/>
    <w:rsid w:val="00F11992"/>
    <w:rsid w:val="00F12033"/>
    <w:rsid w:val="00F12610"/>
    <w:rsid w:val="00F12C00"/>
    <w:rsid w:val="00F14129"/>
    <w:rsid w:val="00F14342"/>
    <w:rsid w:val="00F20462"/>
    <w:rsid w:val="00F20A3C"/>
    <w:rsid w:val="00F20F0E"/>
    <w:rsid w:val="00F233A7"/>
    <w:rsid w:val="00F239ED"/>
    <w:rsid w:val="00F23F9A"/>
    <w:rsid w:val="00F24A99"/>
    <w:rsid w:val="00F25034"/>
    <w:rsid w:val="00F251D3"/>
    <w:rsid w:val="00F25B53"/>
    <w:rsid w:val="00F2678B"/>
    <w:rsid w:val="00F27B0D"/>
    <w:rsid w:val="00F27F95"/>
    <w:rsid w:val="00F30CC6"/>
    <w:rsid w:val="00F30FB8"/>
    <w:rsid w:val="00F31643"/>
    <w:rsid w:val="00F318C6"/>
    <w:rsid w:val="00F31E7F"/>
    <w:rsid w:val="00F3258F"/>
    <w:rsid w:val="00F32E9D"/>
    <w:rsid w:val="00F332D2"/>
    <w:rsid w:val="00F33544"/>
    <w:rsid w:val="00F3378C"/>
    <w:rsid w:val="00F347CE"/>
    <w:rsid w:val="00F35861"/>
    <w:rsid w:val="00F37B43"/>
    <w:rsid w:val="00F404E4"/>
    <w:rsid w:val="00F40E04"/>
    <w:rsid w:val="00F41100"/>
    <w:rsid w:val="00F41F61"/>
    <w:rsid w:val="00F42548"/>
    <w:rsid w:val="00F4258C"/>
    <w:rsid w:val="00F42DF7"/>
    <w:rsid w:val="00F435DE"/>
    <w:rsid w:val="00F44EED"/>
    <w:rsid w:val="00F46332"/>
    <w:rsid w:val="00F46484"/>
    <w:rsid w:val="00F46D36"/>
    <w:rsid w:val="00F46DD6"/>
    <w:rsid w:val="00F47D3B"/>
    <w:rsid w:val="00F50F73"/>
    <w:rsid w:val="00F51695"/>
    <w:rsid w:val="00F516DC"/>
    <w:rsid w:val="00F524B3"/>
    <w:rsid w:val="00F5254C"/>
    <w:rsid w:val="00F53C9D"/>
    <w:rsid w:val="00F54AB8"/>
    <w:rsid w:val="00F55BFD"/>
    <w:rsid w:val="00F57581"/>
    <w:rsid w:val="00F57F45"/>
    <w:rsid w:val="00F60AB8"/>
    <w:rsid w:val="00F60F7D"/>
    <w:rsid w:val="00F61E6C"/>
    <w:rsid w:val="00F62330"/>
    <w:rsid w:val="00F6292D"/>
    <w:rsid w:val="00F629B6"/>
    <w:rsid w:val="00F63824"/>
    <w:rsid w:val="00F63963"/>
    <w:rsid w:val="00F648C0"/>
    <w:rsid w:val="00F653A7"/>
    <w:rsid w:val="00F6562C"/>
    <w:rsid w:val="00F65668"/>
    <w:rsid w:val="00F705F1"/>
    <w:rsid w:val="00F7149C"/>
    <w:rsid w:val="00F71D0E"/>
    <w:rsid w:val="00F726B0"/>
    <w:rsid w:val="00F7350C"/>
    <w:rsid w:val="00F735E1"/>
    <w:rsid w:val="00F73912"/>
    <w:rsid w:val="00F73FBE"/>
    <w:rsid w:val="00F74D53"/>
    <w:rsid w:val="00F7549D"/>
    <w:rsid w:val="00F76764"/>
    <w:rsid w:val="00F76A43"/>
    <w:rsid w:val="00F76F88"/>
    <w:rsid w:val="00F807B9"/>
    <w:rsid w:val="00F80A6E"/>
    <w:rsid w:val="00F82228"/>
    <w:rsid w:val="00F8230B"/>
    <w:rsid w:val="00F82A96"/>
    <w:rsid w:val="00F83AB4"/>
    <w:rsid w:val="00F84A0B"/>
    <w:rsid w:val="00F85474"/>
    <w:rsid w:val="00F85A78"/>
    <w:rsid w:val="00F85C08"/>
    <w:rsid w:val="00F86031"/>
    <w:rsid w:val="00F90448"/>
    <w:rsid w:val="00F91364"/>
    <w:rsid w:val="00F91D7D"/>
    <w:rsid w:val="00F92092"/>
    <w:rsid w:val="00F922D3"/>
    <w:rsid w:val="00F9473A"/>
    <w:rsid w:val="00F94750"/>
    <w:rsid w:val="00F94840"/>
    <w:rsid w:val="00F96BD7"/>
    <w:rsid w:val="00F971E3"/>
    <w:rsid w:val="00FA0EF5"/>
    <w:rsid w:val="00FA13F2"/>
    <w:rsid w:val="00FA16DD"/>
    <w:rsid w:val="00FA209A"/>
    <w:rsid w:val="00FA246E"/>
    <w:rsid w:val="00FA29E3"/>
    <w:rsid w:val="00FA3110"/>
    <w:rsid w:val="00FA3471"/>
    <w:rsid w:val="00FA46F7"/>
    <w:rsid w:val="00FA487D"/>
    <w:rsid w:val="00FA64B3"/>
    <w:rsid w:val="00FA6640"/>
    <w:rsid w:val="00FA7F90"/>
    <w:rsid w:val="00FB0046"/>
    <w:rsid w:val="00FB064B"/>
    <w:rsid w:val="00FB0AFE"/>
    <w:rsid w:val="00FB2367"/>
    <w:rsid w:val="00FB2EEA"/>
    <w:rsid w:val="00FB318D"/>
    <w:rsid w:val="00FB4439"/>
    <w:rsid w:val="00FB4C6E"/>
    <w:rsid w:val="00FB526F"/>
    <w:rsid w:val="00FB5B6F"/>
    <w:rsid w:val="00FB5F65"/>
    <w:rsid w:val="00FC04CF"/>
    <w:rsid w:val="00FC1408"/>
    <w:rsid w:val="00FC1A83"/>
    <w:rsid w:val="00FC1DAB"/>
    <w:rsid w:val="00FC1EC1"/>
    <w:rsid w:val="00FC1F14"/>
    <w:rsid w:val="00FC21D0"/>
    <w:rsid w:val="00FC2893"/>
    <w:rsid w:val="00FC31FA"/>
    <w:rsid w:val="00FC4949"/>
    <w:rsid w:val="00FC4A90"/>
    <w:rsid w:val="00FC729F"/>
    <w:rsid w:val="00FD0772"/>
    <w:rsid w:val="00FD14AD"/>
    <w:rsid w:val="00FD1BD8"/>
    <w:rsid w:val="00FD1F13"/>
    <w:rsid w:val="00FD2596"/>
    <w:rsid w:val="00FD2B5D"/>
    <w:rsid w:val="00FD2C44"/>
    <w:rsid w:val="00FD2D5B"/>
    <w:rsid w:val="00FD2F53"/>
    <w:rsid w:val="00FD430C"/>
    <w:rsid w:val="00FD47E3"/>
    <w:rsid w:val="00FD56ED"/>
    <w:rsid w:val="00FD6C9A"/>
    <w:rsid w:val="00FD7A11"/>
    <w:rsid w:val="00FD7C66"/>
    <w:rsid w:val="00FE0483"/>
    <w:rsid w:val="00FE07A7"/>
    <w:rsid w:val="00FE085F"/>
    <w:rsid w:val="00FE1004"/>
    <w:rsid w:val="00FE1835"/>
    <w:rsid w:val="00FE1DC8"/>
    <w:rsid w:val="00FE2457"/>
    <w:rsid w:val="00FE3026"/>
    <w:rsid w:val="00FE4F85"/>
    <w:rsid w:val="00FE614C"/>
    <w:rsid w:val="00FE6798"/>
    <w:rsid w:val="00FE684D"/>
    <w:rsid w:val="00FE6F10"/>
    <w:rsid w:val="00FE7087"/>
    <w:rsid w:val="00FE7480"/>
    <w:rsid w:val="00FF0A17"/>
    <w:rsid w:val="00FF0A4B"/>
    <w:rsid w:val="00FF0C11"/>
    <w:rsid w:val="00FF2B36"/>
    <w:rsid w:val="00FF312A"/>
    <w:rsid w:val="00FF4B21"/>
    <w:rsid w:val="00FF52A4"/>
    <w:rsid w:val="00FF6741"/>
    <w:rsid w:val="0173A3B4"/>
    <w:rsid w:val="01CDBF91"/>
    <w:rsid w:val="0224C7C1"/>
    <w:rsid w:val="0237FACF"/>
    <w:rsid w:val="02C0B83B"/>
    <w:rsid w:val="03477817"/>
    <w:rsid w:val="03AA51C9"/>
    <w:rsid w:val="06491A21"/>
    <w:rsid w:val="06954BDE"/>
    <w:rsid w:val="085B5376"/>
    <w:rsid w:val="086A83DB"/>
    <w:rsid w:val="08A30377"/>
    <w:rsid w:val="097B331F"/>
    <w:rsid w:val="0A0E6A4A"/>
    <w:rsid w:val="0AFE8345"/>
    <w:rsid w:val="0C31E62B"/>
    <w:rsid w:val="0CECB1CD"/>
    <w:rsid w:val="0D161211"/>
    <w:rsid w:val="0DCDB68C"/>
    <w:rsid w:val="0DCEAF4A"/>
    <w:rsid w:val="0DF7860C"/>
    <w:rsid w:val="0E05D39D"/>
    <w:rsid w:val="0E2AA6E8"/>
    <w:rsid w:val="0E500CEC"/>
    <w:rsid w:val="0F626813"/>
    <w:rsid w:val="120C664A"/>
    <w:rsid w:val="12BD3919"/>
    <w:rsid w:val="12BF7A10"/>
    <w:rsid w:val="13C27AF5"/>
    <w:rsid w:val="14211345"/>
    <w:rsid w:val="15C98A3B"/>
    <w:rsid w:val="166E31AC"/>
    <w:rsid w:val="1673F4EA"/>
    <w:rsid w:val="1734F8DF"/>
    <w:rsid w:val="17686DED"/>
    <w:rsid w:val="176A2CA9"/>
    <w:rsid w:val="18149920"/>
    <w:rsid w:val="189840E7"/>
    <w:rsid w:val="191B3177"/>
    <w:rsid w:val="199E0AFD"/>
    <w:rsid w:val="1A2C68AE"/>
    <w:rsid w:val="1A657C3D"/>
    <w:rsid w:val="1A666111"/>
    <w:rsid w:val="1A6C99A1"/>
    <w:rsid w:val="1B54152C"/>
    <w:rsid w:val="1C5E3CFA"/>
    <w:rsid w:val="1D76AB42"/>
    <w:rsid w:val="1E6213B8"/>
    <w:rsid w:val="1EA841E7"/>
    <w:rsid w:val="20FE8C7A"/>
    <w:rsid w:val="21699CE5"/>
    <w:rsid w:val="22234601"/>
    <w:rsid w:val="23BF7B09"/>
    <w:rsid w:val="254D16E8"/>
    <w:rsid w:val="25C5266C"/>
    <w:rsid w:val="26042321"/>
    <w:rsid w:val="261B56A8"/>
    <w:rsid w:val="263EDCF7"/>
    <w:rsid w:val="27FFF81D"/>
    <w:rsid w:val="29BFAE90"/>
    <w:rsid w:val="29EBBED7"/>
    <w:rsid w:val="2AEB9C3A"/>
    <w:rsid w:val="2C98DA43"/>
    <w:rsid w:val="2CBDCDC9"/>
    <w:rsid w:val="2D9BF0CC"/>
    <w:rsid w:val="2E919B00"/>
    <w:rsid w:val="2ED9312A"/>
    <w:rsid w:val="2F811C48"/>
    <w:rsid w:val="2FD29DB5"/>
    <w:rsid w:val="2FFF1081"/>
    <w:rsid w:val="314F4442"/>
    <w:rsid w:val="3180535C"/>
    <w:rsid w:val="31FFF8D1"/>
    <w:rsid w:val="3203D13C"/>
    <w:rsid w:val="325224EF"/>
    <w:rsid w:val="32595426"/>
    <w:rsid w:val="32674293"/>
    <w:rsid w:val="32802B85"/>
    <w:rsid w:val="328537D6"/>
    <w:rsid w:val="3323F8D6"/>
    <w:rsid w:val="33AD33CD"/>
    <w:rsid w:val="3414D8A9"/>
    <w:rsid w:val="34C961C6"/>
    <w:rsid w:val="34F6DB11"/>
    <w:rsid w:val="372305A3"/>
    <w:rsid w:val="373B1D67"/>
    <w:rsid w:val="3A490863"/>
    <w:rsid w:val="3B08839C"/>
    <w:rsid w:val="3BE7B31C"/>
    <w:rsid w:val="3C07F121"/>
    <w:rsid w:val="3C0AF74F"/>
    <w:rsid w:val="3C32E8AC"/>
    <w:rsid w:val="3EC907D0"/>
    <w:rsid w:val="3F709FF6"/>
    <w:rsid w:val="41EBACCD"/>
    <w:rsid w:val="424669CA"/>
    <w:rsid w:val="439BE3F2"/>
    <w:rsid w:val="458D1A54"/>
    <w:rsid w:val="45C0E6BC"/>
    <w:rsid w:val="4602E29F"/>
    <w:rsid w:val="474F876A"/>
    <w:rsid w:val="48344E26"/>
    <w:rsid w:val="49E4B3B9"/>
    <w:rsid w:val="4ABAC19C"/>
    <w:rsid w:val="4AC5B9AA"/>
    <w:rsid w:val="4B434569"/>
    <w:rsid w:val="4C376B8D"/>
    <w:rsid w:val="4D299DDB"/>
    <w:rsid w:val="4D89030A"/>
    <w:rsid w:val="4FF8D122"/>
    <w:rsid w:val="50191CBC"/>
    <w:rsid w:val="511B252E"/>
    <w:rsid w:val="51251CEA"/>
    <w:rsid w:val="52CF21CD"/>
    <w:rsid w:val="5323D594"/>
    <w:rsid w:val="536F0A5A"/>
    <w:rsid w:val="538B2EE1"/>
    <w:rsid w:val="53FC942A"/>
    <w:rsid w:val="55087A10"/>
    <w:rsid w:val="5A7E04DF"/>
    <w:rsid w:val="5B2EE97E"/>
    <w:rsid w:val="5B8D95D1"/>
    <w:rsid w:val="5BED7933"/>
    <w:rsid w:val="5C918E10"/>
    <w:rsid w:val="5DB2E4B3"/>
    <w:rsid w:val="5F052C27"/>
    <w:rsid w:val="602C4B2E"/>
    <w:rsid w:val="60E6B24C"/>
    <w:rsid w:val="62A783DD"/>
    <w:rsid w:val="63131A60"/>
    <w:rsid w:val="63A21CF4"/>
    <w:rsid w:val="6470A8D2"/>
    <w:rsid w:val="65142315"/>
    <w:rsid w:val="68B25CB8"/>
    <w:rsid w:val="691DD6A6"/>
    <w:rsid w:val="69CB0E18"/>
    <w:rsid w:val="69F4F33D"/>
    <w:rsid w:val="6AB31FA5"/>
    <w:rsid w:val="6B1AF71E"/>
    <w:rsid w:val="6B3F38F9"/>
    <w:rsid w:val="6B7B453D"/>
    <w:rsid w:val="6B9BD97E"/>
    <w:rsid w:val="6C7EE81A"/>
    <w:rsid w:val="6E156439"/>
    <w:rsid w:val="6E780D7E"/>
    <w:rsid w:val="70934235"/>
    <w:rsid w:val="719A4584"/>
    <w:rsid w:val="724E3B8C"/>
    <w:rsid w:val="7268319A"/>
    <w:rsid w:val="728D3E2E"/>
    <w:rsid w:val="72B6A9A6"/>
    <w:rsid w:val="72D92589"/>
    <w:rsid w:val="7313FE0A"/>
    <w:rsid w:val="73371667"/>
    <w:rsid w:val="75315913"/>
    <w:rsid w:val="762E462E"/>
    <w:rsid w:val="76564BF1"/>
    <w:rsid w:val="7779B6D5"/>
    <w:rsid w:val="78406EB1"/>
    <w:rsid w:val="7936F969"/>
    <w:rsid w:val="7ACB0938"/>
    <w:rsid w:val="7BA1171B"/>
    <w:rsid w:val="7C4C769E"/>
    <w:rsid w:val="7D47ABC2"/>
    <w:rsid w:val="7D810E49"/>
    <w:rsid w:val="7E2E6E56"/>
    <w:rsid w:val="7E41FFC8"/>
    <w:rsid w:val="7E42E5C8"/>
    <w:rsid w:val="7E908017"/>
    <w:rsid w:val="7ED91C84"/>
    <w:rsid w:val="7EF2DC59"/>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7EA5C609"/>
  <w15:chartTrackingRefBased/>
  <w15:docId w15:val="{BEC4F11E-F150-43BD-8347-15C01FC8DE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1" w:defUIPriority="0" w:defSemiHidden="0" w:defUnhideWhenUsed="0" w:defQFormat="0" w:count="376">
    <w:lsdException w:name="Normal" w:locked="0" w:qFormat="1"/>
    <w:lsdException w:name="heading 1" w:locked="0" w:qFormat="1"/>
    <w:lsdException w:name="heading 2" w:locked="0" w:qFormat="1"/>
    <w:lsdException w:name="heading 3" w:locked="0" w:qFormat="1"/>
    <w:lsdException w:name="heading 4" w:locked="0" w:qFormat="1"/>
    <w:lsdException w:name="heading 5" w:locked="0" w:qFormat="1"/>
    <w:lsdException w:name="heading 6" w:locked="0" w:qFormat="1"/>
    <w:lsdException w:name="heading 7" w:locked="0" w:qFormat="1"/>
    <w:lsdException w:name="heading 8" w:locked="0" w:qFormat="1"/>
    <w:lsdException w:name="heading 9" w:locked="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locked="0" w:semiHidden="1" w:unhideWhenUsed="1"/>
    <w:lsdException w:name="annotation text" w:locked="0" w:semiHidden="1" w:unhideWhenUsed="1"/>
    <w:lsdException w:name="header" w:locked="0" w:semiHidden="1" w:uiPriority="99" w:unhideWhenUsed="1"/>
    <w:lsdException w:name="footer" w:locked="0" w:semiHidden="1" w:uiPriority="99" w:unhideWhenUsed="1"/>
    <w:lsdException w:name="index heading" w:semiHidden="1" w:unhideWhenUsed="1"/>
    <w:lsdException w:name="caption" w:locked="0" w:qFormat="1"/>
    <w:lsdException w:name="table of figures" w:semiHidden="1" w:unhideWhenUsed="1"/>
    <w:lsdException w:name="envelope address" w:semiHidden="1" w:unhideWhenUsed="1"/>
    <w:lsdException w:name="envelope return" w:semiHidden="1" w:unhideWhenUsed="1"/>
    <w:lsdException w:name="footnote reference" w:locked="0" w:semiHidden="1" w:unhideWhenUsed="1"/>
    <w:lsdException w:name="annotation reference" w:locked="0" w:semiHidden="1" w:unhideWhenUsed="1"/>
    <w:lsdException w:name="line number" w:locked="0" w:semiHidden="1" w:unhideWhenUsed="1"/>
    <w:lsdException w:name="page number" w:locked="0" w:semiHidden="1" w:unhideWhenUsed="1"/>
    <w:lsdException w:name="endnote reference" w:locked="0" w:semiHidden="1" w:unhideWhenUsed="1"/>
    <w:lsdException w:name="endnote text" w:locked="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locked="0" w:semiHidden="1" w:uiPriority="1" w:unhideWhenUsed="1"/>
    <w:lsdException w:name="Body Text" w:locked="0" w:semiHidden="1" w:unhideWhenUsed="1"/>
    <w:lsdException w:name="Body Text Indent" w:locked="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w:locked="0"/>
    <w:lsdException w:name="Body Text First Indent 2" w:locked="0" w:semiHidden="1" w:unhideWhenUsed="1"/>
    <w:lsdException w:name="Note Heading" w:semiHidden="1" w:unhideWhenUsed="1"/>
    <w:lsdException w:name="Body Text 2" w:locked="0" w:semiHidden="1" w:unhideWhenUsed="1"/>
    <w:lsdException w:name="Body Text 3" w:locked="0" w:semiHidden="1" w:unhideWhenUsed="1"/>
    <w:lsdException w:name="Body Text Indent 2" w:locked="0" w:semiHidden="1" w:unhideWhenUsed="1"/>
    <w:lsdException w:name="Body Text Indent 3" w:locked="0" w:semiHidden="1" w:unhideWhenUsed="1"/>
    <w:lsdException w:name="Block Text" w:locked="0" w:semiHidden="1" w:unhideWhenUsed="1"/>
    <w:lsdException w:name="Hyperlink" w:locked="0" w:semiHidden="1" w:uiPriority="99" w:unhideWhenUsed="1"/>
    <w:lsdException w:name="FollowedHyperlink" w:semiHidden="1" w:unhideWhenUsed="1"/>
    <w:lsdException w:name="Strong" w:qFormat="1"/>
    <w:lsdException w:name="Emphasis" w:locked="0" w:qFormat="1"/>
    <w:lsdException w:name="Document Map" w:locked="0" w:semiHidden="1" w:unhideWhenUsed="1"/>
    <w:lsdException w:name="Plain Text" w:semiHidden="1" w:unhideWhenUsed="1"/>
    <w:lsdException w:name="E-mail Signature" w:semiHidden="1" w:unhideWhenUsed="1"/>
    <w:lsdException w:name="HTML Top of Form" w:locked="0" w:semiHidden="1" w:unhideWhenUsed="1"/>
    <w:lsdException w:name="HTML Bottom of Form" w:locked="0"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semiHidden="1" w:unhideWhenUsed="1"/>
    <w:lsdException w:name="No List" w:locked="0"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nhideWhenUsed="1"/>
    <w:lsdException w:name="Table Grid" w:locked="0"/>
    <w:lsdException w:name="Table Theme" w:semiHidden="1" w:unhideWhenUsed="1"/>
    <w:lsdException w:name="Placeholder Text" w:locked="0" w:semiHidden="1" w:uiPriority="99" w:unhideWhenUsed="1"/>
    <w:lsdException w:name="No Spacing" w:locked="0" w:uiPriority="99" w:qFormat="1"/>
    <w:lsdException w:name="Light Shading" w:locked="0" w:uiPriority="99"/>
    <w:lsdException w:name="Light List" w:locked="0" w:uiPriority="99"/>
    <w:lsdException w:name="Light Grid" w:locked="0" w:uiPriority="99"/>
    <w:lsdException w:name="Medium Shading 1" w:locked="0" w:uiPriority="99"/>
    <w:lsdException w:name="Medium Shading 2" w:locked="0" w:uiPriority="99"/>
    <w:lsdException w:name="Medium List 1" w:locked="0" w:uiPriority="99"/>
    <w:lsdException w:name="Medium List 2" w:locked="0"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ocked="0" w:uiPriority="99"/>
    <w:lsdException w:name="Colorful List Accent 1" w:locked="0"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locked="0" w:uiPriority="39" w:qFormat="1"/>
    <w:lsdException w:name="Grid Table 4" w:locked="0" w:uiPriority="41"/>
    <w:lsdException w:name="Grid Table 5 Dark" w:locked="0" w:uiPriority="42"/>
    <w:lsdException w:name="Grid Table 6 Colorful" w:locked="0" w:uiPriority="43"/>
    <w:lsdException w:name="Grid Table 7 Colorful" w:locked="0" w:uiPriority="44"/>
    <w:lsdException w:name="Grid Table 1 Light Accent 1" w:locked="0" w:uiPriority="45"/>
    <w:lsdException w:name="Grid Table 2 Accent 1" w:locked="0" w:uiPriority="40"/>
    <w:lsdException w:name="Grid Table 3 Accent 1" w:locked="0" w:uiPriority="46"/>
    <w:lsdException w:name="Grid Table 4 Accent 1" w:locked="0" w:uiPriority="47"/>
    <w:lsdException w:name="Grid Table 5 Dark Accent 1" w:locked="0" w:uiPriority="48"/>
    <w:lsdException w:name="Grid Table 6 Colorful Accent 1" w:locked="0" w:uiPriority="49"/>
    <w:lsdException w:name="Grid Table 7 Colorful Accent 1" w:locked="0" w:uiPriority="50"/>
    <w:lsdException w:name="Grid Table 1 Light Accent 2" w:locked="0" w:uiPriority="51"/>
    <w:lsdException w:name="Grid Table 2 Accent 2" w:locked="0" w:uiPriority="52"/>
    <w:lsdException w:name="Grid Table 3 Accent 2" w:locked="0" w:uiPriority="46"/>
    <w:lsdException w:name="Grid Table 4 Accent 2" w:locked="0" w:uiPriority="47"/>
    <w:lsdException w:name="Grid Table 5 Dark Accent 2" w:locked="0" w:uiPriority="48"/>
    <w:lsdException w:name="Grid Table 6 Colorful Accent 2" w:locked="0" w:uiPriority="49"/>
    <w:lsdException w:name="Grid Table 7 Colorful Accent 2" w:locked="0" w:uiPriority="50"/>
    <w:lsdException w:name="Grid Table 1 Light Accent 3" w:locked="0" w:uiPriority="51"/>
    <w:lsdException w:name="Grid Table 2 Accent 3" w:locked="0" w:uiPriority="52"/>
    <w:lsdException w:name="Grid Table 3 Accent 3" w:locked="0" w:uiPriority="46"/>
    <w:lsdException w:name="Grid Table 4 Accent 3" w:locked="0" w:uiPriority="47"/>
    <w:lsdException w:name="Grid Table 5 Dark Accent 3" w:locked="0" w:uiPriority="48"/>
    <w:lsdException w:name="Grid Table 6 Colorful Accent 3" w:locked="0" w:uiPriority="49"/>
    <w:lsdException w:name="Grid Table 7 Colorful Accent 3" w:locked="0" w:uiPriority="50"/>
    <w:lsdException w:name="Grid Table 1 Light Accent 4" w:locked="0" w:uiPriority="51"/>
    <w:lsdException w:name="Grid Table 2 Accent 4" w:locked="0" w:uiPriority="52"/>
    <w:lsdException w:name="Grid Table 3 Accent 4" w:locked="0" w:uiPriority="46"/>
    <w:lsdException w:name="Grid Table 4 Accent 4" w:locked="0" w:uiPriority="47"/>
    <w:lsdException w:name="Grid Table 5 Dark Accent 4" w:locked="0" w:uiPriority="48"/>
    <w:lsdException w:name="Grid Table 6 Colorful Accent 4" w:locked="0" w:uiPriority="49"/>
    <w:lsdException w:name="Grid Table 7 Colorful Accent 4" w:locked="0" w:uiPriority="50"/>
    <w:lsdException w:name="Grid Table 1 Light Accent 5" w:locked="0" w:uiPriority="51"/>
    <w:lsdException w:name="Grid Table 2 Accent 5" w:locked="0" w:uiPriority="52"/>
    <w:lsdException w:name="Grid Table 3 Accent 5" w:locked="0" w:uiPriority="46"/>
    <w:lsdException w:name="Grid Table 4 Accent 5" w:locked="0" w:uiPriority="47"/>
    <w:lsdException w:name="Grid Table 5 Dark Accent 5" w:locked="0" w:uiPriority="48"/>
    <w:lsdException w:name="Grid Table 6 Colorful Accent 5" w:locked="0" w:uiPriority="49"/>
    <w:lsdException w:name="Grid Table 7 Colorful Accent 5" w:locked="0" w:uiPriority="50"/>
    <w:lsdException w:name="Grid Table 1 Light Accent 6" w:locked="0" w:uiPriority="51"/>
    <w:lsdException w:name="Grid Table 2 Accent 6" w:locked="0" w:uiPriority="52"/>
    <w:lsdException w:name="Grid Table 3 Accent 6" w:locked="0" w:uiPriority="46"/>
    <w:lsdException w:name="Grid Table 4 Accent 6" w:locked="0" w:uiPriority="47"/>
    <w:lsdException w:name="Grid Table 5 Dark Accent 6" w:locked="0" w:uiPriority="48"/>
    <w:lsdException w:name="Grid Table 6 Colorful Accent 6" w:locked="0" w:uiPriority="49"/>
    <w:lsdException w:name="Grid Table 7 Colorful Accent 6" w:locked="0" w:uiPriority="50"/>
    <w:lsdException w:name="List Table 1 Light" w:locked="0" w:uiPriority="51"/>
    <w:lsdException w:name="List Table 2" w:locked="0" w:uiPriority="52"/>
    <w:lsdException w:name="List Table 3" w:locked="0" w:uiPriority="46"/>
    <w:lsdException w:name="List Table 4" w:locked="0" w:uiPriority="47"/>
    <w:lsdException w:name="List Table 5 Dark" w:locked="0" w:uiPriority="48"/>
    <w:lsdException w:name="List Table 6 Colorful" w:locked="0" w:uiPriority="49"/>
    <w:lsdException w:name="List Table 7 Colorful" w:locked="0" w:uiPriority="50"/>
    <w:lsdException w:name="List Table 1 Light Accent 1" w:locked="0" w:uiPriority="51"/>
    <w:lsdException w:name="List Table 2 Accent 1" w:locked="0" w:uiPriority="52"/>
    <w:lsdException w:name="List Table 3 Accent 1" w:locked="0" w:uiPriority="46"/>
    <w:lsdException w:name="List Table 4 Accent 1" w:locked="0" w:uiPriority="47"/>
    <w:lsdException w:name="List Table 5 Dark Accent 1" w:locked="0" w:uiPriority="48"/>
    <w:lsdException w:name="List Table 6 Colorful Accent 1" w:locked="0" w:uiPriority="49"/>
    <w:lsdException w:name="List Table 7 Colorful Accent 1" w:locked="0" w:uiPriority="50"/>
    <w:lsdException w:name="List Table 1 Light Accent 2" w:locked="0" w:uiPriority="51"/>
    <w:lsdException w:name="List Table 2 Accent 2" w:locked="0" w:uiPriority="52"/>
    <w:lsdException w:name="List Table 3 Accent 2" w:locked="0" w:uiPriority="46"/>
    <w:lsdException w:name="List Table 4 Accent 2" w:locked="0" w:uiPriority="47"/>
    <w:lsdException w:name="List Table 5 Dark Accent 2" w:locked="0" w:uiPriority="48"/>
    <w:lsdException w:name="List Table 6 Colorful Accent 2" w:locked="0" w:uiPriority="49"/>
    <w:lsdException w:name="List Table 7 Colorful Accent 2" w:locked="0" w:uiPriority="50"/>
    <w:lsdException w:name="List Table 1 Light Accent 3" w:locked="0" w:uiPriority="51"/>
    <w:lsdException w:name="List Table 2 Accent 3" w:locked="0" w:uiPriority="52"/>
    <w:lsdException w:name="List Table 3 Accent 3" w:locked="0" w:uiPriority="46"/>
    <w:lsdException w:name="List Table 4 Accent 3" w:locked="0" w:uiPriority="47"/>
    <w:lsdException w:name="List Table 5 Dark Accent 3" w:locked="0" w:uiPriority="48"/>
    <w:lsdException w:name="List Table 6 Colorful Accent 3" w:locked="0" w:uiPriority="49"/>
    <w:lsdException w:name="List Table 7 Colorful Accent 3" w:locked="0" w:uiPriority="50"/>
    <w:lsdException w:name="List Table 1 Light Accent 4" w:locked="0" w:uiPriority="51"/>
    <w:lsdException w:name="List Table 2 Accent 4" w:locked="0" w:uiPriority="52"/>
    <w:lsdException w:name="List Table 3 Accent 4" w:locked="0" w:uiPriority="46"/>
    <w:lsdException w:name="List Table 4 Accent 4" w:locked="0" w:uiPriority="47"/>
    <w:lsdException w:name="List Table 5 Dark Accent 4" w:locked="0" w:uiPriority="48"/>
    <w:lsdException w:name="List Table 6 Colorful Accent 4" w:locked="0" w:uiPriority="49"/>
    <w:lsdException w:name="List Table 7 Colorful Accent 4" w:locked="0" w:uiPriority="50"/>
    <w:lsdException w:name="List Table 1 Light Accent 5" w:locked="0" w:uiPriority="51"/>
    <w:lsdException w:name="List Table 2 Accent 5" w:locked="0" w:uiPriority="52"/>
    <w:lsdException w:name="List Table 3 Accent 5" w:locked="0" w:uiPriority="46"/>
    <w:lsdException w:name="List Table 4 Accent 5" w:locked="0" w:uiPriority="47"/>
    <w:lsdException w:name="List Table 5 Dark Accent 5" w:locked="0" w:uiPriority="48"/>
    <w:lsdException w:name="List Table 6 Colorful Accent 5" w:locked="0" w:uiPriority="49"/>
    <w:lsdException w:name="List Table 7 Colorful Accent 5" w:locked="0" w:uiPriority="50"/>
    <w:lsdException w:name="List Table 1 Light Accent 6" w:locked="0" w:uiPriority="51"/>
    <w:lsdException w:name="List Table 2 Accent 6" w:locked="0" w:uiPriority="52"/>
    <w:lsdException w:name="List Table 3 Accent 6" w:locked="0" w:uiPriority="46"/>
    <w:lsdException w:name="List Table 4 Accent 6" w:locked="0" w:uiPriority="47"/>
    <w:lsdException w:name="List Table 5 Dark Accent 6" w:locked="0" w:uiPriority="48"/>
    <w:lsdException w:name="List Table 6 Colorful Accent 6" w:locked="0" w:uiPriority="49"/>
    <w:lsdException w:name="List Table 7 Colorful Accent 6" w:locked="0" w:uiPriority="50"/>
    <w:lsdException w:name="Mention" w:locked="0" w:semiHidden="1" w:uiPriority="99" w:unhideWhenUsed="1"/>
    <w:lsdException w:name="Smart Hyperlink" w:locked="0" w:semiHidden="1" w:uiPriority="99" w:unhideWhenUsed="1"/>
    <w:lsdException w:name="Hashtag" w:locked="0" w:semiHidden="1" w:uiPriority="99" w:unhideWhenUsed="1"/>
    <w:lsdException w:name="Unresolved Mention" w:locked="0" w:semiHidden="1" w:uiPriority="99" w:unhideWhenUsed="1"/>
    <w:lsdException w:name="Smart Link" w:locked="0" w:semiHidden="1" w:uiPriority="99" w:unhideWhenUsed="1"/>
  </w:latentStyles>
  <w:style w:type="paragraph" w:default="1" w:styleId="Normal">
    <w:name w:val="Normal"/>
    <w:qFormat/>
    <w:rsid w:val="00962C45"/>
  </w:style>
  <w:style w:type="paragraph" w:styleId="Heading1">
    <w:name w:val="heading 1"/>
    <w:basedOn w:val="Normal"/>
    <w:next w:val="Normal"/>
    <w:link w:val="Heading1Char"/>
    <w:qFormat/>
    <w:locked/>
    <w:rsid w:val="00D00E42"/>
    <w:pPr>
      <w:keepNext/>
      <w:widowControl w:val="0"/>
      <w:ind w:right="-242"/>
      <w:outlineLvl w:val="0"/>
    </w:pPr>
    <w:rPr>
      <w:rFonts w:ascii=".VnTime" w:hAnsi=".VnTime"/>
      <w:b/>
      <w:color w:val="0000FF"/>
      <w:sz w:val="28"/>
    </w:rPr>
  </w:style>
  <w:style w:type="paragraph" w:styleId="Heading2">
    <w:name w:val="heading 2"/>
    <w:basedOn w:val="Normal"/>
    <w:next w:val="Normal"/>
    <w:qFormat/>
    <w:locked/>
    <w:rsid w:val="00D00E42"/>
    <w:pPr>
      <w:keepNext/>
      <w:framePr w:w="9537" w:wrap="notBeside" w:vAnchor="page" w:hAnchor="page" w:x="255" w:y="15663"/>
      <w:tabs>
        <w:tab w:val="center" w:pos="4320"/>
        <w:tab w:val="right" w:pos="8640"/>
      </w:tabs>
      <w:ind w:right="-422"/>
      <w:jc w:val="center"/>
      <w:outlineLvl w:val="1"/>
    </w:pPr>
    <w:rPr>
      <w:rFonts w:ascii=".VnTime" w:hAnsi=".VnTime"/>
      <w:b/>
      <w:i/>
      <w:color w:val="800000"/>
      <w:sz w:val="28"/>
    </w:rPr>
  </w:style>
  <w:style w:type="paragraph" w:styleId="Heading3">
    <w:name w:val="heading 3"/>
    <w:basedOn w:val="Normal"/>
    <w:next w:val="Normal"/>
    <w:link w:val="Heading3Char"/>
    <w:qFormat/>
    <w:locked/>
    <w:rsid w:val="00D00E42"/>
    <w:pPr>
      <w:keepNext/>
      <w:widowControl w:val="0"/>
      <w:ind w:right="3124"/>
      <w:outlineLvl w:val="2"/>
    </w:pPr>
    <w:rPr>
      <w:rFonts w:ascii=".VnTime" w:hAnsi=".VnTime"/>
      <w:b/>
      <w:color w:val="0000FF"/>
      <w:sz w:val="26"/>
    </w:rPr>
  </w:style>
  <w:style w:type="paragraph" w:styleId="Heading4">
    <w:name w:val="heading 4"/>
    <w:basedOn w:val="Normal"/>
    <w:next w:val="Normal"/>
    <w:qFormat/>
    <w:locked/>
    <w:rsid w:val="00D00E42"/>
    <w:pPr>
      <w:keepNext/>
      <w:widowControl w:val="0"/>
      <w:jc w:val="right"/>
      <w:outlineLvl w:val="3"/>
    </w:pPr>
    <w:rPr>
      <w:rFonts w:ascii=".VnTime" w:hAnsi=".VnTime"/>
      <w:b/>
      <w:color w:val="008080"/>
      <w:sz w:val="28"/>
    </w:rPr>
  </w:style>
  <w:style w:type="paragraph" w:styleId="Heading5">
    <w:name w:val="heading 5"/>
    <w:basedOn w:val="Normal"/>
    <w:next w:val="Normal"/>
    <w:qFormat/>
    <w:locked/>
    <w:rsid w:val="00D00E42"/>
    <w:pPr>
      <w:keepNext/>
      <w:widowControl w:val="0"/>
      <w:jc w:val="center"/>
      <w:outlineLvl w:val="4"/>
    </w:pPr>
    <w:rPr>
      <w:rFonts w:ascii="Arial" w:hAnsi="Arial"/>
      <w:b/>
    </w:rPr>
  </w:style>
  <w:style w:type="paragraph" w:styleId="Heading6">
    <w:name w:val="heading 6"/>
    <w:basedOn w:val="Normal"/>
    <w:next w:val="Normal"/>
    <w:qFormat/>
    <w:locked/>
    <w:rsid w:val="00D00E42"/>
    <w:pPr>
      <w:keepNext/>
      <w:widowControl w:val="0"/>
      <w:ind w:right="3124"/>
      <w:outlineLvl w:val="5"/>
    </w:pPr>
    <w:rPr>
      <w:rFonts w:ascii="Arial" w:hAnsi="Arial"/>
      <w:b/>
    </w:rPr>
  </w:style>
  <w:style w:type="paragraph" w:styleId="Heading7">
    <w:name w:val="heading 7"/>
    <w:basedOn w:val="Normal"/>
    <w:next w:val="Normal"/>
    <w:qFormat/>
    <w:locked/>
    <w:rsid w:val="00D00E42"/>
    <w:pPr>
      <w:keepNext/>
      <w:widowControl w:val="0"/>
      <w:ind w:right="3124"/>
      <w:outlineLvl w:val="6"/>
    </w:pPr>
    <w:rPr>
      <w:b/>
      <w:color w:val="FF0000"/>
      <w:sz w:val="32"/>
    </w:rPr>
  </w:style>
  <w:style w:type="paragraph" w:styleId="Heading8">
    <w:name w:val="heading 8"/>
    <w:basedOn w:val="Normal"/>
    <w:next w:val="Normal"/>
    <w:qFormat/>
    <w:locked/>
    <w:rsid w:val="00D00E42"/>
    <w:pPr>
      <w:keepNext/>
      <w:widowControl w:val="0"/>
      <w:jc w:val="center"/>
      <w:outlineLvl w:val="7"/>
    </w:pPr>
    <w:rPr>
      <w:rFonts w:ascii="Arial" w:hAnsi="Arial"/>
      <w:b/>
      <w:sz w:val="18"/>
    </w:rPr>
  </w:style>
  <w:style w:type="paragraph" w:styleId="Heading9">
    <w:name w:val="heading 9"/>
    <w:basedOn w:val="Normal"/>
    <w:next w:val="Normal"/>
    <w:qFormat/>
    <w:locked/>
    <w:rsid w:val="00D00E42"/>
    <w:pPr>
      <w:keepNext/>
      <w:widowControl w:val="0"/>
      <w:ind w:left="360" w:right="3124" w:hanging="360"/>
      <w:outlineLvl w:val="8"/>
    </w:pPr>
    <w:rPr>
      <w:b/>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D00E42"/>
    <w:pPr>
      <w:widowControl w:val="0"/>
      <w:tabs>
        <w:tab w:val="left" w:pos="144"/>
        <w:tab w:val="center" w:pos="1584"/>
        <w:tab w:val="left" w:pos="5616"/>
      </w:tabs>
      <w:spacing w:line="480" w:lineRule="atLeast"/>
      <w:ind w:right="3124"/>
    </w:pPr>
    <w:rPr>
      <w:b/>
    </w:rPr>
  </w:style>
  <w:style w:type="paragraph" w:styleId="FootnoteText">
    <w:name w:val="footnote text"/>
    <w:basedOn w:val="Normal"/>
    <w:link w:val="FootnoteTextChar"/>
    <w:semiHidden/>
    <w:locked/>
    <w:rsid w:val="00D00E42"/>
  </w:style>
  <w:style w:type="character" w:styleId="FootnoteReference">
    <w:name w:val="footnote reference"/>
    <w:semiHidden/>
    <w:locked/>
    <w:rsid w:val="00D00E42"/>
    <w:rPr>
      <w:vertAlign w:val="superscript"/>
    </w:rPr>
  </w:style>
  <w:style w:type="paragraph" w:styleId="BodyText2">
    <w:name w:val="Body Text 2"/>
    <w:basedOn w:val="Normal"/>
    <w:rsid w:val="00D00E42"/>
    <w:pPr>
      <w:widowControl w:val="0"/>
      <w:ind w:right="-62"/>
      <w:jc w:val="both"/>
    </w:pPr>
    <w:rPr>
      <w:rFonts w:ascii=".VnTime" w:hAnsi=".VnTime"/>
      <w:sz w:val="24"/>
    </w:rPr>
  </w:style>
  <w:style w:type="paragraph" w:styleId="BodyText3">
    <w:name w:val="Body Text 3"/>
    <w:basedOn w:val="Normal"/>
    <w:rsid w:val="00D00E42"/>
    <w:rPr>
      <w:rFonts w:ascii=".VnTime" w:hAnsi=".VnTime"/>
      <w:sz w:val="24"/>
    </w:rPr>
  </w:style>
  <w:style w:type="paragraph" w:styleId="Caption">
    <w:name w:val="caption"/>
    <w:basedOn w:val="Normal"/>
    <w:next w:val="Normal"/>
    <w:qFormat/>
    <w:locked/>
    <w:rsid w:val="00D00E42"/>
    <w:rPr>
      <w:rFonts w:ascii=".VnTime" w:hAnsi=".VnTime"/>
      <w:sz w:val="24"/>
    </w:rPr>
  </w:style>
  <w:style w:type="paragraph" w:styleId="Header">
    <w:name w:val="header"/>
    <w:basedOn w:val="Normal"/>
    <w:link w:val="HeaderChar"/>
    <w:uiPriority w:val="99"/>
    <w:locked/>
    <w:rsid w:val="00D00E42"/>
    <w:pPr>
      <w:tabs>
        <w:tab w:val="center" w:pos="4320"/>
        <w:tab w:val="right" w:pos="8640"/>
      </w:tabs>
    </w:pPr>
  </w:style>
  <w:style w:type="paragraph" w:styleId="Footer">
    <w:name w:val="footer"/>
    <w:basedOn w:val="Normal"/>
    <w:link w:val="FooterChar"/>
    <w:uiPriority w:val="99"/>
    <w:locked/>
    <w:rsid w:val="00D00E42"/>
    <w:pPr>
      <w:tabs>
        <w:tab w:val="center" w:pos="4320"/>
        <w:tab w:val="right" w:pos="8640"/>
      </w:tabs>
    </w:pPr>
  </w:style>
  <w:style w:type="character" w:styleId="PageNumber">
    <w:name w:val="page number"/>
    <w:basedOn w:val="DefaultParagraphFont"/>
    <w:locked/>
    <w:rsid w:val="00D00E42"/>
  </w:style>
  <w:style w:type="character" w:styleId="CommentReference">
    <w:name w:val="annotation reference"/>
    <w:semiHidden/>
    <w:locked/>
    <w:rsid w:val="00D00E42"/>
    <w:rPr>
      <w:sz w:val="16"/>
    </w:rPr>
  </w:style>
  <w:style w:type="paragraph" w:styleId="CommentText">
    <w:name w:val="annotation text"/>
    <w:basedOn w:val="Normal"/>
    <w:semiHidden/>
    <w:locked/>
    <w:rsid w:val="00D00E42"/>
  </w:style>
  <w:style w:type="paragraph" w:styleId="BlockText">
    <w:name w:val="Block Text"/>
    <w:basedOn w:val="Normal"/>
    <w:rsid w:val="00D00E42"/>
    <w:pPr>
      <w:ind w:left="90" w:right="290"/>
    </w:pPr>
    <w:rPr>
      <w:rFonts w:ascii=".VnTime" w:hAnsi=".VnTime"/>
      <w:sz w:val="22"/>
    </w:rPr>
  </w:style>
  <w:style w:type="table" w:styleId="TableGrid">
    <w:name w:val="Table Grid"/>
    <w:basedOn w:val="TableNormal"/>
    <w:locked/>
    <w:rsid w:val="00173F5E"/>
    <w:pPr>
      <w:widowControl w:val="0"/>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link w:val="BodyTextIndentChar"/>
    <w:rsid w:val="00F726B0"/>
    <w:pPr>
      <w:spacing w:after="120"/>
      <w:ind w:left="360"/>
    </w:pPr>
  </w:style>
  <w:style w:type="character" w:customStyle="1" w:styleId="BodyTextIndentChar">
    <w:name w:val="Body Text Indent Char"/>
    <w:basedOn w:val="DefaultParagraphFont"/>
    <w:link w:val="BodyTextIndent"/>
    <w:rsid w:val="00F726B0"/>
  </w:style>
  <w:style w:type="paragraph" w:customStyle="1" w:styleId="ColorfulList-Accent11">
    <w:name w:val="Colorful List - Accent 11"/>
    <w:basedOn w:val="Normal"/>
    <w:uiPriority w:val="34"/>
    <w:qFormat/>
    <w:locked/>
    <w:rsid w:val="0091209E"/>
    <w:pPr>
      <w:ind w:left="720"/>
    </w:pPr>
  </w:style>
  <w:style w:type="table" w:customStyle="1" w:styleId="TableGrid1">
    <w:name w:val="Table Grid1"/>
    <w:basedOn w:val="TableNormal"/>
    <w:next w:val="TableGrid"/>
    <w:locked/>
    <w:rsid w:val="0077286C"/>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link w:val="Header"/>
    <w:uiPriority w:val="99"/>
    <w:rsid w:val="00104977"/>
  </w:style>
  <w:style w:type="paragraph" w:styleId="BalloonText">
    <w:name w:val="Balloon Text"/>
    <w:basedOn w:val="Normal"/>
    <w:link w:val="BalloonTextChar"/>
    <w:locked/>
    <w:rsid w:val="00104977"/>
    <w:rPr>
      <w:rFonts w:ascii="Tahoma" w:hAnsi="Tahoma"/>
      <w:sz w:val="16"/>
      <w:szCs w:val="16"/>
      <w:lang w:val="x-none" w:eastAsia="x-none"/>
    </w:rPr>
  </w:style>
  <w:style w:type="character" w:customStyle="1" w:styleId="BalloonTextChar">
    <w:name w:val="Balloon Text Char"/>
    <w:link w:val="BalloonText"/>
    <w:rsid w:val="00104977"/>
    <w:rPr>
      <w:rFonts w:ascii="Tahoma" w:hAnsi="Tahoma" w:cs="Tahoma"/>
      <w:sz w:val="16"/>
      <w:szCs w:val="16"/>
    </w:rPr>
  </w:style>
  <w:style w:type="character" w:styleId="LineNumber">
    <w:name w:val="line number"/>
    <w:locked/>
    <w:rsid w:val="00782885"/>
  </w:style>
  <w:style w:type="paragraph" w:customStyle="1" w:styleId="ColorfulShading-Accent11">
    <w:name w:val="Colorful Shading - Accent 11"/>
    <w:hidden/>
    <w:uiPriority w:val="99"/>
    <w:semiHidden/>
    <w:rsid w:val="00515CF9"/>
  </w:style>
  <w:style w:type="paragraph" w:customStyle="1" w:styleId="GridTable31">
    <w:name w:val="Grid Table 31"/>
    <w:basedOn w:val="Heading1"/>
    <w:next w:val="Normal"/>
    <w:uiPriority w:val="39"/>
    <w:semiHidden/>
    <w:unhideWhenUsed/>
    <w:qFormat/>
    <w:locked/>
    <w:rsid w:val="00515CF9"/>
    <w:pPr>
      <w:keepLines/>
      <w:widowControl/>
      <w:spacing w:before="480" w:line="276" w:lineRule="auto"/>
      <w:ind w:right="0"/>
      <w:outlineLvl w:val="9"/>
    </w:pPr>
    <w:rPr>
      <w:rFonts w:ascii="Cambria" w:eastAsia="MS Gothic" w:hAnsi="Cambria"/>
      <w:bCs/>
      <w:color w:val="365F91"/>
      <w:szCs w:val="28"/>
      <w:lang w:eastAsia="ja-JP"/>
    </w:rPr>
  </w:style>
  <w:style w:type="paragraph" w:styleId="TOC1">
    <w:name w:val="toc 1"/>
    <w:basedOn w:val="Normal"/>
    <w:next w:val="Normal"/>
    <w:autoRedefine/>
    <w:uiPriority w:val="39"/>
    <w:locked/>
    <w:rsid w:val="00E328F2"/>
    <w:pPr>
      <w:tabs>
        <w:tab w:val="left" w:pos="284"/>
        <w:tab w:val="right" w:leader="dot" w:pos="9345"/>
      </w:tabs>
      <w:spacing w:before="120"/>
      <w:jc w:val="center"/>
    </w:pPr>
    <w:rPr>
      <w:b/>
      <w:sz w:val="24"/>
    </w:rPr>
  </w:style>
  <w:style w:type="paragraph" w:styleId="TOC2">
    <w:name w:val="toc 2"/>
    <w:basedOn w:val="Normal"/>
    <w:next w:val="Normal"/>
    <w:autoRedefine/>
    <w:uiPriority w:val="39"/>
    <w:locked/>
    <w:rsid w:val="00E328F2"/>
    <w:pPr>
      <w:tabs>
        <w:tab w:val="left" w:pos="880"/>
        <w:tab w:val="right" w:leader="dot" w:pos="9344"/>
      </w:tabs>
      <w:spacing w:before="120"/>
      <w:ind w:left="284"/>
      <w:jc w:val="both"/>
    </w:pPr>
  </w:style>
  <w:style w:type="paragraph" w:styleId="TOC3">
    <w:name w:val="toc 3"/>
    <w:basedOn w:val="Normal"/>
    <w:next w:val="Normal"/>
    <w:autoRedefine/>
    <w:uiPriority w:val="39"/>
    <w:locked/>
    <w:rsid w:val="00E328F2"/>
    <w:pPr>
      <w:tabs>
        <w:tab w:val="right" w:leader="dot" w:pos="9344"/>
      </w:tabs>
      <w:spacing w:before="120"/>
      <w:ind w:left="567"/>
    </w:pPr>
  </w:style>
  <w:style w:type="character" w:styleId="Hyperlink">
    <w:name w:val="Hyperlink"/>
    <w:uiPriority w:val="99"/>
    <w:unhideWhenUsed/>
    <w:locked/>
    <w:rsid w:val="00515CF9"/>
    <w:rPr>
      <w:color w:val="0000FF"/>
      <w:u w:val="single"/>
    </w:rPr>
  </w:style>
  <w:style w:type="paragraph" w:styleId="EndnoteText">
    <w:name w:val="endnote text"/>
    <w:basedOn w:val="Normal"/>
    <w:link w:val="EndnoteTextChar"/>
    <w:locked/>
    <w:rsid w:val="00FA29E3"/>
  </w:style>
  <w:style w:type="character" w:customStyle="1" w:styleId="EndnoteTextChar">
    <w:name w:val="Endnote Text Char"/>
    <w:basedOn w:val="DefaultParagraphFont"/>
    <w:link w:val="EndnoteText"/>
    <w:rsid w:val="00FA29E3"/>
  </w:style>
  <w:style w:type="character" w:styleId="EndnoteReference">
    <w:name w:val="endnote reference"/>
    <w:locked/>
    <w:rsid w:val="00FA29E3"/>
    <w:rPr>
      <w:vertAlign w:val="superscript"/>
    </w:rPr>
  </w:style>
  <w:style w:type="character" w:customStyle="1" w:styleId="Heading1Char">
    <w:name w:val="Heading 1 Char"/>
    <w:link w:val="Heading1"/>
    <w:rsid w:val="00A32BDB"/>
    <w:rPr>
      <w:rFonts w:ascii=".VnTime" w:hAnsi=".VnTime"/>
      <w:b/>
      <w:color w:val="0000FF"/>
      <w:sz w:val="28"/>
      <w:lang w:val="en-US" w:eastAsia="en-US"/>
    </w:rPr>
  </w:style>
  <w:style w:type="character" w:customStyle="1" w:styleId="FooterChar">
    <w:name w:val="Footer Char"/>
    <w:link w:val="Footer"/>
    <w:uiPriority w:val="99"/>
    <w:rsid w:val="00F91D7D"/>
    <w:rPr>
      <w:lang w:val="en-US" w:eastAsia="en-US"/>
    </w:rPr>
  </w:style>
  <w:style w:type="paragraph" w:styleId="DocumentMap">
    <w:name w:val="Document Map"/>
    <w:basedOn w:val="Normal"/>
    <w:link w:val="DocumentMapChar"/>
    <w:locked/>
    <w:rsid w:val="006E09FC"/>
    <w:rPr>
      <w:rFonts w:ascii="Tahoma" w:hAnsi="Tahoma"/>
      <w:sz w:val="16"/>
      <w:szCs w:val="16"/>
      <w:lang w:val="x-none" w:eastAsia="x-none"/>
    </w:rPr>
  </w:style>
  <w:style w:type="character" w:customStyle="1" w:styleId="DocumentMapChar">
    <w:name w:val="Document Map Char"/>
    <w:link w:val="DocumentMap"/>
    <w:rsid w:val="006E09FC"/>
    <w:rPr>
      <w:rFonts w:ascii="Tahoma" w:hAnsi="Tahoma" w:cs="Tahoma"/>
      <w:sz w:val="16"/>
      <w:szCs w:val="16"/>
    </w:rPr>
  </w:style>
  <w:style w:type="paragraph" w:customStyle="1" w:styleId="CharCharCharCharCharCharChar">
    <w:name w:val="Char Char Char Char Char Char Char"/>
    <w:basedOn w:val="Normal"/>
    <w:locked/>
    <w:rsid w:val="001D1A5F"/>
    <w:pPr>
      <w:spacing w:before="100" w:beforeAutospacing="1" w:after="100" w:afterAutospacing="1" w:line="360" w:lineRule="exact"/>
      <w:ind w:firstLine="720"/>
      <w:jc w:val="both"/>
    </w:pPr>
    <w:rPr>
      <w:rFonts w:ascii="Arial" w:hAnsi="Arial" w:cs="Arial"/>
      <w:sz w:val="22"/>
      <w:szCs w:val="22"/>
    </w:rPr>
  </w:style>
  <w:style w:type="character" w:styleId="Emphasis">
    <w:name w:val="Emphasis"/>
    <w:qFormat/>
    <w:locked/>
    <w:rsid w:val="00BE01AF"/>
    <w:rPr>
      <w:i/>
      <w:iCs/>
    </w:rPr>
  </w:style>
  <w:style w:type="character" w:customStyle="1" w:styleId="MediumGrid11">
    <w:name w:val="Medium Grid 11"/>
    <w:uiPriority w:val="99"/>
    <w:semiHidden/>
    <w:locked/>
    <w:rsid w:val="007D13A6"/>
    <w:rPr>
      <w:color w:val="808080"/>
    </w:rPr>
  </w:style>
  <w:style w:type="paragraph" w:customStyle="1" w:styleId="Style1">
    <w:name w:val="Style1"/>
    <w:basedOn w:val="BodyTextIndent"/>
    <w:link w:val="Style1Char"/>
    <w:rsid w:val="007D13A6"/>
    <w:pPr>
      <w:spacing w:after="0"/>
      <w:ind w:left="357"/>
    </w:pPr>
    <w:rPr>
      <w:sz w:val="24"/>
    </w:rPr>
  </w:style>
  <w:style w:type="paragraph" w:customStyle="1" w:styleId="Style2">
    <w:name w:val="Style2"/>
    <w:basedOn w:val="BodyTextIndent"/>
    <w:link w:val="Style2Char"/>
    <w:rsid w:val="007D13A6"/>
  </w:style>
  <w:style w:type="character" w:customStyle="1" w:styleId="Style1Char">
    <w:name w:val="Style1 Char"/>
    <w:link w:val="Style1"/>
    <w:rsid w:val="007D13A6"/>
    <w:rPr>
      <w:sz w:val="24"/>
    </w:rPr>
  </w:style>
  <w:style w:type="character" w:customStyle="1" w:styleId="Style2Char">
    <w:name w:val="Style2 Char"/>
    <w:basedOn w:val="BodyTextIndentChar"/>
    <w:link w:val="Style2"/>
    <w:rsid w:val="007D13A6"/>
  </w:style>
  <w:style w:type="character" w:customStyle="1" w:styleId="Style3">
    <w:name w:val="Style3"/>
    <w:uiPriority w:val="1"/>
    <w:rsid w:val="00544944"/>
    <w:rPr>
      <w:rFonts w:ascii="Times New Roman" w:hAnsi="Times New Roman"/>
      <w:b/>
      <w:sz w:val="24"/>
    </w:rPr>
  </w:style>
  <w:style w:type="character" w:customStyle="1" w:styleId="Style4">
    <w:name w:val="Style4"/>
    <w:uiPriority w:val="1"/>
    <w:rsid w:val="00544944"/>
    <w:rPr>
      <w:rFonts w:ascii="Times New Roman" w:hAnsi="Times New Roman"/>
      <w:sz w:val="24"/>
    </w:rPr>
  </w:style>
  <w:style w:type="character" w:customStyle="1" w:styleId="Style5">
    <w:name w:val="Style5"/>
    <w:uiPriority w:val="1"/>
    <w:rsid w:val="00544944"/>
    <w:rPr>
      <w:rFonts w:ascii="Times New Roman" w:hAnsi="Times New Roman"/>
      <w:sz w:val="24"/>
    </w:rPr>
  </w:style>
  <w:style w:type="character" w:customStyle="1" w:styleId="12dam">
    <w:name w:val="12 dam"/>
    <w:aliases w:val="cau"/>
    <w:uiPriority w:val="1"/>
    <w:rsid w:val="00596DFF"/>
    <w:rPr>
      <w:rFonts w:ascii="Times New Roman" w:hAnsi="Times New Roman"/>
      <w:b/>
      <w:sz w:val="24"/>
    </w:rPr>
  </w:style>
  <w:style w:type="paragraph" w:customStyle="1" w:styleId="doan">
    <w:name w:val="doan"/>
    <w:basedOn w:val="Normal"/>
    <w:link w:val="doanChar"/>
    <w:rsid w:val="00A26690"/>
    <w:pPr>
      <w:spacing w:before="120" w:after="120" w:line="288" w:lineRule="auto"/>
      <w:ind w:firstLine="567"/>
    </w:pPr>
    <w:rPr>
      <w:sz w:val="24"/>
    </w:rPr>
  </w:style>
  <w:style w:type="character" w:customStyle="1" w:styleId="doanChar">
    <w:name w:val="doan Char"/>
    <w:link w:val="doan"/>
    <w:rsid w:val="00A26690"/>
    <w:rPr>
      <w:sz w:val="24"/>
    </w:rPr>
  </w:style>
  <w:style w:type="character" w:customStyle="1" w:styleId="Heading3Char">
    <w:name w:val="Heading 3 Char"/>
    <w:link w:val="Heading3"/>
    <w:rsid w:val="00CF0970"/>
    <w:rPr>
      <w:rFonts w:ascii=".VnTime" w:hAnsi=".VnTime"/>
      <w:b/>
      <w:color w:val="0000FF"/>
      <w:sz w:val="26"/>
    </w:rPr>
  </w:style>
  <w:style w:type="character" w:customStyle="1" w:styleId="FootnoteTextChar">
    <w:name w:val="Footnote Text Char"/>
    <w:basedOn w:val="DefaultParagraphFont"/>
    <w:link w:val="FootnoteText"/>
    <w:semiHidden/>
    <w:rsid w:val="005F400B"/>
  </w:style>
  <w:style w:type="paragraph" w:styleId="HTMLPreformatted">
    <w:name w:val="HTML Preformatted"/>
    <w:basedOn w:val="Normal"/>
    <w:link w:val="HTMLPreformattedChar"/>
    <w:semiHidden/>
    <w:unhideWhenUsed/>
    <w:locked/>
    <w:rsid w:val="002B7911"/>
    <w:rPr>
      <w:rFonts w:ascii="Courier New" w:hAnsi="Courier New" w:cs="Courier New"/>
    </w:rPr>
  </w:style>
  <w:style w:type="character" w:customStyle="1" w:styleId="HTMLPreformattedChar">
    <w:name w:val="HTML Preformatted Char"/>
    <w:link w:val="HTMLPreformatted"/>
    <w:semiHidden/>
    <w:rsid w:val="002B7911"/>
    <w:rPr>
      <w:rFonts w:ascii="Courier New" w:hAnsi="Courier New" w:cs="Courier New"/>
    </w:rPr>
  </w:style>
  <w:style w:type="character" w:styleId="IntenseEmphasis">
    <w:name w:val="Intense Emphasis"/>
    <w:basedOn w:val="DefaultParagraphFont"/>
    <w:uiPriority w:val="66"/>
    <w:qFormat/>
    <w:locked/>
    <w:rsid w:val="008A25AB"/>
    <w:rPr>
      <w:i/>
      <w:iCs/>
      <w:color w:val="4472C4" w:themeColor="accent1"/>
    </w:rPr>
  </w:style>
  <w:style w:type="table" w:styleId="PlainTable5">
    <w:name w:val="Plain Table 5"/>
    <w:basedOn w:val="TableNormal"/>
    <w:uiPriority w:val="31"/>
    <w:qFormat/>
    <w:locked/>
    <w:rsid w:val="00B948D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72"/>
    <w:qFormat/>
    <w:locked/>
    <w:rsid w:val="004F0633"/>
    <w:pPr>
      <w:ind w:left="720"/>
      <w:contextualSpacing/>
    </w:pPr>
  </w:style>
  <w:style w:type="paragraph" w:styleId="Revision">
    <w:name w:val="Revision"/>
    <w:hidden/>
    <w:uiPriority w:val="71"/>
    <w:locked/>
    <w:rsid w:val="002141EB"/>
  </w:style>
  <w:style w:type="paragraph" w:styleId="NormalWeb">
    <w:name w:val="Normal (Web)"/>
    <w:basedOn w:val="Normal"/>
    <w:uiPriority w:val="99"/>
    <w:unhideWhenUsed/>
    <w:locked/>
    <w:rsid w:val="00B85DA4"/>
    <w:pPr>
      <w:spacing w:before="100" w:beforeAutospacing="1" w:after="100" w:afterAutospacing="1"/>
    </w:pPr>
    <w:rPr>
      <w:sz w:val="24"/>
      <w:szCs w:val="24"/>
      <w:lang w:eastAsia="ja-JP"/>
    </w:rPr>
  </w:style>
  <w:style w:type="paragraph" w:styleId="Bibliography">
    <w:name w:val="Bibliography"/>
    <w:basedOn w:val="Normal"/>
    <w:next w:val="Normal"/>
    <w:uiPriority w:val="70"/>
    <w:unhideWhenUsed/>
    <w:locked/>
    <w:rsid w:val="008778F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742714">
      <w:bodyDiv w:val="1"/>
      <w:marLeft w:val="0"/>
      <w:marRight w:val="0"/>
      <w:marTop w:val="0"/>
      <w:marBottom w:val="0"/>
      <w:divBdr>
        <w:top w:val="none" w:sz="0" w:space="0" w:color="auto"/>
        <w:left w:val="none" w:sz="0" w:space="0" w:color="auto"/>
        <w:bottom w:val="none" w:sz="0" w:space="0" w:color="auto"/>
        <w:right w:val="none" w:sz="0" w:space="0" w:color="auto"/>
      </w:divBdr>
    </w:div>
    <w:div w:id="411969941">
      <w:bodyDiv w:val="1"/>
      <w:marLeft w:val="0"/>
      <w:marRight w:val="0"/>
      <w:marTop w:val="0"/>
      <w:marBottom w:val="0"/>
      <w:divBdr>
        <w:top w:val="none" w:sz="0" w:space="0" w:color="auto"/>
        <w:left w:val="none" w:sz="0" w:space="0" w:color="auto"/>
        <w:bottom w:val="none" w:sz="0" w:space="0" w:color="auto"/>
        <w:right w:val="none" w:sz="0" w:space="0" w:color="auto"/>
      </w:divBdr>
      <w:divsChild>
        <w:div w:id="790053473">
          <w:marLeft w:val="547"/>
          <w:marRight w:val="0"/>
          <w:marTop w:val="120"/>
          <w:marBottom w:val="120"/>
          <w:divBdr>
            <w:top w:val="none" w:sz="0" w:space="0" w:color="auto"/>
            <w:left w:val="none" w:sz="0" w:space="0" w:color="auto"/>
            <w:bottom w:val="none" w:sz="0" w:space="0" w:color="auto"/>
            <w:right w:val="none" w:sz="0" w:space="0" w:color="auto"/>
          </w:divBdr>
        </w:div>
      </w:divsChild>
    </w:div>
    <w:div w:id="1209102652">
      <w:bodyDiv w:val="1"/>
      <w:marLeft w:val="0"/>
      <w:marRight w:val="0"/>
      <w:marTop w:val="0"/>
      <w:marBottom w:val="0"/>
      <w:divBdr>
        <w:top w:val="none" w:sz="0" w:space="0" w:color="auto"/>
        <w:left w:val="none" w:sz="0" w:space="0" w:color="auto"/>
        <w:bottom w:val="none" w:sz="0" w:space="0" w:color="auto"/>
        <w:right w:val="none" w:sz="0" w:space="0" w:color="auto"/>
      </w:divBdr>
    </w:div>
    <w:div w:id="1216232253">
      <w:bodyDiv w:val="1"/>
      <w:marLeft w:val="0"/>
      <w:marRight w:val="0"/>
      <w:marTop w:val="0"/>
      <w:marBottom w:val="0"/>
      <w:divBdr>
        <w:top w:val="none" w:sz="0" w:space="0" w:color="auto"/>
        <w:left w:val="none" w:sz="0" w:space="0" w:color="auto"/>
        <w:bottom w:val="none" w:sz="0" w:space="0" w:color="auto"/>
        <w:right w:val="none" w:sz="0" w:space="0" w:color="auto"/>
      </w:divBdr>
    </w:div>
    <w:div w:id="1676110569">
      <w:bodyDiv w:val="1"/>
      <w:marLeft w:val="0"/>
      <w:marRight w:val="0"/>
      <w:marTop w:val="0"/>
      <w:marBottom w:val="0"/>
      <w:divBdr>
        <w:top w:val="none" w:sz="0" w:space="0" w:color="auto"/>
        <w:left w:val="none" w:sz="0" w:space="0" w:color="auto"/>
        <w:bottom w:val="none" w:sz="0" w:space="0" w:color="auto"/>
        <w:right w:val="none" w:sz="0" w:space="0" w:color="auto"/>
      </w:divBdr>
    </w:div>
    <w:div w:id="1701317943">
      <w:bodyDiv w:val="1"/>
      <w:marLeft w:val="0"/>
      <w:marRight w:val="0"/>
      <w:marTop w:val="0"/>
      <w:marBottom w:val="0"/>
      <w:divBdr>
        <w:top w:val="none" w:sz="0" w:space="0" w:color="auto"/>
        <w:left w:val="none" w:sz="0" w:space="0" w:color="auto"/>
        <w:bottom w:val="none" w:sz="0" w:space="0" w:color="auto"/>
        <w:right w:val="none" w:sz="0" w:space="0" w:color="auto"/>
      </w:divBdr>
    </w:div>
  </w:divs>
  <w:encoding w:val="shift_ji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vinmec.com/vi/benh/viem-dai-trang-3061/" TargetMode="Externa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hyperlink" Target="https://www.vinmec.com/vi/tin-tuc/thong-tin-suc-khoe/nhung-benh-nao-thuong-gap-o-duong-tieu-hoa/"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www.vinmec.com/vi/tin-tuc/thong-tin-suc-khoe/nhung-kieu-noi-soi-tieu-hoa-khong-dau/" TargetMode="External"/><Relationship Id="rId23"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vinmec.com/vi/danh-sach/ca-nuoc/coso-benh-vien-v-phong-kham" TargetMode="External"/><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Tài liệu" ma:contentTypeID="0x010100760F9B3418BF9F45BBBEBFEE808D7912" ma:contentTypeVersion="10" ma:contentTypeDescription="Tạo tài liệu mới." ma:contentTypeScope="" ma:versionID="76b9b715fa4da0a1886e16c9374b18bf">
  <xsd:schema xmlns:xsd="http://www.w3.org/2001/XMLSchema" xmlns:xs="http://www.w3.org/2001/XMLSchema" xmlns:p="http://schemas.microsoft.com/office/2006/metadata/properties" xmlns:ns3="9b0d7e8e-09e6-4e28-98bb-2f71cfbfdd5e" xmlns:ns4="b26f5798-1bb5-4812-b8c6-1cbf3bb33648" targetNamespace="http://schemas.microsoft.com/office/2006/metadata/properties" ma:root="true" ma:fieldsID="b1ffb1a3d9540bff43579c6c43b8672d" ns3:_="" ns4:_="">
    <xsd:import namespace="9b0d7e8e-09e6-4e28-98bb-2f71cfbfdd5e"/>
    <xsd:import namespace="b26f5798-1bb5-4812-b8c6-1cbf3bb3364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b0d7e8e-09e6-4e28-98bb-2f71cfbfdd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26f5798-1bb5-4812-b8c6-1cbf3bb33648" elementFormDefault="qualified">
    <xsd:import namespace="http://schemas.microsoft.com/office/2006/documentManagement/types"/>
    <xsd:import namespace="http://schemas.microsoft.com/office/infopath/2007/PartnerControls"/>
    <xsd:element name="SharedWithUsers" ma:index="10"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Chia sẻ Có Chi tiết" ma:internalName="SharedWithDetails" ma:readOnly="true">
      <xsd:simpleType>
        <xsd:restriction base="dms:Note">
          <xsd:maxLength value="255"/>
        </xsd:restriction>
      </xsd:simpleType>
    </xsd:element>
    <xsd:element name="SharingHintHash" ma:index="12"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000C106-A58E-49C0-B004-5D2CD1E169F9}">
  <ds:schemaRefs>
    <ds:schemaRef ds:uri="http://schemas.openxmlformats.org/officeDocument/2006/bibliography"/>
  </ds:schemaRefs>
</ds:datastoreItem>
</file>

<file path=customXml/itemProps2.xml><?xml version="1.0" encoding="utf-8"?>
<ds:datastoreItem xmlns:ds="http://schemas.openxmlformats.org/officeDocument/2006/customXml" ds:itemID="{16A54C40-BFB7-4FA8-B5FB-0831DD7EAD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b0d7e8e-09e6-4e28-98bb-2f71cfbfdd5e"/>
    <ds:schemaRef ds:uri="b26f5798-1bb5-4812-b8c6-1cbf3bb336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042B12D-B611-43E2-9150-B5E2DBC864C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EE2F707-C73B-426A-90BE-C0767F57513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7167</Words>
  <Characters>40857</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Chapters</vt:lpstr>
    </vt:vector>
  </TitlesOfParts>
  <Company>Nguyen Nghia</Company>
  <LinksUpToDate>false</LinksUpToDate>
  <CharactersWithSpaces>47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s</dc:title>
  <dc:subject/>
  <dc:creator>Ulysses R. Gotera</dc:creator>
  <cp:keywords>FoxChit SOFTWARE SOLUTIONS</cp:keywords>
  <cp:lastModifiedBy>Nguyễn Thị Hồng Nhung</cp:lastModifiedBy>
  <cp:revision>2</cp:revision>
  <cp:lastPrinted>2015-03-06T07:22:00Z</cp:lastPrinted>
  <dcterms:created xsi:type="dcterms:W3CDTF">2021-12-10T01:27:00Z</dcterms:created>
  <dcterms:modified xsi:type="dcterms:W3CDTF">2021-12-10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c6be791-d995-3e2d-b29b-276aab129b4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760F9B3418BF9F45BBBEBFEE808D7912</vt:lpwstr>
  </property>
  <property fmtid="{D5CDD505-2E9C-101B-9397-08002B2CF9AE}" pid="26" name="ZOTERO_PREF_1">
    <vt:lpwstr>&lt;data data-version="3" zotero-version="5.0.96"&gt;&lt;session id="2NDY0beL"/&gt;&lt;style id="http://www.zotero.org/styles/ieee" locale="en-GB" hasBibliography="1" bibliographyStyleHasBeenSet="1"/&gt;&lt;prefs&gt;&lt;pref name="fieldType" value="Field"/&gt;&lt;/prefs&gt;&lt;/data&gt;</vt:lpwstr>
  </property>
</Properties>
</file>